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878FB6" w14:textId="173465DD" w:rsidR="000E5334" w:rsidRPr="006016CB" w:rsidRDefault="002F3304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noProof/>
          <w:sz w:val="24"/>
          <w:szCs w:val="24"/>
          <w:lang w:val="en-US"/>
        </w:rPr>
        <w:drawing>
          <wp:anchor distT="0" distB="0" distL="114300" distR="114300" simplePos="0" relativeHeight="251661312" behindDoc="0" locked="0" layoutInCell="1" allowOverlap="1" wp14:anchorId="74A65874" wp14:editId="5EF326CF">
            <wp:simplePos x="0" y="0"/>
            <wp:positionH relativeFrom="column">
              <wp:posOffset>-914400</wp:posOffset>
            </wp:positionH>
            <wp:positionV relativeFrom="paragraph">
              <wp:posOffset>-923925</wp:posOffset>
            </wp:positionV>
            <wp:extent cx="7559040" cy="10730466"/>
            <wp:effectExtent l="0" t="0" r="3810" b="0"/>
            <wp:wrapNone/>
            <wp:docPr id="2083133057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3133057" name="Picture 208313305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59040" cy="1073046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0360C" w:rsidRPr="006016CB">
        <w:rPr>
          <w:rFonts w:ascii="Segoe UI" w:hAnsi="Segoe UI" w:cs="Segoe UI"/>
          <w:b/>
          <w:bCs/>
          <w:sz w:val="24"/>
          <w:szCs w:val="24"/>
          <w:lang w:val="en-US"/>
        </w:rPr>
        <w:t>Cover</w:t>
      </w:r>
    </w:p>
    <w:p w14:paraId="34BC3524" w14:textId="334F7E6B" w:rsidR="00D0360C" w:rsidRPr="006016CB" w:rsidRDefault="00D0360C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0BB1AEA2" w14:textId="091EF3EC" w:rsidR="00D0360C" w:rsidRPr="006016CB" w:rsidRDefault="00D0360C" w:rsidP="00AC5F9C">
      <w:pPr>
        <w:pStyle w:val="Heading1"/>
        <w:spacing w:line="360" w:lineRule="auto"/>
        <w:jc w:val="center"/>
        <w:rPr>
          <w:lang w:val="en-US"/>
        </w:rPr>
      </w:pPr>
      <w:bookmarkStart w:id="0" w:name="_Toc196392615"/>
      <w:r w:rsidRPr="006016CB">
        <w:rPr>
          <w:lang w:val="en-US"/>
        </w:rPr>
        <w:lastRenderedPageBreak/>
        <w:t>KATA PENGANTAR</w:t>
      </w:r>
      <w:bookmarkEnd w:id="0"/>
    </w:p>
    <w:p w14:paraId="09597889" w14:textId="043EBC24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Puji </w:t>
      </w:r>
      <w:proofErr w:type="spellStart"/>
      <w:r w:rsidRPr="006016CB">
        <w:rPr>
          <w:rFonts w:ascii="Segoe UI" w:hAnsi="Segoe UI" w:cs="Segoe UI"/>
          <w:sz w:val="24"/>
          <w:szCs w:val="24"/>
        </w:rPr>
        <w:t>syuku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hadir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han Yang Maha Esa </w:t>
      </w:r>
      <w:proofErr w:type="spellStart"/>
      <w:r w:rsidRPr="006016CB">
        <w:rPr>
          <w:rFonts w:ascii="Segoe UI" w:hAnsi="Segoe UI" w:cs="Segoe UI"/>
          <w:sz w:val="24"/>
          <w:szCs w:val="24"/>
        </w:rPr>
        <w:t>at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ga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rahm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karuni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-Nya </w:t>
      </w:r>
      <w:proofErr w:type="spellStart"/>
      <w:r w:rsidRPr="006016CB">
        <w:rPr>
          <w:rFonts w:ascii="Segoe UI" w:hAnsi="Segoe UI" w:cs="Segoe UI"/>
          <w:sz w:val="24"/>
          <w:szCs w:val="24"/>
        </w:rPr>
        <w:t>sehingg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yusu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selesa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Materi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sus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an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isw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aham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sar-da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lu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visualis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intera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nyenangk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4871DCFC" w14:textId="106B0E96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Library Turtle di Python </w:t>
      </w:r>
      <w:proofErr w:type="spellStart"/>
      <w:r w:rsidRPr="006016CB">
        <w:rPr>
          <w:rFonts w:ascii="Segoe UI" w:hAnsi="Segoe UI" w:cs="Segoe UI"/>
          <w:sz w:val="24"/>
          <w:szCs w:val="24"/>
        </w:rPr>
        <w:t>merup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lah </w:t>
      </w:r>
      <w:proofErr w:type="spellStart"/>
      <w:r w:rsidRPr="006016CB">
        <w:rPr>
          <w:rFonts w:ascii="Segoe UI" w:hAnsi="Segoe UI" w:cs="Segoe UI"/>
          <w:sz w:val="24"/>
          <w:szCs w:val="24"/>
        </w:rPr>
        <w:t>sa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odu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tand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ranc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dah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enal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lu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raf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Modul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inspir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has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Logo,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perkenal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oleh Wally </w:t>
      </w:r>
      <w:proofErr w:type="spellStart"/>
      <w:r w:rsidRPr="006016CB">
        <w:rPr>
          <w:rFonts w:ascii="Segoe UI" w:hAnsi="Segoe UI" w:cs="Segoe UI"/>
          <w:sz w:val="24"/>
          <w:szCs w:val="24"/>
        </w:rPr>
        <w:t>Feurzei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Seymour </w:t>
      </w:r>
      <w:proofErr w:type="spellStart"/>
      <w:r w:rsidRPr="006016CB">
        <w:rPr>
          <w:rFonts w:ascii="Segoe UI" w:hAnsi="Segoe UI" w:cs="Segoe UI"/>
          <w:sz w:val="24"/>
          <w:szCs w:val="24"/>
        </w:rPr>
        <w:t>Paper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dan Cynthia Solomon pada </w:t>
      </w:r>
      <w:proofErr w:type="spellStart"/>
      <w:r w:rsidRPr="006016CB">
        <w:rPr>
          <w:rFonts w:ascii="Segoe UI" w:hAnsi="Segoe UI" w:cs="Segoe UI"/>
          <w:sz w:val="24"/>
          <w:szCs w:val="24"/>
        </w:rPr>
        <w:t>tah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967</w:t>
      </w:r>
      <w:r w:rsidR="005D047B">
        <w:rPr>
          <w:rFonts w:ascii="Segoe UI" w:hAnsi="Segoe UI" w:cs="Segoe UI"/>
          <w:sz w:val="24"/>
          <w:szCs w:val="24"/>
        </w:rPr>
        <w:t xml:space="preserve"> </w:t>
      </w:r>
      <w:r w:rsidR="005D047B">
        <w:rPr>
          <w:rFonts w:ascii="Segoe UI" w:hAnsi="Segoe UI" w:cs="Segoe UI"/>
          <w:sz w:val="24"/>
          <w:szCs w:val="24"/>
        </w:rPr>
        <w:fldChar w:fldCharType="begin" w:fldLock="1"/>
      </w:r>
      <w:r w:rsidR="005D047B">
        <w:rPr>
          <w:rFonts w:ascii="Segoe UI" w:hAnsi="Segoe UI" w:cs="Segoe UI"/>
          <w:sz w:val="24"/>
          <w:szCs w:val="24"/>
        </w:rPr>
        <w:instrText>ADDIN CSL_CITATION {"citationItems":[{"id":"ITEM-1","itemData":{"URL":"https://docs.python.org/3/library/turtle.html","accessed":{"date-parts":[["2025","4","24"]]},"author":[{"dropping-particle":"","family":"Python Software Foundation","given":"","non-dropping-particle":"","parse-names":false,"suffix":""}],"container-title":"Python Software Foundation","id":"ITEM-1","issued":{"date-parts":[["2025"]]},"title":"Python Documentation - Turtle","type":"webpage"},"uris":["http://www.mendeley.com/documents/?uuid=4eb68f19-2cf0-4dbd-b7ff-ec8e34888b40"]}],"mendeley":{"formattedCitation":"(Python Software Foundation, 2025)","plainTextFormattedCitation":"(Python Software Foundation, 2025)","previouslyFormattedCitation":"(Python Software Foundation, 2025)"},"properties":{"noteIndex":0},"schema":"https://github.com/citation-style-language/schema/raw/master/csl-citation.json"}</w:instrText>
      </w:r>
      <w:r w:rsidR="005D047B">
        <w:rPr>
          <w:rFonts w:ascii="Segoe UI" w:hAnsi="Segoe UI" w:cs="Segoe UI"/>
          <w:sz w:val="24"/>
          <w:szCs w:val="24"/>
        </w:rPr>
        <w:fldChar w:fldCharType="separate"/>
      </w:r>
      <w:r w:rsidR="005D047B" w:rsidRPr="005D047B">
        <w:rPr>
          <w:rFonts w:ascii="Segoe UI" w:hAnsi="Segoe UI" w:cs="Segoe UI"/>
          <w:noProof/>
          <w:sz w:val="24"/>
          <w:szCs w:val="24"/>
        </w:rPr>
        <w:t>(Python Software Foundation, 2025)</w:t>
      </w:r>
      <w:r w:rsidR="005D047B">
        <w:rPr>
          <w:rFonts w:ascii="Segoe UI" w:hAnsi="Segoe UI" w:cs="Segoe UI"/>
          <w:sz w:val="24"/>
          <w:szCs w:val="24"/>
        </w:rPr>
        <w:fldChar w:fldCharType="end"/>
      </w:r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rtle,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gun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u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po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endal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ger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pen" </w:t>
      </w:r>
      <w:proofErr w:type="spellStart"/>
      <w:r w:rsidRPr="006016CB">
        <w:rPr>
          <w:rFonts w:ascii="Segoe UI" w:hAnsi="Segoe UI" w:cs="Segoe UI"/>
          <w:sz w:val="24"/>
          <w:szCs w:val="24"/>
        </w:rPr>
        <w:t>ata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</w:t>
      </w:r>
      <w:proofErr w:type="spellStart"/>
      <w:r w:rsidRPr="006016CB">
        <w:rPr>
          <w:rFonts w:ascii="Segoe UI" w:hAnsi="Segoe UI" w:cs="Segoe UI"/>
          <w:sz w:val="24"/>
          <w:szCs w:val="24"/>
        </w:rPr>
        <w:t>kura-ku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" di </w:t>
      </w:r>
      <w:proofErr w:type="spellStart"/>
      <w:r w:rsidRPr="006016CB">
        <w:rPr>
          <w:rFonts w:ascii="Segoe UI" w:hAnsi="Segoe UI" w:cs="Segoe UI"/>
          <w:sz w:val="24"/>
          <w:szCs w:val="24"/>
        </w:rPr>
        <w:t>at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sehingg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6016CB">
        <w:rPr>
          <w:rFonts w:ascii="Segoe UI" w:hAnsi="Segoe UI" w:cs="Segoe UI"/>
          <w:sz w:val="24"/>
          <w:szCs w:val="24"/>
        </w:rPr>
        <w:t>coc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u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ingi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pelaja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rogr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matik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533798BF" w14:textId="77777777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Dalam </w:t>
      </w:r>
      <w:proofErr w:type="spellStart"/>
      <w:r w:rsidRPr="006016CB">
        <w:rPr>
          <w:rFonts w:ascii="Segoe UI" w:hAnsi="Segoe UI" w:cs="Segoe UI"/>
          <w:sz w:val="24"/>
          <w:szCs w:val="24"/>
        </w:rPr>
        <w:t>penyusu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konse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6016CB">
        <w:rPr>
          <w:rFonts w:ascii="Segoe UI" w:hAnsi="Segoe UI" w:cs="Segoe UI"/>
          <w:sz w:val="24"/>
          <w:szCs w:val="24"/>
        </w:rPr>
        <w:t>dimodifika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ir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rakte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gant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"</w:t>
      </w:r>
      <w:proofErr w:type="spellStart"/>
      <w:r w:rsidRPr="006016CB">
        <w:rPr>
          <w:rFonts w:ascii="Segoe UI" w:hAnsi="Segoe UI" w:cs="Segoe UI"/>
          <w:sz w:val="24"/>
          <w:szCs w:val="24"/>
        </w:rPr>
        <w:t>kura-ku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"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ken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arif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ok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hew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ha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h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s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diharap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er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ngalam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laj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lebi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ontekstua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relev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isw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terutam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enal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oten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lingku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kitar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6EBB221" w14:textId="77777777" w:rsidR="00430F0B" w:rsidRPr="006016CB" w:rsidRDefault="00430F0B" w:rsidP="00430F0B">
      <w:pPr>
        <w:spacing w:line="360" w:lineRule="auto"/>
        <w:ind w:firstLine="72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Akhir kata, </w:t>
      </w:r>
      <w:proofErr w:type="spellStart"/>
      <w:r w:rsidRPr="006016CB">
        <w:rPr>
          <w:rFonts w:ascii="Segoe UI" w:hAnsi="Segoe UI" w:cs="Segoe UI"/>
          <w:sz w:val="24"/>
          <w:szCs w:val="24"/>
        </w:rPr>
        <w:t>penulis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har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te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er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nfa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njad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aran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mbelaja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efe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Segala </w:t>
      </w:r>
      <w:proofErr w:type="spellStart"/>
      <w:r w:rsidRPr="006016CB">
        <w:rPr>
          <w:rFonts w:ascii="Segoe UI" w:hAnsi="Segoe UI" w:cs="Segoe UI"/>
          <w:sz w:val="24"/>
          <w:szCs w:val="24"/>
        </w:rPr>
        <w:t>kriti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an saran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membangu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6016CB">
        <w:rPr>
          <w:rFonts w:ascii="Segoe UI" w:hAnsi="Segoe UI" w:cs="Segoe UI"/>
          <w:sz w:val="24"/>
          <w:szCs w:val="24"/>
        </w:rPr>
        <w:t>diharap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bai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i masa </w:t>
      </w:r>
      <w:proofErr w:type="spellStart"/>
      <w:r w:rsidRPr="006016CB">
        <w:rPr>
          <w:rFonts w:ascii="Segoe UI" w:hAnsi="Segoe UI" w:cs="Segoe UI"/>
          <w:sz w:val="24"/>
          <w:szCs w:val="24"/>
        </w:rPr>
        <w:t>mendatang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2B57F44" w14:textId="624F18B0" w:rsidR="00430F0B" w:rsidRPr="005D047B" w:rsidRDefault="005D047B" w:rsidP="00430F0B">
      <w:pPr>
        <w:spacing w:line="360" w:lineRule="auto"/>
        <w:jc w:val="both"/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</w:pP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begin" w:fldLock="1"/>
      </w:r>
      <w:r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instrText>ADDIN CSL_CITATION {"citationItems":[{"id":"ITEM-1","itemData":{"ISBN":"9788578110796","ISSN":"1098-6596","PMID":"25246403",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 e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Briggs","given":"Jason R.","non-dropping-particle":"","parse-names":false,"suffix":""}],"container-title":"Book","id":"ITEM-1","issue":"9","issued":{"date-parts":[["2019"]]},"page":"1689-1699","title":"Python for Kids a Playful introduction to Programming","type":"article-journal","volume":"53"},"uris":["http://www.mendeley.com/documents/?uuid=588650e4-3113-4492-b150-a97e24abb21e"]}],"mendeley":{"formattedCitation":"(Briggs, 2019)","plainTextFormattedCitation":"(Briggs, 2019)","previouslyFormattedCitation":"(Briggs, 2019)"},"properties":{"noteIndex":0},"schema":"https://github.com/citation-style-language/schema/raw/master/csl-citation.json"}</w:instrText>
      </w: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separate"/>
      </w:r>
      <w:r w:rsidRPr="005D047B">
        <w:rPr>
          <w:rFonts w:ascii="Segoe UI" w:hAnsi="Segoe UI" w:cs="Segoe UI"/>
          <w:bCs/>
          <w:noProof/>
          <w:color w:val="FFFFFF" w:themeColor="background1"/>
          <w:sz w:val="24"/>
          <w:szCs w:val="24"/>
          <w:lang w:val="en-US"/>
        </w:rPr>
        <w:t>(Briggs, 2019)</w:t>
      </w:r>
      <w:r w:rsidRPr="005D047B">
        <w:rPr>
          <w:rFonts w:ascii="Segoe UI" w:hAnsi="Segoe UI" w:cs="Segoe UI"/>
          <w:b/>
          <w:bCs/>
          <w:color w:val="FFFFFF" w:themeColor="background1"/>
          <w:sz w:val="24"/>
          <w:szCs w:val="24"/>
          <w:lang w:val="en-US"/>
        </w:rPr>
        <w:fldChar w:fldCharType="end"/>
      </w:r>
    </w:p>
    <w:p w14:paraId="5CAD7E1C" w14:textId="77777777" w:rsidR="00430F0B" w:rsidRPr="006016CB" w:rsidRDefault="00430F0B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7E7E4DC" w14:textId="77777777" w:rsidR="00430F0B" w:rsidRPr="006016CB" w:rsidRDefault="00430F0B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D492F5C" w14:textId="2588F8F3" w:rsidR="00430F0B" w:rsidRPr="006016CB" w:rsidRDefault="00430F0B" w:rsidP="00430F0B">
      <w:pPr>
        <w:spacing w:line="360" w:lineRule="auto"/>
        <w:jc w:val="right"/>
        <w:rPr>
          <w:rFonts w:ascii="Segoe UI" w:hAnsi="Segoe UI" w:cs="Segoe UI"/>
          <w:i/>
          <w:iCs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i/>
          <w:iCs/>
          <w:sz w:val="24"/>
          <w:szCs w:val="24"/>
          <w:lang w:val="en-US"/>
        </w:rPr>
        <w:t>Penyusun</w:t>
      </w:r>
      <w:proofErr w:type="spellEnd"/>
    </w:p>
    <w:p w14:paraId="23872FDB" w14:textId="2FFBCB93" w:rsidR="00D0360C" w:rsidRPr="006016CB" w:rsidRDefault="00D0360C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1E42F29" w14:textId="08822097" w:rsidR="00D0360C" w:rsidRPr="006016CB" w:rsidRDefault="00D0360C" w:rsidP="00AC5F9C">
      <w:pPr>
        <w:pStyle w:val="Heading1"/>
        <w:jc w:val="center"/>
        <w:rPr>
          <w:lang w:val="en-US"/>
        </w:rPr>
      </w:pPr>
      <w:bookmarkStart w:id="1" w:name="_Toc196392616"/>
      <w:r w:rsidRPr="006016CB">
        <w:rPr>
          <w:lang w:val="en-US"/>
        </w:rPr>
        <w:lastRenderedPageBreak/>
        <w:t>DAFTAR ISI</w:t>
      </w:r>
      <w:bookmarkEnd w:id="1"/>
    </w:p>
    <w:sdt>
      <w:sdtPr>
        <w:rPr>
          <w:rFonts w:ascii="Segoe UI" w:eastAsiaTheme="minorHAnsi" w:hAnsi="Segoe UI" w:cs="Segoe UI"/>
          <w:color w:val="auto"/>
          <w:kern w:val="2"/>
          <w:sz w:val="24"/>
          <w:szCs w:val="24"/>
          <w:lang w:val="en-ID"/>
          <w14:ligatures w14:val="standardContextual"/>
        </w:rPr>
        <w:id w:val="67499863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5B0B59D" w14:textId="7DAAA272" w:rsidR="006016CB" w:rsidRPr="00115A3A" w:rsidRDefault="006016CB" w:rsidP="005400D1">
          <w:pPr>
            <w:pStyle w:val="TOCHeading"/>
            <w:spacing w:before="0"/>
            <w:rPr>
              <w:rFonts w:ascii="Segoe UI" w:hAnsi="Segoe UI" w:cs="Segoe UI"/>
              <w:sz w:val="24"/>
              <w:szCs w:val="24"/>
            </w:rPr>
          </w:pPr>
        </w:p>
        <w:p w14:paraId="02D3805E" w14:textId="2F5A1A7A" w:rsidR="00115A3A" w:rsidRPr="00115A3A" w:rsidRDefault="006016CB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r w:rsidRPr="00115A3A">
            <w:fldChar w:fldCharType="begin"/>
          </w:r>
          <w:r w:rsidRPr="00115A3A">
            <w:instrText xml:space="preserve"> TOC \o "1-3" \h \z \u </w:instrText>
          </w:r>
          <w:r w:rsidRPr="00115A3A">
            <w:fldChar w:fldCharType="separate"/>
          </w:r>
          <w:hyperlink w:anchor="_Toc196392615" w:history="1">
            <w:r w:rsidR="00115A3A" w:rsidRPr="00115A3A">
              <w:rPr>
                <w:rStyle w:val="Hyperlink"/>
              </w:rPr>
              <w:t>KATA PENGANTAR</w:t>
            </w:r>
            <w:r w:rsidR="00115A3A" w:rsidRPr="00115A3A">
              <w:rPr>
                <w:webHidden/>
              </w:rPr>
              <w:tab/>
            </w:r>
            <w:r w:rsidR="00115A3A" w:rsidRPr="00115A3A">
              <w:rPr>
                <w:webHidden/>
              </w:rPr>
              <w:fldChar w:fldCharType="begin"/>
            </w:r>
            <w:r w:rsidR="00115A3A" w:rsidRPr="00115A3A">
              <w:rPr>
                <w:webHidden/>
              </w:rPr>
              <w:instrText xml:space="preserve"> PAGEREF _Toc196392615 \h </w:instrText>
            </w:r>
            <w:r w:rsidR="00115A3A" w:rsidRPr="00115A3A">
              <w:rPr>
                <w:webHidden/>
              </w:rPr>
            </w:r>
            <w:r w:rsidR="00115A3A"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2</w:t>
            </w:r>
            <w:r w:rsidR="00115A3A" w:rsidRPr="00115A3A">
              <w:rPr>
                <w:webHidden/>
              </w:rPr>
              <w:fldChar w:fldCharType="end"/>
            </w:r>
          </w:hyperlink>
        </w:p>
        <w:p w14:paraId="06F038FE" w14:textId="467B099C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6" w:history="1">
            <w:r w:rsidRPr="00115A3A">
              <w:rPr>
                <w:rStyle w:val="Hyperlink"/>
              </w:rPr>
              <w:t>DAFTAR ISI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6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3</w:t>
            </w:r>
            <w:r w:rsidRPr="00115A3A">
              <w:rPr>
                <w:webHidden/>
              </w:rPr>
              <w:fldChar w:fldCharType="end"/>
            </w:r>
          </w:hyperlink>
        </w:p>
        <w:p w14:paraId="48C72D82" w14:textId="3CBFA3C5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7" w:history="1">
            <w:r w:rsidRPr="00115A3A">
              <w:rPr>
                <w:rStyle w:val="Hyperlink"/>
              </w:rPr>
              <w:t>DAFTAR GAMBAR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7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5</w:t>
            </w:r>
            <w:r w:rsidRPr="00115A3A">
              <w:rPr>
                <w:webHidden/>
              </w:rPr>
              <w:fldChar w:fldCharType="end"/>
            </w:r>
          </w:hyperlink>
        </w:p>
        <w:p w14:paraId="1C29BEC5" w14:textId="0C46BE07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18" w:history="1">
            <w:r w:rsidRPr="00115A3A">
              <w:rPr>
                <w:rStyle w:val="Hyperlink"/>
              </w:rPr>
              <w:t>1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PENGENAL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18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7</w:t>
            </w:r>
            <w:r w:rsidRPr="00115A3A">
              <w:rPr>
                <w:webHidden/>
              </w:rPr>
              <w:fldChar w:fldCharType="end"/>
            </w:r>
          </w:hyperlink>
        </w:p>
        <w:p w14:paraId="08883B00" w14:textId="1BA7E51C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19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KUIS: Pendahulu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1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D4C21A6" w14:textId="7897EB0F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20" w:history="1">
            <w:r w:rsidRPr="00115A3A">
              <w:rPr>
                <w:rStyle w:val="Hyperlink"/>
              </w:rPr>
              <w:t>2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PERGERAK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2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13</w:t>
            </w:r>
            <w:r w:rsidRPr="00115A3A">
              <w:rPr>
                <w:webHidden/>
              </w:rPr>
              <w:fldChar w:fldCharType="end"/>
            </w:r>
          </w:hyperlink>
        </w:p>
        <w:p w14:paraId="1CB3D56B" w14:textId="5F46449F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Left &amp; Righ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0F23F1" w14:textId="55670CE4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2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orward &amp; Backward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6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E2A59F" w14:textId="0B4115AD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3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positio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3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19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EF8B322" w14:textId="42B250DB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x &amp; Sety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2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5FCE842" w14:textId="775F301E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5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E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Setheading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66FBB4" w14:textId="57D49CD0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6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om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6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2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D2E60F" w14:textId="579E83CD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G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ircl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CD093BC" w14:textId="7FF89CEA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8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o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C05550" w14:textId="053C2BB7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29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Pergerak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2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3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5959283" w14:textId="0BA8FFAD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30" w:history="1">
            <w:r w:rsidRPr="00115A3A">
              <w:rPr>
                <w:rStyle w:val="Hyperlink"/>
              </w:rPr>
              <w:t>3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MENGETAHUI STATUS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3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41</w:t>
            </w:r>
            <w:r w:rsidRPr="00115A3A">
              <w:rPr>
                <w:webHidden/>
              </w:rPr>
              <w:fldChar w:fldCharType="end"/>
            </w:r>
          </w:hyperlink>
        </w:p>
        <w:p w14:paraId="66228B1F" w14:textId="63E275A5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ositio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64014CE" w14:textId="78445B1D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2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Xcor &amp; Yc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6AF5EE" w14:textId="4A360ACE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3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Heading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3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47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9699628" w14:textId="176D6D6B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 Distanc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2B26F8D" w14:textId="3C31ADD9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5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Mengetahui Status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6E20BA" w14:textId="360838EC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36" w:history="1">
            <w:r w:rsidRPr="00115A3A">
              <w:rPr>
                <w:rStyle w:val="Hyperlink"/>
              </w:rPr>
              <w:t>4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KONTROL PENA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36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55</w:t>
            </w:r>
            <w:r w:rsidRPr="00115A3A">
              <w:rPr>
                <w:webHidden/>
              </w:rPr>
              <w:fldChar w:fldCharType="end"/>
            </w:r>
          </w:hyperlink>
        </w:p>
        <w:p w14:paraId="35EA7BBA" w14:textId="65E836C0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down &amp; Penup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996795" w14:textId="66907E8E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8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siz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58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B27B73D" w14:textId="433494F8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39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Isdow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39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1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AD7F97" w14:textId="6AC168D7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0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Pencol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0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4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404BB4C" w14:textId="5F6B2291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1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E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illcolor, Begin_fill, &amp; End_fill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1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67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91F467" w14:textId="7BC2F9E5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2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Kontrol Pena dan Warna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2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0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E59EA30" w14:textId="65E6A651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43" w:history="1">
            <w:r w:rsidRPr="00115A3A">
              <w:rPr>
                <w:rStyle w:val="Hyperlink"/>
              </w:rPr>
              <w:t>5.</w:t>
            </w:r>
            <w:r w:rsidRPr="00115A3A">
              <w:rPr>
                <w:rFonts w:eastAsiaTheme="minorEastAsia"/>
                <w:b w:val="0"/>
                <w:bCs w:val="0"/>
                <w:lang w:val="en-ID" w:eastAsia="en-ID"/>
              </w:rPr>
              <w:tab/>
            </w:r>
            <w:r w:rsidRPr="00115A3A">
              <w:rPr>
                <w:rStyle w:val="Hyperlink"/>
              </w:rPr>
              <w:t>KONTROL GAMBAR LANJUTAN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43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73</w:t>
            </w:r>
            <w:r w:rsidRPr="00115A3A">
              <w:rPr>
                <w:webHidden/>
              </w:rPr>
              <w:fldChar w:fldCharType="end"/>
            </w:r>
          </w:hyperlink>
        </w:p>
        <w:p w14:paraId="4A79F3F3" w14:textId="4FA11E62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4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A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Reset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4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3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3909A2D" w14:textId="6606C91E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5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B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lea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5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6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D779594" w14:textId="19476170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6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C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Write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6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79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FB21175" w14:textId="40748AF2" w:rsidR="00115A3A" w:rsidRPr="00115A3A" w:rsidRDefault="00115A3A">
          <w:pPr>
            <w:pStyle w:val="TOC2"/>
            <w:tabs>
              <w:tab w:val="left" w:pos="720"/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7" w:history="1"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D.</w:t>
            </w:r>
            <w:r w:rsidRPr="00115A3A">
              <w:rPr>
                <w:rFonts w:ascii="Segoe UI" w:eastAsiaTheme="minorEastAsia" w:hAnsi="Segoe UI" w:cs="Segoe UI"/>
                <w:noProof/>
                <w:sz w:val="24"/>
                <w:szCs w:val="24"/>
                <w:lang w:eastAsia="en-ID"/>
              </w:rPr>
              <w:tab/>
            </w:r>
            <w:r w:rsidRPr="00115A3A">
              <w:rPr>
                <w:rStyle w:val="Hyperlink"/>
                <w:rFonts w:ascii="Segoe UI" w:hAnsi="Segoe UI" w:cs="Segoe UI"/>
                <w:noProof/>
                <w:sz w:val="24"/>
                <w:szCs w:val="24"/>
                <w:lang w:val="en-US"/>
              </w:rPr>
              <w:t>For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7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82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D545BF1" w14:textId="62C5945E" w:rsidR="00115A3A" w:rsidRPr="00115A3A" w:rsidRDefault="00115A3A">
          <w:pPr>
            <w:pStyle w:val="TOC2"/>
            <w:tabs>
              <w:tab w:val="right" w:leader="dot" w:pos="9016"/>
            </w:tabs>
            <w:rPr>
              <w:rFonts w:ascii="Segoe UI" w:eastAsiaTheme="minorEastAsia" w:hAnsi="Segoe UI" w:cs="Segoe UI"/>
              <w:noProof/>
              <w:sz w:val="24"/>
              <w:szCs w:val="24"/>
              <w:lang w:eastAsia="en-ID"/>
            </w:rPr>
          </w:pPr>
          <w:hyperlink w:anchor="_Toc196392648" w:history="1">
            <w:r w:rsidRPr="00115A3A">
              <w:rPr>
                <w:rStyle w:val="Hyperlink"/>
                <w:rFonts w:ascii="Segoe UI" w:eastAsia="Times New Roman" w:hAnsi="Segoe UI" w:cs="Segoe UI"/>
                <w:noProof/>
                <w:sz w:val="24"/>
                <w:szCs w:val="24"/>
                <w:lang w:eastAsia="en-ID"/>
              </w:rPr>
              <w:t>KUIS: Kontrol Gambar Lanjutan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ab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begin"/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instrText xml:space="preserve"> PAGEREF _Toc196392648 \h </w:instrTex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separate"/>
            </w:r>
            <w:r w:rsidR="007B54F7">
              <w:rPr>
                <w:rFonts w:ascii="Segoe UI" w:hAnsi="Segoe UI" w:cs="Segoe UI"/>
                <w:noProof/>
                <w:webHidden/>
                <w:sz w:val="24"/>
                <w:szCs w:val="24"/>
              </w:rPr>
              <w:t>85</w:t>
            </w:r>
            <w:r w:rsidRPr="00115A3A">
              <w:rPr>
                <w:rFonts w:ascii="Segoe UI" w:hAnsi="Segoe UI" w:cs="Segoe UI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8580D5B" w14:textId="4EBD55D6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49" w:history="1">
            <w:r w:rsidRPr="00115A3A">
              <w:rPr>
                <w:rStyle w:val="Hyperlink"/>
              </w:rPr>
              <w:t>EVALUASI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49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88</w:t>
            </w:r>
            <w:r w:rsidRPr="00115A3A">
              <w:rPr>
                <w:webHidden/>
              </w:rPr>
              <w:fldChar w:fldCharType="end"/>
            </w:r>
          </w:hyperlink>
        </w:p>
        <w:p w14:paraId="15054FFA" w14:textId="29B6CDB3" w:rsidR="00115A3A" w:rsidRPr="00115A3A" w:rsidRDefault="00115A3A">
          <w:pPr>
            <w:pStyle w:val="TOC1"/>
            <w:rPr>
              <w:rFonts w:eastAsiaTheme="minorEastAsia"/>
              <w:b w:val="0"/>
              <w:bCs w:val="0"/>
              <w:lang w:val="en-ID" w:eastAsia="en-ID"/>
            </w:rPr>
          </w:pPr>
          <w:hyperlink w:anchor="_Toc196392650" w:history="1">
            <w:r w:rsidRPr="00115A3A">
              <w:rPr>
                <w:rStyle w:val="Hyperlink"/>
              </w:rPr>
              <w:t>DAFTAR PUSTAKA</w:t>
            </w:r>
            <w:r w:rsidRPr="00115A3A">
              <w:rPr>
                <w:webHidden/>
              </w:rPr>
              <w:tab/>
            </w:r>
            <w:r w:rsidRPr="00115A3A">
              <w:rPr>
                <w:webHidden/>
              </w:rPr>
              <w:fldChar w:fldCharType="begin"/>
            </w:r>
            <w:r w:rsidRPr="00115A3A">
              <w:rPr>
                <w:webHidden/>
              </w:rPr>
              <w:instrText xml:space="preserve"> PAGEREF _Toc196392650 \h </w:instrText>
            </w:r>
            <w:r w:rsidRPr="00115A3A">
              <w:rPr>
                <w:webHidden/>
              </w:rPr>
            </w:r>
            <w:r w:rsidRPr="00115A3A">
              <w:rPr>
                <w:webHidden/>
              </w:rPr>
              <w:fldChar w:fldCharType="separate"/>
            </w:r>
            <w:r w:rsidR="007B54F7">
              <w:rPr>
                <w:webHidden/>
              </w:rPr>
              <w:t>93</w:t>
            </w:r>
            <w:r w:rsidRPr="00115A3A">
              <w:rPr>
                <w:webHidden/>
              </w:rPr>
              <w:fldChar w:fldCharType="end"/>
            </w:r>
          </w:hyperlink>
        </w:p>
        <w:p w14:paraId="467E6DA2" w14:textId="07D9DD3A" w:rsidR="00AC5F9C" w:rsidRPr="00115A3A" w:rsidRDefault="006016CB">
          <w:pPr>
            <w:rPr>
              <w:rFonts w:ascii="Segoe UI" w:hAnsi="Segoe UI" w:cs="Segoe UI"/>
              <w:sz w:val="24"/>
              <w:szCs w:val="24"/>
            </w:rPr>
          </w:pPr>
          <w:r w:rsidRPr="00115A3A">
            <w:rPr>
              <w:rFonts w:ascii="Segoe UI" w:hAnsi="Segoe UI" w:cs="Segoe UI"/>
              <w:noProof/>
              <w:sz w:val="24"/>
              <w:szCs w:val="24"/>
            </w:rPr>
            <w:fldChar w:fldCharType="end"/>
          </w:r>
        </w:p>
      </w:sdtContent>
    </w:sdt>
    <w:p w14:paraId="5B647CD5" w14:textId="77777777" w:rsidR="00115A3A" w:rsidRDefault="00115A3A">
      <w:pPr>
        <w:rPr>
          <w:rFonts w:ascii="Segoe UI" w:eastAsiaTheme="majorEastAsia" w:hAnsi="Segoe UI" w:cstheme="majorBidi"/>
          <w:b/>
          <w:color w:val="000000" w:themeColor="text1"/>
          <w:sz w:val="24"/>
          <w:szCs w:val="40"/>
          <w:lang w:val="en-US"/>
        </w:rPr>
      </w:pPr>
      <w:bookmarkStart w:id="2" w:name="_Toc196392617"/>
      <w:r>
        <w:rPr>
          <w:lang w:val="en-US"/>
        </w:rPr>
        <w:br w:type="page"/>
      </w:r>
    </w:p>
    <w:p w14:paraId="12E60464" w14:textId="64D5066D" w:rsidR="00D0360C" w:rsidRDefault="00D0360C" w:rsidP="00AC5F9C">
      <w:pPr>
        <w:pStyle w:val="Heading1"/>
        <w:jc w:val="center"/>
        <w:rPr>
          <w:lang w:val="en-US"/>
        </w:rPr>
      </w:pPr>
      <w:r w:rsidRPr="006016CB">
        <w:rPr>
          <w:lang w:val="en-US"/>
        </w:rPr>
        <w:lastRenderedPageBreak/>
        <w:t>DAFTAR GAMBAR</w:t>
      </w:r>
      <w:bookmarkEnd w:id="2"/>
    </w:p>
    <w:p w14:paraId="58B3A1DF" w14:textId="77777777" w:rsidR="00601192" w:rsidRPr="00601192" w:rsidRDefault="00601192" w:rsidP="00601192">
      <w:pPr>
        <w:rPr>
          <w:lang w:val="en-US"/>
        </w:rPr>
      </w:pPr>
    </w:p>
    <w:p w14:paraId="4B237112" w14:textId="3A06D62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r w:rsidRPr="00601192">
        <w:rPr>
          <w:rFonts w:ascii="Segoe UI" w:hAnsi="Segoe UI" w:cs="Segoe UI"/>
          <w:sz w:val="24"/>
          <w:szCs w:val="24"/>
          <w:lang w:val="en-US"/>
        </w:rPr>
        <w:fldChar w:fldCharType="begin"/>
      </w:r>
      <w:r w:rsidRPr="00601192">
        <w:rPr>
          <w:rFonts w:ascii="Segoe UI" w:hAnsi="Segoe UI" w:cs="Segoe UI"/>
          <w:sz w:val="24"/>
          <w:szCs w:val="24"/>
          <w:lang w:val="en-US"/>
        </w:rPr>
        <w:instrText xml:space="preserve"> TOC \h \z \c "Gambar" </w:instrText>
      </w:r>
      <w:r w:rsidRPr="00601192">
        <w:rPr>
          <w:rFonts w:ascii="Segoe UI" w:hAnsi="Segoe UI" w:cs="Segoe UI"/>
          <w:sz w:val="24"/>
          <w:szCs w:val="24"/>
          <w:lang w:val="en-US"/>
        </w:rPr>
        <w:fldChar w:fldCharType="separate"/>
      </w:r>
      <w:hyperlink w:anchor="_Toc19635026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 (Gambaran koordinat canvas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9B5A3DF" w14:textId="1A24DA67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 (Contoh pergerakan Bidawang di canvas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85C5DCE" w14:textId="06A4A0B7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 (Tampilan lingkungan kerja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A877FBA" w14:textId="107837E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4 (Hasil contoh penggunaan lef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1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B3BDEE2" w14:textId="2B41B248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5 (Hasil contoh penggunaan righ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1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2E2558C" w14:textId="3703237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6 (Hasil contoh pengunaan forward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16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FF8C6B5" w14:textId="0D7D440E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7 (Hasil contoh penggunaan backward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1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15EBE858" w14:textId="6F956EC7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8 (Hasil contoh penggunaan set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19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163D429A" w14:textId="5152F0B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9 (Hasil contoh penggunaan setx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2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730BE20" w14:textId="01C15E9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6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0 (Hasil contoh penggunaan sety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6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2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3FAA399" w14:textId="62E8F1B0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1 (Hasil contoh penggunaan setheading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2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162F37C" w14:textId="3F5EB330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2 (Hasil contoh penggunaan hom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2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C2399CA" w14:textId="203025BF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3 (Hasil contoh 1 penggunaan circl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3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CCFA7A2" w14:textId="0BFE52F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4 (Hasil contoh 2 penggunaan circl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3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55ED61C" w14:textId="42E6A86E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5 (Hasil contoh 1 penggunaan do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3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248A500" w14:textId="7706A4FD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6 (Hasil contoh 2 penggunaan do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3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7EEA6A6" w14:textId="4182FCB3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7 (Hasil contoh 1 penggunaan 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4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797C0A3D" w14:textId="0109B09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8 (Hasil contoh 2 penggunaan positio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4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6A1C17E" w14:textId="054FC235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19 (Hasil contoh penggunaan xcor dan yc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4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2688D804" w14:textId="4F5AEC46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7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0 (Hasil contoh penggunaan heading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7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47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AD3D1BD" w14:textId="6F84E86C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1 (Hasil contoh penggunaan distanc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50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B223A04" w14:textId="0C828169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1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2 (Hasil contoh penggunaan penup dan pendow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1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55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4B189D1E" w14:textId="15E3F5BE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2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3 (Hasil contoh penggunaan pensize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2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5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222B918" w14:textId="5BA1C2DF" w:rsidR="00601192" w:rsidRPr="005400D1" w:rsidRDefault="00601192" w:rsidP="005400D1">
      <w:pPr>
        <w:pStyle w:val="TableofFigures"/>
        <w:tabs>
          <w:tab w:val="right" w:leader="dot" w:pos="9016"/>
        </w:tabs>
        <w:spacing w:line="360" w:lineRule="auto"/>
        <w:rPr>
          <w:rFonts w:ascii="Segoe UI" w:hAnsi="Segoe UI" w:cs="Segoe UI"/>
          <w:noProof/>
          <w:color w:val="0563C1" w:themeColor="hyperlink"/>
          <w:sz w:val="24"/>
          <w:szCs w:val="24"/>
          <w:u w:val="single"/>
        </w:rPr>
      </w:pPr>
      <w:hyperlink w:anchor="_Toc196350283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4 (Hasil contoh penggunan isdown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3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61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0F1FA5F" w14:textId="75919FE4" w:rsidR="005400D1" w:rsidRPr="00115A3A" w:rsidRDefault="00601192" w:rsidP="00115A3A">
      <w:pPr>
        <w:pStyle w:val="TableofFigures"/>
        <w:tabs>
          <w:tab w:val="right" w:leader="dot" w:pos="9016"/>
        </w:tabs>
        <w:spacing w:line="360" w:lineRule="auto"/>
        <w:rPr>
          <w:rFonts w:ascii="Segoe UI" w:hAnsi="Segoe UI" w:cs="Segoe UI"/>
          <w:noProof/>
          <w:color w:val="0563C1" w:themeColor="hyperlink"/>
          <w:sz w:val="24"/>
          <w:szCs w:val="24"/>
          <w:u w:val="single"/>
        </w:rPr>
      </w:pPr>
      <w:hyperlink w:anchor="_Toc196350284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5 (Hasil contoh penggunaan pencol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4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64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F670E8B" w14:textId="6B857A85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5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6 (Hasil contoh penggunan fillcolor, begin_fill, dan end_fill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5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68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FA5D544" w14:textId="538C9F9E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6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7 (Hasil contoh penggunaan reset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6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7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77F38BC2" w14:textId="71643E7B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7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8 (Hasil contoh penggunaan clea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7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76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55458D8F" w14:textId="6B06BE9B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8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29 (Hasil contoh penggunaan write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8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79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685478FE" w14:textId="1B711F08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89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0 (Hasil contoh 1 penggunaan f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89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82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0BB2A482" w14:textId="34673394" w:rsidR="00601192" w:rsidRPr="00601192" w:rsidRDefault="00601192" w:rsidP="00601192">
      <w:pPr>
        <w:pStyle w:val="TableofFigures"/>
        <w:tabs>
          <w:tab w:val="right" w:leader="dot" w:pos="9016"/>
        </w:tabs>
        <w:spacing w:line="360" w:lineRule="auto"/>
        <w:rPr>
          <w:rFonts w:ascii="Segoe UI" w:eastAsiaTheme="minorEastAsia" w:hAnsi="Segoe UI" w:cs="Segoe UI"/>
          <w:noProof/>
          <w:sz w:val="24"/>
          <w:szCs w:val="24"/>
          <w:lang w:eastAsia="en-ID"/>
        </w:rPr>
      </w:pPr>
      <w:hyperlink w:anchor="_Toc196350290" w:history="1">
        <w:r w:rsidRPr="00601192">
          <w:rPr>
            <w:rStyle w:val="Hyperlink"/>
            <w:rFonts w:ascii="Segoe UI" w:hAnsi="Segoe UI" w:cs="Segoe UI"/>
            <w:noProof/>
            <w:sz w:val="24"/>
            <w:szCs w:val="24"/>
          </w:rPr>
          <w:t>Gambar 31 (Hasil contoh 2 penggunaan for)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tab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begin"/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instrText xml:space="preserve"> PAGEREF _Toc196350290 \h </w:instrTex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separate"/>
        </w:r>
        <w:r w:rsidR="007B54F7">
          <w:rPr>
            <w:rFonts w:ascii="Segoe UI" w:hAnsi="Segoe UI" w:cs="Segoe UI"/>
            <w:noProof/>
            <w:webHidden/>
            <w:sz w:val="24"/>
            <w:szCs w:val="24"/>
          </w:rPr>
          <w:t>83</w:t>
        </w:r>
        <w:r w:rsidRPr="00601192">
          <w:rPr>
            <w:rFonts w:ascii="Segoe UI" w:hAnsi="Segoe UI" w:cs="Segoe UI"/>
            <w:noProof/>
            <w:webHidden/>
            <w:sz w:val="24"/>
            <w:szCs w:val="24"/>
          </w:rPr>
          <w:fldChar w:fldCharType="end"/>
        </w:r>
      </w:hyperlink>
    </w:p>
    <w:p w14:paraId="3A1FACFA" w14:textId="5F5DC8D8" w:rsidR="00601192" w:rsidRPr="00601192" w:rsidRDefault="00601192" w:rsidP="00601192">
      <w:pPr>
        <w:spacing w:line="360" w:lineRule="auto"/>
        <w:rPr>
          <w:lang w:val="en-US"/>
        </w:rPr>
      </w:pPr>
      <w:r w:rsidRPr="00601192">
        <w:rPr>
          <w:rFonts w:ascii="Segoe UI" w:hAnsi="Segoe UI" w:cs="Segoe UI"/>
          <w:sz w:val="24"/>
          <w:szCs w:val="24"/>
          <w:lang w:val="en-US"/>
        </w:rPr>
        <w:fldChar w:fldCharType="end"/>
      </w:r>
    </w:p>
    <w:p w14:paraId="2EC35A0D" w14:textId="77777777" w:rsidR="00287564" w:rsidRDefault="0028756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0952B67E" w14:textId="544C5869" w:rsidR="00C979B3" w:rsidRPr="00C979B3" w:rsidRDefault="00E8124E">
      <w:pPr>
        <w:pStyle w:val="Heading1"/>
        <w:numPr>
          <w:ilvl w:val="0"/>
          <w:numId w:val="46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3" w:name="_Toc196392618"/>
      <w:r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41216" behindDoc="0" locked="0" layoutInCell="1" allowOverlap="1" wp14:anchorId="60DC4EC0" wp14:editId="57570790">
                <wp:simplePos x="0" y="0"/>
                <wp:positionH relativeFrom="column">
                  <wp:posOffset>1611630</wp:posOffset>
                </wp:positionH>
                <wp:positionV relativeFrom="paragraph">
                  <wp:posOffset>-720725</wp:posOffset>
                </wp:positionV>
                <wp:extent cx="4710430" cy="741045"/>
                <wp:effectExtent l="0" t="0" r="0" b="1905"/>
                <wp:wrapNone/>
                <wp:docPr id="681452478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4388EC0" w14:textId="3DDDBFAC" w:rsidR="00C979B3" w:rsidRPr="00E8124E" w:rsidRDefault="00C979B3" w:rsidP="00C979B3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PENGENAL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0DC4EC0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126.9pt;margin-top:-56.75pt;width:370.9pt;height:58.35pt;z-index:252041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" filled="f" stroked="f" strokeweight=".5pt">
                <v:textbox>
                  <w:txbxContent>
                    <w:p w14:paraId="34388EC0" w14:textId="3DDDBFAC" w:rsidR="00C979B3" w:rsidRPr="00E8124E" w:rsidRDefault="00C979B3" w:rsidP="00C979B3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PENGENALAN</w:t>
                      </w:r>
                    </w:p>
                  </w:txbxContent>
                </v:textbox>
              </v:shape>
            </w:pict>
          </mc:Fallback>
        </mc:AlternateContent>
      </w:r>
      <w:r w:rsidR="00C979B3"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40192" behindDoc="0" locked="0" layoutInCell="1" allowOverlap="1" wp14:anchorId="5623DA66" wp14:editId="0FE88A77">
                <wp:simplePos x="0" y="0"/>
                <wp:positionH relativeFrom="column">
                  <wp:posOffset>-369570</wp:posOffset>
                </wp:positionH>
                <wp:positionV relativeFrom="paragraph">
                  <wp:posOffset>-720725</wp:posOffset>
                </wp:positionV>
                <wp:extent cx="1946563" cy="741219"/>
                <wp:effectExtent l="0" t="0" r="0" b="1905"/>
                <wp:wrapNone/>
                <wp:docPr id="1840834258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563" cy="74121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4B07442" w14:textId="77777777" w:rsidR="00C979B3" w:rsidRPr="00E8124E" w:rsidRDefault="00C979B3" w:rsidP="00C979B3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623DA66" id="Text Box 4" o:spid="_x0000_s1027" type="#_x0000_t202" style="position:absolute;left:0;text-align:left;margin-left:-29.1pt;margin-top:-56.75pt;width:153.25pt;height:58.35pt;z-index:252040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" filled="f" stroked="f" strokeweight=".5pt">
                <v:textbox>
                  <w:txbxContent>
                    <w:p w14:paraId="64B07442" w14:textId="77777777" w:rsidR="00C979B3" w:rsidRPr="00E8124E" w:rsidRDefault="00C979B3" w:rsidP="00C979B3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C979B3" w:rsidRPr="00C979B3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38144" behindDoc="1" locked="0" layoutInCell="1" allowOverlap="1" wp14:anchorId="0B5D2F6B" wp14:editId="34E854F1">
            <wp:simplePos x="0" y="0"/>
            <wp:positionH relativeFrom="column">
              <wp:posOffset>-365760</wp:posOffset>
            </wp:positionH>
            <wp:positionV relativeFrom="paragraph">
              <wp:posOffset>-845820</wp:posOffset>
            </wp:positionV>
            <wp:extent cx="6656705" cy="961390"/>
            <wp:effectExtent l="0" t="0" r="0" b="0"/>
            <wp:wrapNone/>
            <wp:docPr id="1048954125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1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0360C" w:rsidRPr="00C979B3">
        <w:rPr>
          <w:rFonts w:cs="Segoe UI"/>
          <w:color w:val="FFFFFF" w:themeColor="background1"/>
          <w:szCs w:val="24"/>
          <w:lang w:val="en-US"/>
        </w:rPr>
        <w:t>PENGENALAN</w:t>
      </w:r>
      <w:bookmarkEnd w:id="3"/>
    </w:p>
    <w:p w14:paraId="59509ABD" w14:textId="249CFF0F" w:rsidR="009E0CD3" w:rsidRPr="001F05EC" w:rsidRDefault="009E0CD3" w:rsidP="001F05EC">
      <w:pPr>
        <w:spacing w:after="0" w:line="360" w:lineRule="auto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1F05EC">
        <w:rPr>
          <w:rFonts w:ascii="Segoe UI" w:hAnsi="Segoe UI" w:cs="Segoe UI"/>
          <w:b/>
          <w:bCs/>
          <w:sz w:val="28"/>
          <w:szCs w:val="28"/>
          <w:lang w:val="en-US"/>
        </w:rPr>
        <w:t>T</w:t>
      </w:r>
      <w:r w:rsidR="001F05EC">
        <w:rPr>
          <w:rFonts w:ascii="Segoe UI" w:hAnsi="Segoe UI" w:cs="Segoe UI"/>
          <w:b/>
          <w:bCs/>
          <w:sz w:val="28"/>
          <w:szCs w:val="28"/>
          <w:lang w:val="en-US"/>
        </w:rPr>
        <w:t xml:space="preserve">ujuan </w:t>
      </w:r>
      <w:proofErr w:type="spellStart"/>
      <w:r w:rsidR="001F05E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CEC27BD" w14:textId="4AD7F56A" w:rsidR="009E0CD3" w:rsidRPr="006016CB" w:rsidRDefault="009E0CD3" w:rsidP="001F05EC">
      <w:pPr>
        <w:numPr>
          <w:ilvl w:val="0"/>
          <w:numId w:val="1"/>
        </w:numPr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nsep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ga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u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76A4C13" w14:textId="7820CD7F" w:rsidR="009E0CD3" w:rsidRPr="006016CB" w:rsidRDefault="009E0CD3" w:rsidP="001F05EC">
      <w:pPr>
        <w:numPr>
          <w:ilvl w:val="0"/>
          <w:numId w:val="1"/>
        </w:numPr>
        <w:spacing w:before="60"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nali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mpil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ung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sar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an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37ADC0DC" w14:textId="76F113A9" w:rsidR="008A5FD7" w:rsidRPr="001F05EC" w:rsidRDefault="002F3304" w:rsidP="001F05EC">
      <w:pPr>
        <w:spacing w:before="60" w:after="0" w:line="360" w:lineRule="auto"/>
        <w:ind w:left="66"/>
        <w:jc w:val="both"/>
        <w:rPr>
          <w:rFonts w:ascii="Segoe UI" w:eastAsia="Times New Roman" w:hAnsi="Segoe UI" w:cs="Segoe UI"/>
          <w:color w:val="444444"/>
          <w:kern w:val="0"/>
          <w:sz w:val="24"/>
          <w:szCs w:val="24"/>
          <w:lang w:eastAsia="en-ID"/>
          <w14:ligatures w14:val="none"/>
        </w:rPr>
      </w:pPr>
      <w:r w:rsidRPr="006016CB">
        <w:rPr>
          <w:rFonts w:ascii="Segoe UI" w:eastAsia="Times New Roman" w:hAnsi="Segoe UI" w:cs="Segoe UI"/>
          <w:noProof/>
          <w:color w:val="444444"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CC083BF" wp14:editId="20B2E5B1">
                <wp:simplePos x="0" y="0"/>
                <wp:positionH relativeFrom="column">
                  <wp:posOffset>-182880</wp:posOffset>
                </wp:positionH>
                <wp:positionV relativeFrom="paragraph">
                  <wp:posOffset>128270</wp:posOffset>
                </wp:positionV>
                <wp:extent cx="5943600" cy="0"/>
                <wp:effectExtent l="0" t="0" r="0" b="0"/>
                <wp:wrapNone/>
                <wp:docPr id="2093640862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0F32A9" id="Straight Connector 4" o:spid="_x0000_s1026" style="position:absolute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14.4pt,10.1pt" to="453.6pt,1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" strokecolor="#d8d8d8 [2732]" strokeweight="1pt">
                <v:stroke joinstyle="miter"/>
              </v:line>
            </w:pict>
          </mc:Fallback>
        </mc:AlternateContent>
      </w:r>
    </w:p>
    <w:p w14:paraId="4EEC5729" w14:textId="031328A0" w:rsidR="003211B7" w:rsidRPr="001F05EC" w:rsidRDefault="003211B7" w:rsidP="005E53FC">
      <w:pPr>
        <w:spacing w:after="0" w:line="360" w:lineRule="auto"/>
        <w:rPr>
          <w:rFonts w:ascii="Segoe UI" w:hAnsi="Segoe UI" w:cs="Segoe UI"/>
          <w:b/>
          <w:bCs/>
          <w:sz w:val="28"/>
          <w:szCs w:val="28"/>
        </w:rPr>
      </w:pPr>
      <w:r w:rsidRPr="001F05EC">
        <w:rPr>
          <w:rFonts w:ascii="Segoe UI" w:hAnsi="Segoe UI" w:cs="Segoe UI"/>
          <w:b/>
          <w:bCs/>
          <w:sz w:val="28"/>
          <w:szCs w:val="28"/>
        </w:rPr>
        <w:t>C</w:t>
      </w:r>
      <w:r w:rsidR="00D02471" w:rsidRPr="001F05EC">
        <w:rPr>
          <w:rFonts w:ascii="Segoe UI" w:hAnsi="Segoe UI" w:cs="Segoe UI"/>
          <w:b/>
          <w:bCs/>
          <w:sz w:val="28"/>
          <w:szCs w:val="28"/>
        </w:rPr>
        <w:t>anvas</w:t>
      </w:r>
    </w:p>
    <w:p w14:paraId="101A36F4" w14:textId="79CD0997" w:rsidR="00430F0B" w:rsidRPr="006016CB" w:rsidRDefault="00430F0B" w:rsidP="000D1DAE">
      <w:pPr>
        <w:spacing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 xml:space="preserve">Canvas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area </w:t>
      </w:r>
      <w:proofErr w:type="spellStart"/>
      <w:r w:rsidRPr="006016CB">
        <w:rPr>
          <w:rFonts w:ascii="Segoe UI" w:hAnsi="Segoe UI" w:cs="Segoe UI"/>
          <w:sz w:val="24"/>
          <w:szCs w:val="24"/>
        </w:rPr>
        <w:t>tem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gamb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ol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eomet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car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teraktif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sebu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p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kontro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forward), </w:t>
      </w:r>
      <w:proofErr w:type="spellStart"/>
      <w:r w:rsidRPr="006016CB">
        <w:rPr>
          <w:rFonts w:ascii="Segoe UI" w:hAnsi="Segoe UI" w:cs="Segoe UI"/>
          <w:sz w:val="24"/>
          <w:szCs w:val="24"/>
        </w:rPr>
        <w:t>mundu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backward),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left),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(right),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melaku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baga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ks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in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gun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-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tertent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Uku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default canvas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400x400 </w:t>
      </w:r>
      <w:proofErr w:type="spellStart"/>
      <w:r w:rsidRPr="006016CB">
        <w:rPr>
          <w:rFonts w:ascii="Segoe UI" w:hAnsi="Segoe UI" w:cs="Segoe UI"/>
          <w:sz w:val="24"/>
          <w:szCs w:val="24"/>
        </w:rPr>
        <w:t>piksel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6016CB">
        <w:rPr>
          <w:rFonts w:ascii="Segoe UI" w:hAnsi="Segoe UI" w:cs="Segoe UI"/>
          <w:sz w:val="24"/>
          <w:szCs w:val="24"/>
        </w:rPr>
        <w:t>Beriku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dal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gambar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canvas dan </w:t>
      </w: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gera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ala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canv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0D1DAE" w:rsidRPr="006016CB" w14:paraId="34F5AF39" w14:textId="77777777" w:rsidTr="000D1DAE">
        <w:tc>
          <w:tcPr>
            <w:tcW w:w="4508" w:type="dxa"/>
          </w:tcPr>
          <w:p w14:paraId="7541B647" w14:textId="77777777" w:rsidR="00087173" w:rsidRDefault="000D1DAE" w:rsidP="00087173">
            <w:pPr>
              <w:keepNext/>
              <w:spacing w:line="360" w:lineRule="auto"/>
              <w:jc w:val="center"/>
            </w:pPr>
            <w:r w:rsidRPr="006016CB">
              <w:rPr>
                <w:rFonts w:ascii="Segoe UI" w:hAnsi="Segoe UI" w:cs="Segoe UI"/>
                <w:noProof/>
                <w:sz w:val="24"/>
                <w:szCs w:val="24"/>
              </w:rPr>
              <w:drawing>
                <wp:inline distT="0" distB="0" distL="0" distR="0" wp14:anchorId="5DE60DB1" wp14:editId="63446369">
                  <wp:extent cx="2614246" cy="2614246"/>
                  <wp:effectExtent l="0" t="0" r="0" b="0"/>
                  <wp:docPr id="1092602986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18749" cy="26187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24CF27F4" w14:textId="25D8B00F" w:rsidR="000D1DAE" w:rsidRPr="006016CB" w:rsidRDefault="00087173" w:rsidP="00087173">
            <w:pPr>
              <w:pStyle w:val="Caption"/>
              <w:jc w:val="center"/>
              <w:rPr>
                <w:rFonts w:ascii="Segoe UI" w:hAnsi="Segoe UI" w:cs="Segoe UI"/>
                <w:sz w:val="24"/>
                <w:szCs w:val="24"/>
              </w:rPr>
            </w:pPr>
            <w:bookmarkStart w:id="4" w:name="_Toc196350260"/>
            <w:r>
              <w:t xml:space="preserve">Gambar </w:t>
            </w:r>
            <w:fldSimple w:instr=" SEQ Gambar \* ARABIC ">
              <w:r w:rsidR="007B54F7">
                <w:rPr>
                  <w:noProof/>
                </w:rPr>
                <w:t>1</w:t>
              </w:r>
            </w:fldSimple>
            <w:r>
              <w:t xml:space="preserve"> </w:t>
            </w:r>
            <w:r w:rsidRPr="00F36EF9">
              <w:t xml:space="preserve">(Gambaran </w:t>
            </w:r>
            <w:proofErr w:type="spellStart"/>
            <w:r w:rsidRPr="00F36EF9">
              <w:t>koordinat</w:t>
            </w:r>
            <w:proofErr w:type="spellEnd"/>
            <w:r w:rsidRPr="00F36EF9">
              <w:t xml:space="preserve"> canvas)</w:t>
            </w:r>
            <w:bookmarkEnd w:id="4"/>
          </w:p>
          <w:p w14:paraId="334149DD" w14:textId="18AA1BFA" w:rsidR="000D1DAE" w:rsidRPr="003A4FE3" w:rsidRDefault="000D1DAE" w:rsidP="000D1DAE">
            <w:pPr>
              <w:pStyle w:val="Caption"/>
              <w:jc w:val="center"/>
              <w:rPr>
                <w:rFonts w:ascii="Segoe UI" w:hAnsi="Segoe UI" w:cs="Segoe UI"/>
              </w:rPr>
            </w:pPr>
          </w:p>
        </w:tc>
        <w:tc>
          <w:tcPr>
            <w:tcW w:w="4508" w:type="dxa"/>
          </w:tcPr>
          <w:p w14:paraId="160B8FC3" w14:textId="77777777" w:rsidR="00087173" w:rsidRDefault="000D1DAE" w:rsidP="00087173">
            <w:pPr>
              <w:keepNext/>
              <w:spacing w:line="360" w:lineRule="auto"/>
              <w:jc w:val="both"/>
            </w:pPr>
            <w:r w:rsidRPr="006016CB">
              <w:rPr>
                <w:rFonts w:ascii="Segoe UI" w:hAnsi="Segoe UI" w:cs="Segoe UI"/>
                <w:noProof/>
                <w:sz w:val="24"/>
                <w:szCs w:val="24"/>
              </w:rPr>
              <w:drawing>
                <wp:inline distT="0" distB="0" distL="0" distR="0" wp14:anchorId="6D516645" wp14:editId="1716DDB7">
                  <wp:extent cx="2659594" cy="2613660"/>
                  <wp:effectExtent l="0" t="0" r="7620" b="0"/>
                  <wp:docPr id="1682378584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82378584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87195" cy="26407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7FDFCBA" w14:textId="1BC10C11" w:rsidR="000D1DAE" w:rsidRPr="00087173" w:rsidRDefault="00087173" w:rsidP="00087173">
            <w:pPr>
              <w:pStyle w:val="Caption"/>
              <w:jc w:val="both"/>
            </w:pPr>
            <w:bookmarkStart w:id="5" w:name="_Toc196350261"/>
            <w:r>
              <w:t xml:space="preserve">Gambar </w:t>
            </w:r>
            <w:fldSimple w:instr=" SEQ Gambar \* ARABIC ">
              <w:r w:rsidR="007B54F7">
                <w:rPr>
                  <w:noProof/>
                </w:rPr>
                <w:t>2</w:t>
              </w:r>
            </w:fldSimple>
            <w:r>
              <w:t xml:space="preserve"> </w:t>
            </w:r>
            <w:r w:rsidRPr="00FF740C">
              <w:t>(</w:t>
            </w:r>
            <w:proofErr w:type="spellStart"/>
            <w:r w:rsidRPr="00FF740C">
              <w:t>Contoh</w:t>
            </w:r>
            <w:proofErr w:type="spellEnd"/>
            <w:r w:rsidRPr="00FF740C">
              <w:t xml:space="preserve"> </w:t>
            </w:r>
            <w:proofErr w:type="spellStart"/>
            <w:r w:rsidRPr="00FF740C">
              <w:t>pergerakan</w:t>
            </w:r>
            <w:proofErr w:type="spellEnd"/>
            <w:r w:rsidRPr="00FF740C">
              <w:t xml:space="preserve"> </w:t>
            </w:r>
            <w:proofErr w:type="spellStart"/>
            <w:r w:rsidRPr="00FF740C">
              <w:t>Bidawang</w:t>
            </w:r>
            <w:proofErr w:type="spellEnd"/>
            <w:r w:rsidRPr="00FF740C">
              <w:t xml:space="preserve"> di canvas)</w:t>
            </w:r>
            <w:bookmarkEnd w:id="5"/>
          </w:p>
          <w:p w14:paraId="6ABB77F4" w14:textId="58E6C41A" w:rsidR="000D1DAE" w:rsidRPr="006016CB" w:rsidRDefault="000D1DAE" w:rsidP="00087173">
            <w:pPr>
              <w:pStyle w:val="Caption"/>
              <w:jc w:val="center"/>
              <w:rPr>
                <w:rFonts w:ascii="Segoe UI" w:hAnsi="Segoe UI" w:cs="Segoe UI"/>
                <w:sz w:val="24"/>
                <w:szCs w:val="24"/>
              </w:rPr>
            </w:pPr>
          </w:p>
        </w:tc>
      </w:tr>
    </w:tbl>
    <w:p w14:paraId="185A6D7F" w14:textId="08381B8F" w:rsidR="000D1DAE" w:rsidRPr="006016CB" w:rsidRDefault="00EA3BAD" w:rsidP="000D1DAE">
      <w:pPr>
        <w:spacing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Penjelasan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2F5994E3" w14:textId="77777777" w:rsidR="00EA3BAD" w:rsidRDefault="00EA3BAD" w:rsidP="00087173">
      <w:pPr>
        <w:numPr>
          <w:ilvl w:val="0"/>
          <w:numId w:val="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ng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7F0D42CB" w14:textId="77777777" w:rsidR="00087173" w:rsidRPr="002D5E2D" w:rsidRDefault="00087173" w:rsidP="00087173">
      <w:pPr>
        <w:shd w:val="clear" w:color="auto" w:fill="FFFFFF"/>
        <w:spacing w:after="0" w:line="360" w:lineRule="auto"/>
        <w:ind w:left="720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1AB19079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00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29003ACA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ega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200, yang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canvas.</w:t>
      </w:r>
    </w:p>
    <w:p w14:paraId="08DC2024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00.</w:t>
      </w:r>
    </w:p>
    <w:p w14:paraId="7FC9C6DD" w14:textId="77777777" w:rsidR="00EA3BAD" w:rsidRPr="002D5E2D" w:rsidRDefault="00EA3BAD" w:rsidP="00087173">
      <w:pPr>
        <w:numPr>
          <w:ilvl w:val="0"/>
          <w:numId w:val="1"/>
        </w:numPr>
        <w:shd w:val="clear" w:color="auto" w:fill="FFFFFF"/>
        <w:spacing w:before="6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Batas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egatif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2D5E2D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200.</w:t>
      </w:r>
    </w:p>
    <w:p w14:paraId="0F08D8E2" w14:textId="02CAF070" w:rsidR="00EA3BAD" w:rsidRPr="006016CB" w:rsidRDefault="00EA3BAD" w:rsidP="00EA3BAD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</w:rPr>
      </w:pPr>
    </w:p>
    <w:p w14:paraId="5BA44321" w14:textId="74CBC44F" w:rsidR="00EA3BAD" w:rsidRPr="001F05EC" w:rsidRDefault="00EA3BAD" w:rsidP="001F05EC">
      <w:pPr>
        <w:spacing w:after="0" w:line="360" w:lineRule="auto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Tampil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Lingkung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Kerja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</w:p>
    <w:p w14:paraId="34BE7D12" w14:textId="31B7F4CF" w:rsidR="003211B7" w:rsidRPr="006016CB" w:rsidRDefault="000D1DAE" w:rsidP="000D1DAE">
      <w:pPr>
        <w:spacing w:line="360" w:lineRule="auto"/>
        <w:ind w:firstLine="360"/>
        <w:jc w:val="both"/>
        <w:rPr>
          <w:rFonts w:ascii="Segoe UI" w:hAnsi="Segoe UI" w:cs="Segoe UI"/>
          <w:noProof/>
          <w:sz w:val="24"/>
          <w:szCs w:val="24"/>
        </w:rPr>
      </w:pPr>
      <w:r w:rsidRPr="006016CB">
        <w:rPr>
          <w:rFonts w:ascii="Segoe UI" w:hAnsi="Segoe UI" w:cs="Segoe UI"/>
          <w:noProof/>
          <w:sz w:val="24"/>
          <w:szCs w:val="24"/>
        </w:rPr>
        <w:t xml:space="preserve">  </w:t>
      </w:r>
      <w:r w:rsidR="00EA3BAD" w:rsidRPr="006016CB">
        <w:rPr>
          <w:rFonts w:ascii="Segoe UI" w:hAnsi="Segoe UI" w:cs="Segoe UI"/>
          <w:noProof/>
          <w:sz w:val="24"/>
          <w:szCs w:val="24"/>
        </w:rPr>
        <w:t>Untuk mempermudah mengontrol Bidawang, tersedia lingkungan kerja di dalam aplikasi yang sudah di kembangkan, yang terdiri dari beberapa komponen seperti gambar dibawah ini:</w:t>
      </w:r>
    </w:p>
    <w:p w14:paraId="197FBB3C" w14:textId="77777777" w:rsidR="00087173" w:rsidRDefault="00EA3BAD" w:rsidP="00087173">
      <w:pPr>
        <w:keepNext/>
        <w:spacing w:line="360" w:lineRule="auto"/>
        <w:jc w:val="both"/>
      </w:pPr>
      <w:r w:rsidRPr="006016CB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508AD399" wp14:editId="233855E5">
            <wp:extent cx="5731510" cy="2909570"/>
            <wp:effectExtent l="0" t="0" r="2540" b="5080"/>
            <wp:docPr id="39996120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909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16DE87" w14:textId="358DBADF" w:rsidR="00EA3BAD" w:rsidRPr="006016CB" w:rsidRDefault="00087173" w:rsidP="00087173">
      <w:pPr>
        <w:pStyle w:val="Caption"/>
        <w:jc w:val="center"/>
        <w:rPr>
          <w:rFonts w:ascii="Segoe UI" w:hAnsi="Segoe UI" w:cs="Segoe UI"/>
          <w:sz w:val="24"/>
          <w:szCs w:val="24"/>
        </w:rPr>
      </w:pPr>
      <w:bookmarkStart w:id="6" w:name="_Toc196350262"/>
      <w:r>
        <w:t xml:space="preserve">Gambar </w:t>
      </w:r>
      <w:fldSimple w:instr=" SEQ Gambar \* ARABIC ">
        <w:r w:rsidR="007B54F7">
          <w:rPr>
            <w:noProof/>
          </w:rPr>
          <w:t>3</w:t>
        </w:r>
      </w:fldSimple>
      <w:r>
        <w:t xml:space="preserve"> </w:t>
      </w:r>
      <w:r w:rsidRPr="00F3735B">
        <w:t>(</w:t>
      </w:r>
      <w:proofErr w:type="spellStart"/>
      <w:r w:rsidRPr="00F3735B">
        <w:t>Tampilan</w:t>
      </w:r>
      <w:proofErr w:type="spellEnd"/>
      <w:r w:rsidRPr="00F3735B">
        <w:t xml:space="preserve"> </w:t>
      </w:r>
      <w:proofErr w:type="spellStart"/>
      <w:r w:rsidRPr="00F3735B">
        <w:t>lingkungan</w:t>
      </w:r>
      <w:proofErr w:type="spellEnd"/>
      <w:r w:rsidRPr="00F3735B">
        <w:t xml:space="preserve"> </w:t>
      </w:r>
      <w:proofErr w:type="spellStart"/>
      <w:r w:rsidRPr="00F3735B">
        <w:t>kerja</w:t>
      </w:r>
      <w:proofErr w:type="spellEnd"/>
      <w:r w:rsidRPr="00F3735B">
        <w:t>)</w:t>
      </w:r>
      <w:bookmarkEnd w:id="6"/>
    </w:p>
    <w:p w14:paraId="023EC227" w14:textId="09F04AE7" w:rsidR="00EA3BAD" w:rsidRPr="001F05EC" w:rsidRDefault="00EA3BAD" w:rsidP="001F05EC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proofErr w:type="gramStart"/>
      <w:r w:rsidRPr="001F05EC">
        <w:rPr>
          <w:rFonts w:ascii="Segoe UI" w:hAnsi="Segoe UI" w:cs="Segoe UI"/>
          <w:sz w:val="24"/>
          <w:szCs w:val="24"/>
          <w:lang w:val="en-US"/>
        </w:rPr>
        <w:t>Penjelasan</w:t>
      </w:r>
      <w:proofErr w:type="spellEnd"/>
      <w:r w:rsidRPr="001F05EC">
        <w:rPr>
          <w:rFonts w:ascii="Segoe UI" w:hAnsi="Segoe UI" w:cs="Segoe UI"/>
          <w:sz w:val="24"/>
          <w:szCs w:val="24"/>
          <w:lang w:val="en-US"/>
        </w:rPr>
        <w:t xml:space="preserve"> :</w:t>
      </w:r>
      <w:proofErr w:type="gramEnd"/>
    </w:p>
    <w:p w14:paraId="71873CF4" w14:textId="563D7D3E" w:rsidR="00EA3BAD" w:rsidRPr="001F05EC" w:rsidRDefault="00EA3BAD">
      <w:pPr>
        <w:numPr>
          <w:ilvl w:val="1"/>
          <w:numId w:val="90"/>
        </w:numPr>
        <w:shd w:val="clear" w:color="auto" w:fill="FFFFFF"/>
        <w:spacing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A) Text </w:t>
      </w:r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Editor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re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mpat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ggun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i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C3A62C3" w14:textId="1BA62818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(B) Canvas</w:t>
      </w:r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ab/>
        <w:t xml:space="preserve">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re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mpil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mana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visualisasi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u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angsu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lihat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16EBB214" w14:textId="7AADE434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lastRenderedPageBreak/>
        <w:t xml:space="preserve">(C) </w:t>
      </w:r>
      <w:proofErr w:type="spellStart"/>
      <w:proofErr w:type="gram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:</w:t>
      </w:r>
      <w:proofErr w:type="gram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Obje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erak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B1B57A5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D) </w:t>
      </w:r>
      <w:proofErr w:type="spell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Tombol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"Run Code"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l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tulis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text editor.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el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te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sua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struks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2FE3F7E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(E) </w:t>
      </w:r>
      <w:proofErr w:type="spellStart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Tombol</w:t>
      </w:r>
      <w:proofErr w:type="spellEnd"/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 xml:space="preserve"> "Reset"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rta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canvas dan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ED683A4" w14:textId="77777777" w:rsidR="00EA3BAD" w:rsidRPr="001F05EC" w:rsidRDefault="00EA3BAD">
      <w:pPr>
        <w:numPr>
          <w:ilvl w:val="1"/>
          <w:numId w:val="90"/>
        </w:numPr>
        <w:shd w:val="clear" w:color="auto" w:fill="FFFFFF"/>
        <w:spacing w:before="60"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1F05EC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(F) Output Log</w:t>
      </w:r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: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output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rogram yang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jalank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u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san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ror</w:t>
      </w:r>
      <w:proofErr w:type="spellEnd"/>
      <w:r w:rsidRPr="001F05E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6B228DF" w14:textId="77777777" w:rsidR="001F05EC" w:rsidRDefault="001F05EC" w:rsidP="001F05EC">
      <w:p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04364CB" w14:textId="6592401B" w:rsidR="00EA3BAD" w:rsidRPr="001F05EC" w:rsidRDefault="0018644B" w:rsidP="001F05EC">
      <w:p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1: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Menggerakkan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1F05EC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1F05EC">
        <w:rPr>
          <w:rFonts w:ascii="Segoe UI" w:hAnsi="Segoe UI" w:cs="Segoe UI"/>
          <w:b/>
          <w:bCs/>
          <w:sz w:val="28"/>
          <w:szCs w:val="28"/>
        </w:rPr>
        <w:t xml:space="preserve"> di Dalam Canvas</w:t>
      </w:r>
    </w:p>
    <w:p w14:paraId="3C90903E" w14:textId="11500C2E" w:rsidR="009E5018" w:rsidRDefault="0018644B" w:rsidP="001F05EC">
      <w:pPr>
        <w:spacing w:after="0" w:line="360" w:lineRule="auto"/>
        <w:ind w:firstLine="360"/>
        <w:jc w:val="both"/>
        <w:rPr>
          <w:rFonts w:ascii="Segoe UI" w:hAnsi="Segoe UI" w:cs="Segoe UI"/>
          <w:sz w:val="24"/>
          <w:szCs w:val="24"/>
        </w:rPr>
      </w:pPr>
      <w:r w:rsidRPr="0018644B">
        <w:rPr>
          <w:rFonts w:ascii="Segoe UI" w:hAnsi="Segoe UI" w:cs="Segoe UI"/>
          <w:sz w:val="24"/>
          <w:szCs w:val="24"/>
        </w:rPr>
        <w:t xml:space="preserve">Yuk, </w:t>
      </w:r>
      <w:proofErr w:type="spellStart"/>
      <w:r w:rsidRPr="0018644B">
        <w:rPr>
          <w:rFonts w:ascii="Segoe UI" w:hAnsi="Segoe UI" w:cs="Segoe UI"/>
          <w:sz w:val="24"/>
          <w:szCs w:val="24"/>
        </w:rPr>
        <w:t>kit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lajar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car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nggerak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idawang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eng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rbaga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perint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asar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! </w:t>
      </w:r>
      <w:proofErr w:type="spellStart"/>
      <w:r w:rsidRPr="0018644B">
        <w:rPr>
          <w:rFonts w:ascii="Segoe UI" w:hAnsi="Segoe UI" w:cs="Segoe UI"/>
          <w:sz w:val="24"/>
          <w:szCs w:val="24"/>
        </w:rPr>
        <w:t>Ikut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18644B">
        <w:rPr>
          <w:rFonts w:ascii="Segoe UI" w:hAnsi="Segoe UI" w:cs="Segoe UI"/>
          <w:sz w:val="24"/>
          <w:szCs w:val="24"/>
        </w:rPr>
        <w:t>baw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in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eng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mbuka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aplikasi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editor yang </w:t>
      </w:r>
      <w:proofErr w:type="spellStart"/>
      <w:r w:rsidRPr="0018644B">
        <w:rPr>
          <w:rFonts w:ascii="Segoe UI" w:hAnsi="Segoe UI" w:cs="Segoe UI"/>
          <w:sz w:val="24"/>
          <w:szCs w:val="24"/>
        </w:rPr>
        <w:t>sud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disiap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18644B">
        <w:rPr>
          <w:rFonts w:ascii="Segoe UI" w:hAnsi="Segoe UI" w:cs="Segoe UI"/>
          <w:sz w:val="24"/>
          <w:szCs w:val="24"/>
        </w:rPr>
        <w:t>Ketik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setiap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perintah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satu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18644B">
        <w:rPr>
          <w:rFonts w:ascii="Segoe UI" w:hAnsi="Segoe UI" w:cs="Segoe UI"/>
          <w:sz w:val="24"/>
          <w:szCs w:val="24"/>
        </w:rPr>
        <w:t>satu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18644B">
        <w:rPr>
          <w:rFonts w:ascii="Segoe UI" w:hAnsi="Segoe UI" w:cs="Segoe UI"/>
          <w:sz w:val="24"/>
          <w:szCs w:val="24"/>
        </w:rPr>
        <w:t>tekan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tombol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r w:rsidRPr="0018644B">
        <w:rPr>
          <w:rFonts w:ascii="Segoe UI" w:hAnsi="Segoe UI" w:cs="Segoe UI"/>
          <w:b/>
          <w:bCs/>
          <w:sz w:val="24"/>
          <w:szCs w:val="24"/>
        </w:rPr>
        <w:t>"Run Code"</w:t>
      </w:r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untuk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melihat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idawang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8644B">
        <w:rPr>
          <w:rFonts w:ascii="Segoe UI" w:hAnsi="Segoe UI" w:cs="Segoe UI"/>
          <w:sz w:val="24"/>
          <w:szCs w:val="24"/>
        </w:rPr>
        <w:t>bergerak</w:t>
      </w:r>
      <w:proofErr w:type="spellEnd"/>
      <w:r w:rsidRPr="0018644B">
        <w:rPr>
          <w:rFonts w:ascii="Segoe UI" w:hAnsi="Segoe UI" w:cs="Segoe UI"/>
          <w:sz w:val="24"/>
          <w:szCs w:val="24"/>
        </w:rPr>
        <w:t xml:space="preserve"> di canvas.</w:t>
      </w:r>
    </w:p>
    <w:p w14:paraId="07AEF53B" w14:textId="5621C6B5" w:rsidR="0018644B" w:rsidRPr="0018644B" w:rsidRDefault="0018644B" w:rsidP="001F05EC">
      <w:pPr>
        <w:spacing w:after="0" w:line="360" w:lineRule="auto"/>
        <w:ind w:firstLine="360"/>
        <w:jc w:val="both"/>
        <w:rPr>
          <w:rFonts w:ascii="Segoe UI" w:hAnsi="Segoe UI" w:cs="Segoe UI"/>
          <w:b/>
          <w:bCs/>
          <w:sz w:val="24"/>
          <w:szCs w:val="24"/>
        </w:rPr>
      </w:pPr>
      <w:r w:rsidRPr="0018644B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18644B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18644B">
        <w:rPr>
          <w:rFonts w:ascii="Segoe UI" w:hAnsi="Segoe UI" w:cs="Segoe UI"/>
          <w:b/>
          <w:bCs/>
          <w:sz w:val="24"/>
          <w:szCs w:val="24"/>
        </w:rPr>
        <w:t>:</w:t>
      </w:r>
    </w:p>
    <w:p w14:paraId="02A7EBC6" w14:textId="78D8E050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>Maju</w:t>
      </w:r>
    </w:p>
    <w:p w14:paraId="2F833EA2" w14:textId="6B2E738A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Gerak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jau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6016CB">
        <w:rPr>
          <w:rFonts w:ascii="Segoe UI" w:hAnsi="Segoe UI" w:cs="Segoe UI"/>
          <w:sz w:val="24"/>
          <w:szCs w:val="24"/>
        </w:rPr>
        <w:t>langk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baw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2859CD61" w14:textId="30045AD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f</w:t>
      </w:r>
      <w:r w:rsidR="009E5018" w:rsidRPr="0018644B">
        <w:rPr>
          <w:rFonts w:ascii="Consolas" w:hAnsi="Consolas" w:cs="Courier New"/>
          <w:sz w:val="24"/>
          <w:szCs w:val="24"/>
        </w:rPr>
        <w:t>orward</w:t>
      </w:r>
      <w:r w:rsidRPr="0018644B"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100</w:t>
      </w:r>
    </w:p>
    <w:p w14:paraId="4794B48F" w14:textId="7CE75D8C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513584D4" w14:textId="76282E39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Kemudi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njut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6016CB">
        <w:rPr>
          <w:rFonts w:ascii="Segoe UI" w:hAnsi="Segoe UI" w:cs="Segoe UI"/>
          <w:sz w:val="24"/>
          <w:szCs w:val="24"/>
        </w:rPr>
        <w:t>bar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ng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perint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ibaw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in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3F8A4CC3" w14:textId="69531ED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hAnsi="Consolas" w:cs="Courier New"/>
          <w:sz w:val="24"/>
          <w:szCs w:val="24"/>
        </w:rPr>
        <w:t>r</w:t>
      </w:r>
      <w:r w:rsidR="009E5018" w:rsidRPr="0018644B">
        <w:rPr>
          <w:rFonts w:ascii="Consolas" w:hAnsi="Consolas" w:cs="Courier New"/>
          <w:sz w:val="24"/>
          <w:szCs w:val="24"/>
        </w:rPr>
        <w:t>ight</w:t>
      </w:r>
      <w:r w:rsidRPr="0018644B"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9</w:t>
      </w:r>
      <w:r w:rsidRPr="0018644B">
        <w:rPr>
          <w:rFonts w:ascii="Consolas" w:hAnsi="Consolas" w:cs="Courier New"/>
          <w:sz w:val="24"/>
          <w:szCs w:val="24"/>
        </w:rPr>
        <w:t>0</w:t>
      </w:r>
    </w:p>
    <w:p w14:paraId="4439FFBC" w14:textId="48B43BDA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 xml:space="preserve">Maju </w:t>
      </w:r>
    </w:p>
    <w:p w14:paraId="4BBC1B9B" w14:textId="5F83FF83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Gerak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gi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aju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jau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6016CB">
        <w:rPr>
          <w:rFonts w:ascii="Segoe UI" w:hAnsi="Segoe UI" w:cs="Segoe UI"/>
          <w:sz w:val="24"/>
          <w:szCs w:val="24"/>
        </w:rPr>
        <w:t>langkah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7E25D032" w14:textId="6AA95E1F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f</w:t>
      </w:r>
      <w:r w:rsidR="009E5018" w:rsidRPr="0018644B">
        <w:rPr>
          <w:rFonts w:ascii="Consolas" w:hAnsi="Consolas" w:cs="Courier New"/>
          <w:sz w:val="24"/>
          <w:szCs w:val="24"/>
        </w:rPr>
        <w:t>orward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</w:rPr>
        <w:t>100</w:t>
      </w:r>
    </w:p>
    <w:p w14:paraId="673005E3" w14:textId="0C167A7D" w:rsidR="009E5018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erbelok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02310E95" w14:textId="42FD1155" w:rsidR="009E5018" w:rsidRPr="006016CB" w:rsidRDefault="009E5018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Putar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 xml:space="preserve"> 45 </w:t>
      </w:r>
      <w:proofErr w:type="spellStart"/>
      <w:r w:rsidRPr="006016CB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  <w:lang w:val="en-US"/>
        </w:rPr>
        <w:t>:</w:t>
      </w:r>
    </w:p>
    <w:p w14:paraId="47180BB7" w14:textId="38A85FF5" w:rsidR="009E5018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hAnsi="Consolas" w:cs="Courier New"/>
          <w:sz w:val="24"/>
          <w:szCs w:val="24"/>
          <w:lang w:val="en-US"/>
        </w:rPr>
        <w:t>l</w:t>
      </w:r>
      <w:r w:rsidR="009E5018" w:rsidRPr="0018644B">
        <w:rPr>
          <w:rFonts w:ascii="Consolas" w:hAnsi="Consolas" w:cs="Courier New"/>
          <w:sz w:val="24"/>
          <w:szCs w:val="24"/>
          <w:lang w:val="en-US"/>
        </w:rPr>
        <w:t>eft</w:t>
      </w:r>
      <w:r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E5018" w:rsidRPr="0018644B">
        <w:rPr>
          <w:rFonts w:ascii="Consolas" w:hAnsi="Consolas" w:cs="Courier New"/>
          <w:sz w:val="24"/>
          <w:szCs w:val="24"/>
          <w:lang w:val="en-US"/>
        </w:rPr>
        <w:t>45</w:t>
      </w:r>
      <w:r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3C3839F" w14:textId="77777777" w:rsidR="001F05EC" w:rsidRPr="001F05EC" w:rsidRDefault="001F05EC" w:rsidP="001F05EC">
      <w:p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A8A13C1" w14:textId="75026526" w:rsidR="001F05EC" w:rsidRDefault="001F05EC" w:rsidP="001F05EC">
      <w:pPr>
        <w:pStyle w:val="ListParagraph"/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46BD890" w14:textId="7E9D105F" w:rsidR="00BB0ACB" w:rsidRPr="006016CB" w:rsidRDefault="009E5018" w:rsidP="001F05EC">
      <w:pPr>
        <w:pStyle w:val="ListParagraph"/>
        <w:numPr>
          <w:ilvl w:val="0"/>
          <w:numId w:val="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6016CB">
        <w:rPr>
          <w:rFonts w:ascii="Segoe UI" w:hAnsi="Segoe UI" w:cs="Segoe UI"/>
          <w:sz w:val="24"/>
          <w:szCs w:val="24"/>
          <w:lang w:val="en-US"/>
        </w:rPr>
        <w:t>Maju</w:t>
      </w:r>
    </w:p>
    <w:p w14:paraId="27BCF5B7" w14:textId="77777777" w:rsidR="00BB0ACB" w:rsidRPr="006016CB" w:rsidRDefault="00BB0ACB" w:rsidP="001F05EC">
      <w:pPr>
        <w:pStyle w:val="ListParagraph"/>
        <w:spacing w:after="0" w:line="360" w:lineRule="auto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Gerakkan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maju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sejauh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 xml:space="preserve"> 50 </w:t>
      </w:r>
      <w:proofErr w:type="spellStart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langkah</w:t>
      </w:r>
      <w:proofErr w:type="spellEnd"/>
      <w:r w:rsidRPr="006016CB"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t>:</w:t>
      </w:r>
    </w:p>
    <w:p w14:paraId="2B47ACBD" w14:textId="4EF1A828" w:rsidR="00BB0ACB" w:rsidRPr="0018644B" w:rsidRDefault="0018644B" w:rsidP="001F05EC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r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f</w:t>
      </w:r>
      <w:r w:rsidR="00BB0ACB" w:rsidRPr="0018644B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orward</w:t>
      </w:r>
      <w:r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="00BB0ACB" w:rsidRPr="0018644B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50</w:t>
      </w:r>
    </w:p>
    <w:p w14:paraId="3A765468" w14:textId="216471ED" w:rsidR="002F3304" w:rsidRPr="006016CB" w:rsidRDefault="002A1A81" w:rsidP="00BB0ACB">
      <w:pPr>
        <w:rPr>
          <w:rFonts w:ascii="Segoe UI" w:hAnsi="Segoe UI" w:cs="Segoe UI"/>
          <w:sz w:val="24"/>
          <w:szCs w:val="24"/>
          <w:lang w:val="en-US"/>
        </w:rPr>
      </w:pPr>
      <w:r w:rsidRPr="001C6C83">
        <w:rPr>
          <w:rFonts w:cs="Segoe UI"/>
          <w:b/>
          <w:bCs/>
          <w:noProof/>
          <w:color w:val="FFFFFF" w:themeColor="background1"/>
          <w:sz w:val="28"/>
          <w:szCs w:val="28"/>
          <w:lang w:val="en-US"/>
        </w:rPr>
        <mc:AlternateContent>
          <mc:Choice Requires="wps">
            <w:drawing>
              <wp:anchor distT="0" distB="0" distL="114300" distR="114300" simplePos="0" relativeHeight="252081152" behindDoc="1" locked="0" layoutInCell="1" allowOverlap="1" wp14:anchorId="79B22809" wp14:editId="7252507B">
                <wp:simplePos x="0" y="0"/>
                <wp:positionH relativeFrom="column">
                  <wp:posOffset>-53975</wp:posOffset>
                </wp:positionH>
                <wp:positionV relativeFrom="paragraph">
                  <wp:posOffset>274864</wp:posOffset>
                </wp:positionV>
                <wp:extent cx="5966460" cy="350520"/>
                <wp:effectExtent l="0" t="0" r="34290" b="11430"/>
                <wp:wrapNone/>
                <wp:docPr id="261207671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C07682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4.25pt;margin-top:21.65pt;width:469.8pt;height:27.6pt;z-index:-25123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" adj="20966" fillcolor="#538135 [2409]" strokecolor="white [3212]" strokeweight="1pt"/>
            </w:pict>
          </mc:Fallback>
        </mc:AlternateContent>
      </w:r>
    </w:p>
    <w:p w14:paraId="3237EFAC" w14:textId="14829B77" w:rsidR="002F3304" w:rsidRPr="002A1A81" w:rsidRDefault="001F05EC" w:rsidP="002A1A81">
      <w:pPr>
        <w:pStyle w:val="Heading2"/>
        <w:rPr>
          <w:color w:val="FFFFFF" w:themeColor="background1"/>
          <w:sz w:val="28"/>
          <w:szCs w:val="28"/>
          <w:lang w:val="en-US"/>
        </w:rPr>
      </w:pPr>
      <w:bookmarkStart w:id="7" w:name="_Toc196392619"/>
      <w:r w:rsidRPr="002A1A81">
        <w:rPr>
          <w:color w:val="FFFFFF" w:themeColor="background1"/>
          <w:sz w:val="28"/>
          <w:szCs w:val="28"/>
          <w:lang w:val="en-US"/>
        </w:rPr>
        <w:t>K</w:t>
      </w:r>
      <w:r w:rsidR="002A1A81" w:rsidRPr="002A1A81">
        <w:rPr>
          <w:color w:val="FFFFFF" w:themeColor="background1"/>
          <w:sz w:val="28"/>
          <w:szCs w:val="28"/>
          <w:lang w:val="en-US"/>
        </w:rPr>
        <w:t xml:space="preserve">UIS: </w:t>
      </w:r>
      <w:proofErr w:type="spellStart"/>
      <w:r w:rsidR="002A1A81" w:rsidRPr="002A1A81">
        <w:rPr>
          <w:color w:val="FFFFFF" w:themeColor="background1"/>
          <w:sz w:val="28"/>
          <w:szCs w:val="28"/>
          <w:lang w:val="en-US"/>
        </w:rPr>
        <w:t>Pendahuluan</w:t>
      </w:r>
      <w:bookmarkEnd w:id="7"/>
      <w:proofErr w:type="spellEnd"/>
    </w:p>
    <w:p w14:paraId="628862D2" w14:textId="2ADE4ACF" w:rsidR="00BB0ACB" w:rsidRPr="00C90EEF" w:rsidRDefault="00BB0ACB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-150, </w:t>
      </w:r>
      <w:proofErr w:type="spellStart"/>
      <w:r w:rsidRPr="00C90EEF">
        <w:rPr>
          <w:rFonts w:ascii="Segoe UI" w:hAnsi="Segoe UI" w:cs="Segoe UI"/>
          <w:sz w:val="24"/>
          <w:szCs w:val="24"/>
        </w:rPr>
        <w:t>bagaima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elaska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1B983C40" w14:textId="20875E9C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200, 150)</w:t>
      </w:r>
    </w:p>
    <w:p w14:paraId="706CC31C" w14:textId="3F17C6DA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-200, 150)</w:t>
      </w:r>
    </w:p>
    <w:p w14:paraId="0D563022" w14:textId="55668C98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200, -150)</w:t>
      </w:r>
    </w:p>
    <w:p w14:paraId="77593F08" w14:textId="53DA5E1A" w:rsidR="00BB0ACB" w:rsidRPr="00C90EEF" w:rsidRDefault="00BB0ACB" w:rsidP="00C90EEF">
      <w:pPr>
        <w:pStyle w:val="ListParagraph"/>
        <w:numPr>
          <w:ilvl w:val="0"/>
          <w:numId w:val="4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-200, -250)</w:t>
      </w:r>
    </w:p>
    <w:p w14:paraId="3F26FA04" w14:textId="15126CBC" w:rsidR="002D5E2D" w:rsidRPr="00C90EEF" w:rsidRDefault="002D5E2D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eft</w:t>
      </w:r>
      <w:r w:rsidR="001B331E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5D5A9F65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6C285D0A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0B0FB7F2" w14:textId="777777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4FC4DB87" w14:textId="6B2BD177" w:rsidR="002D5E2D" w:rsidRPr="00C90EEF" w:rsidRDefault="002D5E2D">
      <w:pPr>
        <w:pStyle w:val="ListParagraph"/>
        <w:numPr>
          <w:ilvl w:val="0"/>
          <w:numId w:val="105"/>
        </w:numPr>
        <w:spacing w:line="360" w:lineRule="auto"/>
        <w:ind w:left="851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</w:p>
    <w:p w14:paraId="58E4204C" w14:textId="69033EAB" w:rsidR="002D5E2D" w:rsidRPr="00C90EEF" w:rsidRDefault="002D5E2D" w:rsidP="00C90EEF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arti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pada canvas?</w:t>
      </w:r>
    </w:p>
    <w:p w14:paraId="51ADA543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</w:t>
      </w:r>
    </w:p>
    <w:p w14:paraId="387F2699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ng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</w:p>
    <w:p w14:paraId="58AFF4BB" w14:textId="77777777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</w:p>
    <w:p w14:paraId="38550759" w14:textId="40069C88" w:rsidR="002D5E2D" w:rsidRPr="00C90EEF" w:rsidRDefault="002D5E2D">
      <w:pPr>
        <w:pStyle w:val="ListParagraph"/>
        <w:numPr>
          <w:ilvl w:val="0"/>
          <w:numId w:val="106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cu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</w:t>
      </w:r>
    </w:p>
    <w:p w14:paraId="04E0AB72" w14:textId="77777777" w:rsidR="001B331E" w:rsidRPr="00C90EEF" w:rsidRDefault="001B331E" w:rsidP="00C90EEF">
      <w:pPr>
        <w:pStyle w:val="ListParagraph"/>
        <w:numPr>
          <w:ilvl w:val="0"/>
          <w:numId w:val="3"/>
        </w:num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forward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90 dan forward 50,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263EE431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00, 50)</w:t>
      </w:r>
    </w:p>
    <w:p w14:paraId="1B866413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1FA37EB0" w14:textId="77777777" w:rsidR="001B331E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00, -50)</w:t>
      </w:r>
    </w:p>
    <w:p w14:paraId="30AF7BB9" w14:textId="77777777" w:rsidR="00064783" w:rsidRPr="00C90EEF" w:rsidRDefault="001B331E">
      <w:pPr>
        <w:pStyle w:val="ListParagraph"/>
        <w:numPr>
          <w:ilvl w:val="0"/>
          <w:numId w:val="107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150, 0)</w:t>
      </w:r>
    </w:p>
    <w:p w14:paraId="70C8331E" w14:textId="77777777" w:rsidR="00064783" w:rsidRPr="00C90EEF" w:rsidRDefault="00064783" w:rsidP="00C90EEF">
      <w:pPr>
        <w:spacing w:line="360" w:lineRule="auto"/>
        <w:ind w:left="491"/>
        <w:rPr>
          <w:rFonts w:ascii="Segoe UI" w:hAnsi="Segoe UI" w:cs="Segoe UI"/>
          <w:sz w:val="24"/>
          <w:szCs w:val="24"/>
          <w:lang w:val="en-US"/>
        </w:rPr>
      </w:pPr>
    </w:p>
    <w:p w14:paraId="3F58FF02" w14:textId="77777777" w:rsidR="00064783" w:rsidRPr="00C90EEF" w:rsidRDefault="00064783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lastRenderedPageBreak/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“Reset”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613C8DF4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</w:p>
    <w:p w14:paraId="7BAE3E78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</w:p>
    <w:p w14:paraId="03F55183" w14:textId="77777777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</w:t>
      </w:r>
    </w:p>
    <w:p w14:paraId="48C57B73" w14:textId="5E0514A1" w:rsidR="00064783" w:rsidRPr="00C90EEF" w:rsidRDefault="00064783">
      <w:pPr>
        <w:pStyle w:val="ListParagraph"/>
        <w:numPr>
          <w:ilvl w:val="0"/>
          <w:numId w:val="108"/>
        </w:numPr>
        <w:spacing w:line="360" w:lineRule="auto"/>
        <w:ind w:left="851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yim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657285D4" w14:textId="3DCF2750" w:rsidR="00FD6F82" w:rsidRPr="00C90EEF" w:rsidRDefault="00064783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right</w:t>
      </w:r>
      <w:r w:rsidR="00FD6F82" w:rsidRPr="00C90EEF">
        <w:rPr>
          <w:rFonts w:ascii="Consolas" w:hAnsi="Consolas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180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7D4F209C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2C8BDB6A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l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</w:p>
    <w:p w14:paraId="415886A8" w14:textId="77777777" w:rsidR="00FD6F82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2090B859" w14:textId="37A1481E" w:rsidR="00064783" w:rsidRPr="00C90EEF" w:rsidRDefault="00064783">
      <w:pPr>
        <w:pStyle w:val="ListParagraph"/>
        <w:numPr>
          <w:ilvl w:val="0"/>
          <w:numId w:val="10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kali</w:t>
      </w:r>
      <w:proofErr w:type="spellEnd"/>
    </w:p>
    <w:p w14:paraId="69FAA214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-200) </w:t>
      </w:r>
      <w:proofErr w:type="spellStart"/>
      <w:r w:rsidRPr="00C90EEF">
        <w:rPr>
          <w:rFonts w:ascii="Segoe UI" w:hAnsi="Segoe UI" w:cs="Segoe UI"/>
          <w:sz w:val="24"/>
          <w:szCs w:val="24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?</w:t>
      </w:r>
    </w:p>
    <w:p w14:paraId="5758EF64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s</w:t>
      </w:r>
      <w:proofErr w:type="spellEnd"/>
    </w:p>
    <w:p w14:paraId="547DFD02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Pusat canvas</w:t>
      </w:r>
    </w:p>
    <w:p w14:paraId="394D36C7" w14:textId="77777777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</w:p>
    <w:p w14:paraId="2FDA9596" w14:textId="36D58B49" w:rsidR="00FD6F82" w:rsidRPr="00C90EEF" w:rsidRDefault="00FD6F82">
      <w:pPr>
        <w:pStyle w:val="ListParagraph"/>
        <w:numPr>
          <w:ilvl w:val="0"/>
          <w:numId w:val="11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jo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</w:p>
    <w:p w14:paraId="7402A736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ompone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n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321E960A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Canvas</w:t>
      </w:r>
    </w:p>
    <w:p w14:paraId="1A784743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Output Log</w:t>
      </w:r>
    </w:p>
    <w:p w14:paraId="05B08D93" w14:textId="77777777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Text Editor</w:t>
      </w:r>
    </w:p>
    <w:p w14:paraId="16197D3A" w14:textId="27A52606" w:rsidR="00FD6F82" w:rsidRPr="00C90EEF" w:rsidRDefault="00FD6F82">
      <w:pPr>
        <w:pStyle w:val="ListParagraph"/>
        <w:numPr>
          <w:ilvl w:val="0"/>
          <w:numId w:val="11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un Code</w:t>
      </w:r>
    </w:p>
    <w:p w14:paraId="2CB40AF4" w14:textId="77777777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salah di Text Editor?</w:t>
      </w:r>
    </w:p>
    <w:p w14:paraId="6C9FC974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jal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asa</w:t>
      </w:r>
      <w:proofErr w:type="spellEnd"/>
    </w:p>
    <w:p w14:paraId="5B1118D7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-apa</w:t>
      </w:r>
      <w:proofErr w:type="spellEnd"/>
    </w:p>
    <w:p w14:paraId="20232414" w14:textId="77777777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kan </w:t>
      </w:r>
      <w:proofErr w:type="spellStart"/>
      <w:r w:rsidRPr="00C90EEF">
        <w:rPr>
          <w:rFonts w:ascii="Segoe UI" w:hAnsi="Segoe UI" w:cs="Segoe UI"/>
          <w:sz w:val="24"/>
          <w:szCs w:val="24"/>
        </w:rPr>
        <w:t>muncu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er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Output Log</w:t>
      </w:r>
    </w:p>
    <w:p w14:paraId="1F624475" w14:textId="18020269" w:rsidR="00FD6F82" w:rsidRPr="00C90EEF" w:rsidRDefault="00FD6F82">
      <w:pPr>
        <w:pStyle w:val="ListParagraph"/>
        <w:numPr>
          <w:ilvl w:val="0"/>
          <w:numId w:val="11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Canvas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utup</w:t>
      </w:r>
      <w:proofErr w:type="spellEnd"/>
    </w:p>
    <w:p w14:paraId="0EC391EF" w14:textId="780B5FE9" w:rsidR="00FD6F82" w:rsidRPr="00C90EEF" w:rsidRDefault="00FD6F82" w:rsidP="00C90EEF">
      <w:pPr>
        <w:pStyle w:val="ListParagraph"/>
        <w:numPr>
          <w:ilvl w:val="0"/>
          <w:numId w:val="3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forward 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di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C90EEF">
        <w:rPr>
          <w:rFonts w:ascii="Segoe UI" w:hAnsi="Segoe UI" w:cs="Segoe UI"/>
          <w:sz w:val="24"/>
          <w:szCs w:val="24"/>
        </w:rPr>
        <w:t>left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90) dan </w:t>
      </w:r>
      <w:proofErr w:type="gramStart"/>
      <w:r w:rsidRPr="00C90EEF">
        <w:rPr>
          <w:rFonts w:ascii="Segoe UI" w:hAnsi="Segoe UI" w:cs="Segoe UI"/>
          <w:sz w:val="24"/>
          <w:szCs w:val="24"/>
        </w:rPr>
        <w:t>forward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DE599F5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45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5F5200AD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</w:p>
    <w:p w14:paraId="03341A65" w14:textId="77777777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lastRenderedPageBreak/>
        <w:t xml:space="preserve">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</w:p>
    <w:p w14:paraId="4F7101CE" w14:textId="6F53F6E8" w:rsidR="00FD6F82" w:rsidRPr="00C90EEF" w:rsidRDefault="00FD6F82">
      <w:pPr>
        <w:pStyle w:val="ListParagraph"/>
        <w:numPr>
          <w:ilvl w:val="0"/>
          <w:numId w:val="11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</w:p>
    <w:p w14:paraId="72F5C977" w14:textId="77777777" w:rsidR="009E5018" w:rsidRPr="006016CB" w:rsidRDefault="009E5018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191AD031" w14:textId="31FB795C" w:rsidR="00D0360C" w:rsidRPr="00AC5F9C" w:rsidRDefault="00E8124E">
      <w:pPr>
        <w:pStyle w:val="Heading1"/>
        <w:numPr>
          <w:ilvl w:val="0"/>
          <w:numId w:val="46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8" w:name="_Toc196392620"/>
      <w:r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46336" behindDoc="0" locked="0" layoutInCell="1" allowOverlap="1" wp14:anchorId="40B05B06" wp14:editId="3F0214FC">
                <wp:simplePos x="0" y="0"/>
                <wp:positionH relativeFrom="column">
                  <wp:posOffset>1576070</wp:posOffset>
                </wp:positionH>
                <wp:positionV relativeFrom="paragraph">
                  <wp:posOffset>-786130</wp:posOffset>
                </wp:positionV>
                <wp:extent cx="4710430" cy="741045"/>
                <wp:effectExtent l="0" t="0" r="0" b="1905"/>
                <wp:wrapNone/>
                <wp:docPr id="46146306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65D706" w14:textId="327DA612" w:rsidR="00660704" w:rsidRPr="00E8124E" w:rsidRDefault="00660704" w:rsidP="00660704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PERGERAK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0B05B06" id="_x0000_s1028" type="#_x0000_t202" style="position:absolute;left:0;text-align:left;margin-left:124.1pt;margin-top:-61.9pt;width:370.9pt;height:58.35pt;z-index:252046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" filled="f" stroked="f" strokeweight=".5pt">
                <v:textbox>
                  <w:txbxContent>
                    <w:p w14:paraId="7D65D706" w14:textId="327DA612" w:rsidR="00660704" w:rsidRPr="00E8124E" w:rsidRDefault="00660704" w:rsidP="00660704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PERGERAKAN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45312" behindDoc="0" locked="0" layoutInCell="1" allowOverlap="1" wp14:anchorId="0512B51B" wp14:editId="03076448">
                <wp:simplePos x="0" y="0"/>
                <wp:positionH relativeFrom="column">
                  <wp:posOffset>-389890</wp:posOffset>
                </wp:positionH>
                <wp:positionV relativeFrom="paragraph">
                  <wp:posOffset>-778510</wp:posOffset>
                </wp:positionV>
                <wp:extent cx="1946275" cy="741045"/>
                <wp:effectExtent l="0" t="0" r="0" b="1905"/>
                <wp:wrapNone/>
                <wp:docPr id="179695946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219AC84" w14:textId="77777777" w:rsidR="00660704" w:rsidRPr="00E8124E" w:rsidRDefault="00660704" w:rsidP="00660704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512B51B" id="_x0000_s1029" type="#_x0000_t202" style="position:absolute;left:0;text-align:left;margin-left:-30.7pt;margin-top:-61.3pt;width:153.25pt;height:58.35pt;z-index:252045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" filled="f" stroked="f" strokeweight=".5pt">
                <v:textbox>
                  <w:txbxContent>
                    <w:p w14:paraId="4219AC84" w14:textId="77777777" w:rsidR="00660704" w:rsidRPr="00E8124E" w:rsidRDefault="00660704" w:rsidP="00660704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AC5F9C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43264" behindDoc="1" locked="0" layoutInCell="1" allowOverlap="1" wp14:anchorId="6B92C952" wp14:editId="0EE609F5">
            <wp:simplePos x="0" y="0"/>
            <wp:positionH relativeFrom="column">
              <wp:posOffset>-373380</wp:posOffset>
            </wp:positionH>
            <wp:positionV relativeFrom="paragraph">
              <wp:posOffset>-899795</wp:posOffset>
            </wp:positionV>
            <wp:extent cx="6656705" cy="962024"/>
            <wp:effectExtent l="0" t="0" r="0" b="0"/>
            <wp:wrapNone/>
            <wp:docPr id="1644339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20F1D" w:rsidRPr="00AC5F9C">
        <w:rPr>
          <w:rFonts w:cs="Segoe UI"/>
          <w:noProof/>
          <w:color w:val="FFFFFF" w:themeColor="background1"/>
          <w:szCs w:val="24"/>
          <w:lang w:val="en-US"/>
        </w:rPr>
        <mc:AlternateContent>
          <mc:Choice Requires="wps">
            <w:drawing>
              <wp:anchor distT="0" distB="0" distL="114300" distR="114300" simplePos="0" relativeHeight="251704320" behindDoc="1" locked="0" layoutInCell="1" allowOverlap="1" wp14:anchorId="048AFA30" wp14:editId="306B9C3E">
                <wp:simplePos x="0" y="0"/>
                <wp:positionH relativeFrom="column">
                  <wp:posOffset>-106680</wp:posOffset>
                </wp:positionH>
                <wp:positionV relativeFrom="paragraph">
                  <wp:posOffset>281940</wp:posOffset>
                </wp:positionV>
                <wp:extent cx="5966460" cy="350520"/>
                <wp:effectExtent l="0" t="0" r="34290" b="11430"/>
                <wp:wrapNone/>
                <wp:docPr id="1812213242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1A7FEC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8.4pt;margin-top:22.2pt;width:469.8pt;height:27.6pt;z-index:-251612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" adj="20966" fillcolor="#c88e0e" strokecolor="white [3212]" strokeweight="1pt"/>
            </w:pict>
          </mc:Fallback>
        </mc:AlternateContent>
      </w:r>
      <w:r w:rsidR="00D0360C" w:rsidRPr="00AC5F9C">
        <w:rPr>
          <w:rFonts w:cs="Segoe UI"/>
          <w:color w:val="FFFFFF" w:themeColor="background1"/>
          <w:szCs w:val="24"/>
          <w:lang w:val="en-US"/>
        </w:rPr>
        <w:t>PERGERAKAN</w:t>
      </w:r>
      <w:bookmarkEnd w:id="8"/>
    </w:p>
    <w:p w14:paraId="11352B06" w14:textId="48AC830C" w:rsidR="00F20F1D" w:rsidRPr="001F05EC" w:rsidRDefault="00D02471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28"/>
          <w:szCs w:val="28"/>
          <w:lang w:val="en-US"/>
        </w:rPr>
      </w:pPr>
      <w:bookmarkStart w:id="9" w:name="_Toc196392621"/>
      <w:r w:rsidRPr="00F20F1D">
        <w:rPr>
          <w:rFonts w:cs="Segoe UI"/>
          <w:color w:val="FFFFFF" w:themeColor="background1"/>
          <w:sz w:val="28"/>
          <w:szCs w:val="28"/>
          <w:lang w:val="en-US"/>
        </w:rPr>
        <w:t>Left &amp; Right</w:t>
      </w:r>
      <w:bookmarkEnd w:id="9"/>
    </w:p>
    <w:p w14:paraId="723EC0D2" w14:textId="677F0A07" w:rsidR="00CD684B" w:rsidRPr="00C90EEF" w:rsidRDefault="00D02471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9B0114" w14:textId="2BAFA408" w:rsidR="00CD684B" w:rsidRPr="00C90EEF" w:rsidRDefault="00CD684B" w:rsidP="001F05EC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nd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ota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left dan right.</w:t>
      </w:r>
    </w:p>
    <w:p w14:paraId="3E7ADBBD" w14:textId="4D34AB43" w:rsidR="00CD684B" w:rsidRPr="00C90EEF" w:rsidRDefault="00CD684B" w:rsidP="00CD684B">
      <w:pPr>
        <w:shd w:val="clear" w:color="auto" w:fill="FFFFFF"/>
        <w:spacing w:after="0" w:line="24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697F04DF" wp14:editId="71C06BE7">
                <wp:simplePos x="0" y="0"/>
                <wp:positionH relativeFrom="column">
                  <wp:posOffset>0</wp:posOffset>
                </wp:positionH>
                <wp:positionV relativeFrom="paragraph">
                  <wp:posOffset>206099</wp:posOffset>
                </wp:positionV>
                <wp:extent cx="5943600" cy="0"/>
                <wp:effectExtent l="0" t="0" r="0" b="0"/>
                <wp:wrapNone/>
                <wp:docPr id="148360790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687962C" id="Straight Connector 4" o:spid="_x0000_s1026" style="position:absolute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6.25pt" to="46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SB0uRt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E816D34" w14:textId="77777777" w:rsidR="00CD684B" w:rsidRPr="00C90EEF" w:rsidRDefault="00CD684B" w:rsidP="00CD684B">
      <w:pPr>
        <w:shd w:val="clear" w:color="auto" w:fill="FFFFFF"/>
        <w:spacing w:after="0" w:line="24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EBAB25A" w14:textId="632A9760" w:rsidR="00CD684B" w:rsidRPr="00C90EEF" w:rsidRDefault="00CD684B" w:rsidP="006A4B4A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left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r w:rsidRPr="00C90EEF">
        <w:rPr>
          <w:rFonts w:ascii="Segoe UI" w:eastAsia="Times New Roman" w:hAnsi="Segoe UI" w:cs="Segoe UI"/>
          <w:b/>
          <w:bCs/>
          <w:kern w:val="0"/>
          <w:sz w:val="24"/>
          <w:szCs w:val="24"/>
          <w:lang w:eastAsia="en-ID"/>
          <w14:ligatures w14:val="none"/>
        </w:rPr>
        <w:t>right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dasar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er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anp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r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In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u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lanjut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ain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pert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4E18E92" w14:textId="77777777" w:rsidR="00CD684B" w:rsidRPr="00C90EEF" w:rsidRDefault="00CD684B" w:rsidP="006A4B4A">
      <w:pPr>
        <w:shd w:val="clear" w:color="auto" w:fill="FFFFFF"/>
        <w:spacing w:after="0" w:line="360" w:lineRule="auto"/>
        <w:ind w:left="851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1D5BE96E" w14:textId="73FE3A7A" w:rsidR="00D02471" w:rsidRPr="00C90EEF" w:rsidRDefault="00D02471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Left</w:t>
      </w:r>
    </w:p>
    <w:p w14:paraId="736E4967" w14:textId="2CC10625" w:rsidR="00CD684B" w:rsidRPr="00C90EEF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 (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692B2F0" w14:textId="6BB2349F" w:rsidR="00CD684B" w:rsidRPr="006016CB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proofErr w:type="gram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:</w:t>
      </w:r>
      <w:proofErr w:type="gramEnd"/>
    </w:p>
    <w:p w14:paraId="32D366B9" w14:textId="4B567BF0" w:rsidR="00CD684B" w:rsidRPr="00406B17" w:rsidRDefault="00406B17" w:rsidP="006A4B4A">
      <w:pPr>
        <w:pStyle w:val="ListParagraph"/>
        <w:shd w:val="clear" w:color="auto" w:fill="D0CECE" w:themeFill="background2" w:themeFillShade="E6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l</w:t>
      </w:r>
      <w:r w:rsidR="00CD684B" w:rsidRPr="00406B17">
        <w:rPr>
          <w:rFonts w:ascii="Consolas" w:hAnsi="Consolas" w:cs="Courier New"/>
          <w:sz w:val="24"/>
          <w:szCs w:val="24"/>
        </w:rPr>
        <w:t>eft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CD684B" w:rsidRPr="00406B17">
        <w:rPr>
          <w:rFonts w:ascii="Consolas" w:hAnsi="Consolas" w:cs="Courier New"/>
          <w:sz w:val="24"/>
          <w:szCs w:val="24"/>
        </w:rPr>
        <w:t>120</w:t>
      </w:r>
    </w:p>
    <w:p w14:paraId="11ADC922" w14:textId="77777777" w:rsidR="00CD684B" w:rsidRPr="006A4B4A" w:rsidRDefault="00CD684B" w:rsidP="006A4B4A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B771321" w14:textId="49DA27F9" w:rsidR="00CD684B" w:rsidRPr="006016CB" w:rsidRDefault="00CD684B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gramStart"/>
      <w:r w:rsidRPr="006016CB">
        <w:rPr>
          <w:rFonts w:ascii="Segoe UI" w:hAnsi="Segoe UI" w:cs="Segoe UI"/>
          <w:sz w:val="24"/>
          <w:szCs w:val="24"/>
          <w:lang w:val="en-US"/>
        </w:rPr>
        <w:t>Hasil :</w:t>
      </w:r>
      <w:proofErr w:type="gramEnd"/>
    </w:p>
    <w:p w14:paraId="34D1F3A8" w14:textId="77777777" w:rsidR="00087173" w:rsidRDefault="00CD684B" w:rsidP="00087173">
      <w:pPr>
        <w:pStyle w:val="ListParagraph"/>
        <w:keepNext/>
        <w:spacing w:after="0" w:line="360" w:lineRule="auto"/>
        <w:ind w:left="786"/>
        <w:jc w:val="center"/>
      </w:pPr>
      <w:r w:rsidRPr="006016CB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324587F2" wp14:editId="19956D46">
            <wp:extent cx="1994776" cy="1980000"/>
            <wp:effectExtent l="0" t="0" r="5715" b="1270"/>
            <wp:docPr id="11589439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8943954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994776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2244F4" w14:textId="3A402EE6" w:rsidR="00CD684B" w:rsidRPr="00087173" w:rsidRDefault="00087173" w:rsidP="00087173">
      <w:pPr>
        <w:pStyle w:val="Caption"/>
        <w:ind w:firstLine="720"/>
        <w:jc w:val="center"/>
        <w:rPr>
          <w:rFonts w:ascii="Segoe UI" w:hAnsi="Segoe UI" w:cs="Segoe UI"/>
          <w:sz w:val="24"/>
          <w:szCs w:val="24"/>
        </w:rPr>
      </w:pPr>
      <w:bookmarkStart w:id="10" w:name="_Toc196350263"/>
      <w:r>
        <w:t xml:space="preserve">Gambar </w:t>
      </w:r>
      <w:fldSimple w:instr=" SEQ Gambar \* ARABIC ">
        <w:r w:rsidR="007B54F7">
          <w:rPr>
            <w:noProof/>
          </w:rPr>
          <w:t>4</w:t>
        </w:r>
      </w:fldSimple>
      <w:r>
        <w:t xml:space="preserve"> </w:t>
      </w:r>
      <w:r w:rsidRPr="00BA641B">
        <w:t xml:space="preserve">(Hasil </w:t>
      </w:r>
      <w:proofErr w:type="spellStart"/>
      <w:r w:rsidRPr="00BA641B">
        <w:t>contoh</w:t>
      </w:r>
      <w:proofErr w:type="spellEnd"/>
      <w:r w:rsidRPr="00BA641B">
        <w:t xml:space="preserve"> </w:t>
      </w:r>
      <w:proofErr w:type="spellStart"/>
      <w:r w:rsidRPr="00BA641B">
        <w:t>penggunaan</w:t>
      </w:r>
      <w:proofErr w:type="spellEnd"/>
      <w:r w:rsidRPr="00BA641B">
        <w:t xml:space="preserve"> left)</w:t>
      </w:r>
      <w:bookmarkEnd w:id="10"/>
    </w:p>
    <w:p w14:paraId="22E008E8" w14:textId="27B95094" w:rsidR="00CD684B" w:rsidRPr="006016CB" w:rsidRDefault="00CD684B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awal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p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12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iri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43D78DAD" w14:textId="77777777" w:rsidR="0037185C" w:rsidRPr="006A4B4A" w:rsidRDefault="0037185C" w:rsidP="006A4B4A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704E9A6" w14:textId="4BF8479F" w:rsidR="00D02471" w:rsidRPr="006016CB" w:rsidRDefault="00D02471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Right</w:t>
      </w:r>
    </w:p>
    <w:p w14:paraId="5647F9F8" w14:textId="64CDE350" w:rsidR="0037185C" w:rsidRPr="006016CB" w:rsidRDefault="0037185C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Digun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untuk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m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ar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searah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jarum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jam (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6016CB">
        <w:rPr>
          <w:rFonts w:ascii="Segoe UI" w:hAnsi="Segoe UI" w:cs="Segoe UI"/>
          <w:sz w:val="24"/>
          <w:szCs w:val="24"/>
        </w:rPr>
        <w:t>sebes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ditentuk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28F4C909" w14:textId="4E29913E" w:rsidR="0037185C" w:rsidRPr="006016CB" w:rsidRDefault="0037185C" w:rsidP="006A4B4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Contoh</w:t>
      </w:r>
      <w:proofErr w:type="spellEnd"/>
      <w:r w:rsidRPr="006016CB">
        <w:rPr>
          <w:rFonts w:ascii="Segoe UI" w:hAnsi="Segoe UI" w:cs="Segoe UI"/>
          <w:sz w:val="24"/>
          <w:szCs w:val="24"/>
        </w:rPr>
        <w:t>:</w:t>
      </w:r>
    </w:p>
    <w:p w14:paraId="334D6545" w14:textId="426CAFBD" w:rsidR="0037185C" w:rsidRPr="00406B17" w:rsidRDefault="00406B17" w:rsidP="006A4B4A">
      <w:pPr>
        <w:pStyle w:val="ListParagraph"/>
        <w:shd w:val="clear" w:color="auto" w:fill="D0CECE" w:themeFill="background2" w:themeFillShade="E6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>
        <w:rPr>
          <w:rFonts w:ascii="Consolas" w:hAnsi="Consolas" w:cs="Courier New"/>
          <w:sz w:val="24"/>
          <w:szCs w:val="24"/>
        </w:rPr>
        <w:t>r</w:t>
      </w:r>
      <w:r w:rsidR="0037185C" w:rsidRPr="00406B17">
        <w:rPr>
          <w:rFonts w:ascii="Consolas" w:hAnsi="Consolas" w:cs="Courier New"/>
          <w:sz w:val="24"/>
          <w:szCs w:val="24"/>
        </w:rPr>
        <w:t>ight</w:t>
      </w:r>
      <w:r>
        <w:rPr>
          <w:rFonts w:ascii="Consolas" w:hAnsi="Consolas" w:cs="Courier New"/>
          <w:sz w:val="24"/>
          <w:szCs w:val="24"/>
        </w:rPr>
        <w:t xml:space="preserve"> </w:t>
      </w:r>
      <w:r w:rsidR="0037185C" w:rsidRPr="00406B17">
        <w:rPr>
          <w:rFonts w:ascii="Consolas" w:hAnsi="Consolas" w:cs="Courier New"/>
          <w:sz w:val="24"/>
          <w:szCs w:val="24"/>
        </w:rPr>
        <w:t xml:space="preserve">90 </w:t>
      </w:r>
    </w:p>
    <w:p w14:paraId="3B241CD5" w14:textId="77777777" w:rsidR="0037185C" w:rsidRPr="006016CB" w:rsidRDefault="0037185C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24D5A80" w14:textId="7433E2CC" w:rsidR="0037185C" w:rsidRPr="006016CB" w:rsidRDefault="0037185C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6016CB">
        <w:rPr>
          <w:rFonts w:ascii="Segoe UI" w:hAnsi="Segoe UI" w:cs="Segoe UI"/>
          <w:sz w:val="24"/>
          <w:szCs w:val="24"/>
        </w:rPr>
        <w:t>Hasil:</w:t>
      </w:r>
    </w:p>
    <w:p w14:paraId="62A06436" w14:textId="77777777" w:rsidR="00087173" w:rsidRDefault="0037185C" w:rsidP="00087173">
      <w:pPr>
        <w:pStyle w:val="ListParagraph"/>
        <w:keepNext/>
        <w:spacing w:after="0" w:line="360" w:lineRule="auto"/>
        <w:ind w:left="786"/>
        <w:jc w:val="center"/>
      </w:pPr>
      <w:r w:rsidRPr="006016CB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F39607F" wp14:editId="62C487C3">
            <wp:extent cx="1984889" cy="1980000"/>
            <wp:effectExtent l="0" t="0" r="0" b="1270"/>
            <wp:docPr id="19192659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9265908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984889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0D590D" w14:textId="40B91188" w:rsidR="0037185C" w:rsidRPr="006016CB" w:rsidRDefault="001F5949" w:rsidP="00087173">
      <w:pPr>
        <w:pStyle w:val="Caption"/>
        <w:ind w:firstLine="720"/>
        <w:jc w:val="center"/>
        <w:rPr>
          <w:rFonts w:ascii="Segoe UI" w:hAnsi="Segoe UI" w:cs="Segoe UI"/>
          <w:sz w:val="24"/>
          <w:szCs w:val="24"/>
        </w:rPr>
      </w:pPr>
      <w:r>
        <w:t xml:space="preserve"> </w:t>
      </w:r>
      <w:bookmarkStart w:id="11" w:name="_Toc196350264"/>
      <w:r w:rsidR="00087173">
        <w:t xml:space="preserve">Gambar </w:t>
      </w:r>
      <w:fldSimple w:instr=" SEQ Gambar \* ARABIC ">
        <w:r w:rsidR="007B54F7">
          <w:rPr>
            <w:noProof/>
          </w:rPr>
          <w:t>5</w:t>
        </w:r>
      </w:fldSimple>
      <w:r w:rsidR="00087173">
        <w:t xml:space="preserve"> </w:t>
      </w:r>
      <w:r w:rsidR="00087173" w:rsidRPr="00416E2A">
        <w:t xml:space="preserve">(Hasil </w:t>
      </w:r>
      <w:proofErr w:type="spellStart"/>
      <w:r w:rsidR="00087173" w:rsidRPr="00416E2A">
        <w:t>contoh</w:t>
      </w:r>
      <w:proofErr w:type="spellEnd"/>
      <w:r w:rsidR="00087173" w:rsidRPr="00416E2A">
        <w:t xml:space="preserve"> </w:t>
      </w:r>
      <w:proofErr w:type="spellStart"/>
      <w:r w:rsidR="00087173" w:rsidRPr="00416E2A">
        <w:t>penggunaan</w:t>
      </w:r>
      <w:proofErr w:type="spellEnd"/>
      <w:r w:rsidR="00087173" w:rsidRPr="00416E2A">
        <w:t xml:space="preserve"> right)</w:t>
      </w:r>
      <w:bookmarkEnd w:id="11"/>
    </w:p>
    <w:p w14:paraId="0E0C8517" w14:textId="7EB980E3" w:rsidR="0037185C" w:rsidRPr="00C94B91" w:rsidRDefault="00C94B91" w:rsidP="006A4B4A">
      <w:pPr>
        <w:pStyle w:val="Caption"/>
        <w:spacing w:line="360" w:lineRule="auto"/>
        <w:ind w:firstLine="720"/>
        <w:jc w:val="center"/>
        <w:rPr>
          <w:rFonts w:ascii="Segoe UI" w:hAnsi="Segoe UI" w:cs="Segoe UI"/>
          <w:i w:val="0"/>
          <w:iCs w:val="0"/>
        </w:rPr>
      </w:pPr>
      <w:r>
        <w:rPr>
          <w:rFonts w:ascii="Segoe UI" w:hAnsi="Segoe UI" w:cs="Segoe UI"/>
          <w:i w:val="0"/>
          <w:iCs w:val="0"/>
        </w:rPr>
        <w:t xml:space="preserve">  </w:t>
      </w:r>
    </w:p>
    <w:p w14:paraId="6D41A8D8" w14:textId="1BF1ACCA" w:rsidR="006A4B4A" w:rsidRDefault="0037185C" w:rsidP="006A4B4A">
      <w:pPr>
        <w:spacing w:line="360" w:lineRule="auto"/>
        <w:ind w:left="720"/>
        <w:rPr>
          <w:rFonts w:ascii="Segoe UI" w:hAnsi="Segoe UI" w:cs="Segoe UI"/>
          <w:sz w:val="24"/>
          <w:szCs w:val="24"/>
        </w:rPr>
      </w:pPr>
      <w:proofErr w:type="spellStart"/>
      <w:r w:rsidRPr="006016CB">
        <w:rPr>
          <w:rFonts w:ascii="Segoe UI" w:hAnsi="Segoe UI" w:cs="Segoe UI"/>
          <w:sz w:val="24"/>
          <w:szCs w:val="24"/>
        </w:rPr>
        <w:t>Bidawang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016CB">
        <w:rPr>
          <w:rFonts w:ascii="Segoe UI" w:hAnsi="Segoe UI" w:cs="Segoe UI"/>
          <w:sz w:val="24"/>
          <w:szCs w:val="24"/>
        </w:rPr>
        <w:t>awalnya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menghadap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lay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6016CB">
        <w:rPr>
          <w:rFonts w:ascii="Segoe UI" w:hAnsi="Segoe UI" w:cs="Segoe UI"/>
          <w:sz w:val="24"/>
          <w:szCs w:val="24"/>
        </w:rPr>
        <w:t>akan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berputar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6016CB">
        <w:rPr>
          <w:rFonts w:ascii="Segoe UI" w:hAnsi="Segoe UI" w:cs="Segoe UI"/>
          <w:sz w:val="24"/>
          <w:szCs w:val="24"/>
        </w:rPr>
        <w:t>derajat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e</w:t>
      </w:r>
      <w:proofErr w:type="spellEnd"/>
      <w:r w:rsidRPr="006016C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016CB">
        <w:rPr>
          <w:rFonts w:ascii="Segoe UI" w:hAnsi="Segoe UI" w:cs="Segoe UI"/>
          <w:sz w:val="24"/>
          <w:szCs w:val="24"/>
        </w:rPr>
        <w:t>kanan</w:t>
      </w:r>
      <w:proofErr w:type="spellEnd"/>
      <w:r w:rsidRPr="006016CB">
        <w:rPr>
          <w:rFonts w:ascii="Segoe UI" w:hAnsi="Segoe UI" w:cs="Segoe UI"/>
          <w:sz w:val="24"/>
          <w:szCs w:val="24"/>
        </w:rPr>
        <w:t>.</w:t>
      </w:r>
    </w:p>
    <w:p w14:paraId="16372A0E" w14:textId="77777777" w:rsidR="006A4B4A" w:rsidRPr="006016CB" w:rsidRDefault="006A4B4A" w:rsidP="001F5949">
      <w:pPr>
        <w:spacing w:after="0" w:line="360" w:lineRule="auto"/>
        <w:ind w:left="720"/>
        <w:rPr>
          <w:rFonts w:ascii="Segoe UI" w:hAnsi="Segoe UI" w:cs="Segoe UI"/>
          <w:sz w:val="24"/>
          <w:szCs w:val="24"/>
        </w:rPr>
      </w:pPr>
    </w:p>
    <w:p w14:paraId="22ABC479" w14:textId="3E066B59" w:rsidR="00D02471" w:rsidRPr="006A4B4A" w:rsidRDefault="00406B17" w:rsidP="00390905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gramStart"/>
      <w:r w:rsidRPr="006A4B4A">
        <w:rPr>
          <w:rFonts w:ascii="Segoe UI" w:hAnsi="Segoe UI" w:cs="Segoe UI"/>
          <w:b/>
          <w:bCs/>
          <w:sz w:val="28"/>
          <w:szCs w:val="28"/>
        </w:rPr>
        <w:t>2.1 :</w:t>
      </w:r>
      <w:proofErr w:type="gram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Mengenal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6A4B4A">
        <w:rPr>
          <w:rFonts w:ascii="Segoe UI" w:hAnsi="Segoe UI" w:cs="Segoe UI"/>
          <w:b/>
          <w:bCs/>
          <w:sz w:val="28"/>
          <w:szCs w:val="28"/>
        </w:rPr>
        <w:t xml:space="preserve"> left dan right</w:t>
      </w:r>
    </w:p>
    <w:p w14:paraId="5CC726D7" w14:textId="77598B22" w:rsidR="0037185C" w:rsidRPr="00C90EEF" w:rsidRDefault="00406B17" w:rsidP="0039090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ekar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m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t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gaima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idawang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Buka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>"Run Code"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canvas</w:t>
      </w:r>
      <w:r w:rsidR="0037185C" w:rsidRPr="00C90EEF">
        <w:rPr>
          <w:rFonts w:ascii="Segoe UI" w:hAnsi="Segoe UI" w:cs="Segoe UI"/>
          <w:sz w:val="24"/>
          <w:szCs w:val="24"/>
        </w:rPr>
        <w:t>:</w:t>
      </w:r>
    </w:p>
    <w:p w14:paraId="22244319" w14:textId="0AF75631" w:rsidR="00406B17" w:rsidRPr="00C90EEF" w:rsidRDefault="00406B17" w:rsidP="006A4B4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7128B5D8" w14:textId="04983B80" w:rsidR="0037185C" w:rsidRPr="00C90EEF" w:rsidRDefault="00CF7CC2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5106856D" w14:textId="48EE32B7" w:rsidR="00CF7CC2" w:rsidRPr="00C90EEF" w:rsidRDefault="00CF7CC2" w:rsidP="00CF7CC2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F21EA8E" w14:textId="62002CD0" w:rsidR="00CF7CC2" w:rsidRPr="00C90EEF" w:rsidRDefault="00406B17" w:rsidP="00CF7CC2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</w:t>
      </w:r>
      <w:r w:rsidR="00CF7CC2" w:rsidRPr="00C90EEF">
        <w:rPr>
          <w:rFonts w:ascii="Consolas" w:hAnsi="Consolas" w:cs="Courier New"/>
          <w:sz w:val="24"/>
          <w:szCs w:val="24"/>
          <w:lang w:val="en-US"/>
        </w:rPr>
        <w:t>ef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CF7CC2"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69C2A67B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8530202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187741B" w14:textId="77777777" w:rsidR="00B852C9" w:rsidRPr="00C90EEF" w:rsidRDefault="00B852C9" w:rsidP="00B852C9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40066FA" w14:textId="32A2D0EA" w:rsidR="00CF7CC2" w:rsidRPr="00C90EEF" w:rsidRDefault="00CF7CC2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2B5DBC69" w14:textId="1823CD14" w:rsidR="00CF7CC2" w:rsidRPr="00C90EEF" w:rsidRDefault="00CF7CC2" w:rsidP="00CF7CC2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1C5BAB91" w14:textId="5C69195F" w:rsidR="00CF7CC2" w:rsidRPr="00C90EEF" w:rsidRDefault="00CF7CC2" w:rsidP="00CF7CC2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</w:t>
      </w:r>
      <w:r w:rsidR="00406B17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09FD9ABF" w14:textId="4DB242AF" w:rsidR="00382436" w:rsidRPr="00C90EEF" w:rsidRDefault="00382436" w:rsidP="006A4B4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6B1BED5" w14:textId="5361983F" w:rsidR="00CD684B" w:rsidRPr="00C90EEF" w:rsidRDefault="00CD684B" w:rsidP="002050CB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4521BB70" w14:textId="5BDAA599" w:rsidR="00390905" w:rsidRPr="00C90EEF" w:rsidRDefault="0052277B" w:rsidP="006A4B4A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r w:rsidRPr="00C90EEF">
        <w:rPr>
          <w:rFonts w:ascii="Consolas" w:hAnsi="Consolas" w:cs="Courier New"/>
          <w:sz w:val="24"/>
          <w:szCs w:val="24"/>
        </w:rPr>
        <w:t>left</w:t>
      </w:r>
      <w:r w:rsidRPr="00C90EEF">
        <w:rPr>
          <w:rFonts w:ascii="Segoe UI" w:hAnsi="Segoe UI" w:cs="Segoe UI"/>
          <w:sz w:val="24"/>
          <w:szCs w:val="24"/>
        </w:rPr>
        <w:t>` dan `</w:t>
      </w:r>
      <w:r w:rsidRPr="00C90EEF">
        <w:rPr>
          <w:rFonts w:ascii="Consolas" w:hAnsi="Consolas" w:cs="Courier New"/>
          <w:sz w:val="24"/>
          <w:szCs w:val="24"/>
        </w:rPr>
        <w:t>right</w:t>
      </w:r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ngki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t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ot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ain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mbuat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DF763D3" w14:textId="77777777" w:rsidR="001F05EC" w:rsidRPr="00C90EEF" w:rsidRDefault="001F05EC" w:rsidP="006A4B4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1E59DA44" w14:textId="28853AB5" w:rsidR="00CD684B" w:rsidRPr="00C90EEF" w:rsidRDefault="00406B17" w:rsidP="006A4B4A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48426552" w14:textId="7A943347" w:rsidR="00CD0289" w:rsidRPr="00C90EEF" w:rsidRDefault="00CD0289">
      <w:pPr>
        <w:pStyle w:val="ListParagraph"/>
        <w:numPr>
          <w:ilvl w:val="0"/>
          <w:numId w:val="10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perbeda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left dan </w:t>
      </w:r>
      <w:proofErr w:type="gramStart"/>
      <w:r w:rsidRPr="00C90EEF">
        <w:rPr>
          <w:rFonts w:ascii="Segoe UI" w:hAnsi="Segoe UI" w:cs="Segoe UI"/>
          <w:sz w:val="24"/>
          <w:szCs w:val="24"/>
        </w:rPr>
        <w:t>right ?</w:t>
      </w:r>
      <w:proofErr w:type="gramEnd"/>
    </w:p>
    <w:p w14:paraId="3838AE8E" w14:textId="42F7A085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F16C784" w14:textId="193DD7F2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2B4B9936" w14:textId="274AA4CA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left dan right </w:t>
      </w:r>
      <w:proofErr w:type="spellStart"/>
      <w:r w:rsidRPr="00C90EEF">
        <w:rPr>
          <w:rFonts w:ascii="Segoe UI" w:hAnsi="Segoe UI" w:cs="Segoe UI"/>
          <w:sz w:val="24"/>
          <w:szCs w:val="24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.</w:t>
      </w:r>
    </w:p>
    <w:p w14:paraId="2CEF0192" w14:textId="2989A2FC" w:rsidR="00CD0289" w:rsidRPr="00C90EEF" w:rsidRDefault="00CD0289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edu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.</w:t>
      </w:r>
    </w:p>
    <w:p w14:paraId="16D02A24" w14:textId="77777777" w:rsidR="006A4B4A" w:rsidRPr="00C90EEF" w:rsidRDefault="006A4B4A" w:rsidP="006A4B4A">
      <w:pPr>
        <w:pStyle w:val="ListParagraph"/>
        <w:spacing w:after="0" w:line="360" w:lineRule="auto"/>
        <w:ind w:left="114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3D50A32" w14:textId="0CD58865" w:rsidR="00CD0289" w:rsidRPr="00C90EEF" w:rsidRDefault="00CD0289">
      <w:pPr>
        <w:pStyle w:val="ListParagraph"/>
        <w:numPr>
          <w:ilvl w:val="0"/>
          <w:numId w:val="10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>right</w:t>
      </w:r>
      <w:r w:rsidR="006A4B4A"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E7E6E6" w:themeFill="background2"/>
        </w:rPr>
        <w:t>90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14159ABB" w14:textId="00CEC981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Utara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tas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15002A3A" w14:textId="5667C326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Barat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1E80A13C" w14:textId="7B8D86ED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Selatan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p w14:paraId="77CA9D46" w14:textId="47FB52C2" w:rsidR="00CD0289" w:rsidRPr="00C90EEF" w:rsidRDefault="00CD028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Timur (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)</w:t>
      </w:r>
    </w:p>
    <w:bookmarkStart w:id="12" w:name="_Toc196392622"/>
    <w:p w14:paraId="3FA1327D" w14:textId="2FE55517" w:rsidR="00D02471" w:rsidRPr="007909C5" w:rsidRDefault="00335DCA">
      <w:pPr>
        <w:pStyle w:val="Heading2"/>
        <w:numPr>
          <w:ilvl w:val="0"/>
          <w:numId w:val="47"/>
        </w:numPr>
        <w:spacing w:after="0" w:line="360" w:lineRule="auto"/>
        <w:ind w:left="426" w:hanging="426"/>
        <w:rPr>
          <w:rFonts w:cs="Segoe UI"/>
          <w:color w:val="FFFFFF" w:themeColor="background1"/>
          <w:sz w:val="28"/>
          <w:szCs w:val="28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19680" behindDoc="1" locked="0" layoutInCell="1" allowOverlap="1" wp14:anchorId="4B4DFCD0" wp14:editId="3C317B2E">
                <wp:simplePos x="0" y="0"/>
                <wp:positionH relativeFrom="column">
                  <wp:posOffset>-96308</wp:posOffset>
                </wp:positionH>
                <wp:positionV relativeFrom="paragraph">
                  <wp:posOffset>-36195</wp:posOffset>
                </wp:positionV>
                <wp:extent cx="5966460" cy="350520"/>
                <wp:effectExtent l="0" t="0" r="34290" b="11430"/>
                <wp:wrapNone/>
                <wp:docPr id="143048837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C4957C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7.6pt;margin-top:-2.85pt;width:469.8pt;height:27.6pt;z-index:-251596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PSC9Vv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7909C5">
        <w:rPr>
          <w:rFonts w:cs="Segoe UI"/>
          <w:color w:val="FFFFFF" w:themeColor="background1"/>
          <w:sz w:val="28"/>
          <w:szCs w:val="28"/>
          <w:lang w:val="en-US"/>
        </w:rPr>
        <w:t>Forward &amp; Backward</w:t>
      </w:r>
      <w:bookmarkEnd w:id="12"/>
    </w:p>
    <w:p w14:paraId="2E829786" w14:textId="0FA2C8C0" w:rsidR="007909C5" w:rsidRDefault="007909C5" w:rsidP="007909C5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3069EB8" w14:textId="68609F3C" w:rsidR="00B55AB5" w:rsidRPr="006A4B4A" w:rsidRDefault="00B55AB5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6A4B4A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6A4B4A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302FD5C6" w14:textId="44B79278" w:rsidR="00B55AB5" w:rsidRPr="00C90EEF" w:rsidRDefault="00B55AB5" w:rsidP="006A4B4A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p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lak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forward dan backward.</w:t>
      </w:r>
    </w:p>
    <w:p w14:paraId="4B639656" w14:textId="223BFAF1" w:rsidR="00B55AB5" w:rsidRPr="00C90EEF" w:rsidRDefault="00B55AB5" w:rsidP="00B55AB5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216AD24" wp14:editId="0084BE4B">
                <wp:simplePos x="0" y="0"/>
                <wp:positionH relativeFrom="column">
                  <wp:posOffset>0</wp:posOffset>
                </wp:positionH>
                <wp:positionV relativeFrom="paragraph">
                  <wp:posOffset>182245</wp:posOffset>
                </wp:positionV>
                <wp:extent cx="5943600" cy="0"/>
                <wp:effectExtent l="0" t="0" r="0" b="0"/>
                <wp:wrapNone/>
                <wp:docPr id="2145349658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106D16B" id="Straight Connector 4" o:spid="_x0000_s1026" style="position:absolute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4.35pt" to="468pt,14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ke96gN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566B9749" w14:textId="705E53CF" w:rsidR="00B55AB5" w:rsidRPr="00C90EEF" w:rsidRDefault="00B55AB5" w:rsidP="00B55AB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`forward`</w:t>
      </w:r>
      <w:r w:rsidRPr="00C90EEF">
        <w:rPr>
          <w:rFonts w:ascii="Segoe UI" w:hAnsi="Segoe UI" w:cs="Segoe UI"/>
          <w:sz w:val="24"/>
          <w:szCs w:val="24"/>
        </w:rPr>
        <w:t xml:space="preserve"> dan </w:t>
      </w:r>
      <w:r w:rsidRPr="00C90EEF">
        <w:rPr>
          <w:rFonts w:ascii="Consolas" w:hAnsi="Consolas" w:cs="Segoe UI"/>
          <w:sz w:val="24"/>
          <w:szCs w:val="24"/>
        </w:rPr>
        <w:t>`backward`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forward) </w:t>
      </w:r>
      <w:proofErr w:type="spellStart"/>
      <w:r w:rsidRPr="00C90EEF">
        <w:rPr>
          <w:rFonts w:ascii="Segoe UI" w:hAnsi="Segoe UI" w:cs="Segoe UI"/>
          <w:sz w:val="24"/>
          <w:szCs w:val="24"/>
        </w:rPr>
        <w:t>se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backward)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="006A4B4A" w:rsidRPr="00C90EEF">
        <w:rPr>
          <w:rFonts w:ascii="Segoe UI" w:hAnsi="Segoe UI" w:cs="Segoe UI"/>
          <w:sz w:val="24"/>
          <w:szCs w:val="24"/>
        </w:rPr>
        <w:t>.</w:t>
      </w:r>
    </w:p>
    <w:p w14:paraId="5945E8FA" w14:textId="77777777" w:rsidR="00B55AB5" w:rsidRPr="00C90EEF" w:rsidRDefault="00B55AB5" w:rsidP="00B55AB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9C078CD" w14:textId="6DC20F54" w:rsidR="00B55AB5" w:rsidRPr="00C90EEF" w:rsidRDefault="00B55AB5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Forward</w:t>
      </w:r>
    </w:p>
    <w:p w14:paraId="4626434B" w14:textId="10F3ECA7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="006A4B4A" w:rsidRPr="00C90EEF">
        <w:rPr>
          <w:rFonts w:ascii="Segoe UI" w:hAnsi="Segoe UI" w:cs="Segoe UI"/>
          <w:sz w:val="24"/>
          <w:szCs w:val="24"/>
        </w:rPr>
        <w:t>.</w:t>
      </w:r>
    </w:p>
    <w:p w14:paraId="112A32B2" w14:textId="12A8A123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627FF1AA" w14:textId="577CF485" w:rsidR="00B55AB5" w:rsidRPr="00C90EEF" w:rsidRDefault="006A4B4A" w:rsidP="00B55AB5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f</w:t>
      </w:r>
      <w:r w:rsidR="00B55AB5" w:rsidRPr="00C90EEF">
        <w:rPr>
          <w:rFonts w:ascii="Consolas" w:hAnsi="Consolas" w:cs="Courier New"/>
          <w:sz w:val="24"/>
          <w:szCs w:val="24"/>
        </w:rPr>
        <w:t>orward</w:t>
      </w:r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B55AB5" w:rsidRPr="00C90EEF">
        <w:rPr>
          <w:rFonts w:ascii="Consolas" w:hAnsi="Consolas" w:cs="Courier New"/>
          <w:sz w:val="24"/>
          <w:szCs w:val="24"/>
        </w:rPr>
        <w:t>100</w:t>
      </w:r>
    </w:p>
    <w:p w14:paraId="43712D4C" w14:textId="77777777" w:rsidR="00B55AB5" w:rsidRPr="00C90EEF" w:rsidRDefault="00B55AB5" w:rsidP="006A4B4A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D2C3DD0" w14:textId="12C1B6D7" w:rsidR="00B55AB5" w:rsidRPr="00C90EEF" w:rsidRDefault="00B55AB5" w:rsidP="00B55AB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44BA5EAD" w14:textId="77777777" w:rsidR="001F5949" w:rsidRDefault="00B15864" w:rsidP="001F5949">
      <w:pPr>
        <w:pStyle w:val="ListParagraph"/>
        <w:keepNext/>
        <w:spacing w:after="0" w:line="360" w:lineRule="auto"/>
        <w:ind w:left="78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733DE0F" wp14:editId="549F6ECA">
            <wp:extent cx="1970270" cy="1980000"/>
            <wp:effectExtent l="0" t="0" r="0" b="1270"/>
            <wp:docPr id="15065468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06546829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97027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14CBE" w14:textId="53AF25F2" w:rsidR="00B55AB5" w:rsidRPr="001F5949" w:rsidRDefault="001F5949" w:rsidP="001F5949">
      <w:pPr>
        <w:pStyle w:val="Caption"/>
        <w:ind w:firstLine="720"/>
        <w:jc w:val="center"/>
        <w:rPr>
          <w:rFonts w:ascii="Segoe UI" w:hAnsi="Segoe UI" w:cs="Segoe UI"/>
          <w:color w:val="auto"/>
          <w:sz w:val="24"/>
          <w:szCs w:val="24"/>
        </w:rPr>
      </w:pPr>
      <w:r>
        <w:t xml:space="preserve">    </w:t>
      </w:r>
      <w:bookmarkStart w:id="13" w:name="_Toc196350265"/>
      <w:r>
        <w:t xml:space="preserve">Gambar </w:t>
      </w:r>
      <w:fldSimple w:instr=" SEQ Gambar \* ARABIC ">
        <w:r w:rsidR="007B54F7">
          <w:rPr>
            <w:noProof/>
          </w:rPr>
          <w:t>6</w:t>
        </w:r>
      </w:fldSimple>
      <w:r>
        <w:t xml:space="preserve"> </w:t>
      </w:r>
      <w:r w:rsidRPr="00DA1008">
        <w:t xml:space="preserve">(Hasil </w:t>
      </w:r>
      <w:proofErr w:type="spellStart"/>
      <w:r w:rsidRPr="00DA1008">
        <w:t>contoh</w:t>
      </w:r>
      <w:proofErr w:type="spellEnd"/>
      <w:r w:rsidRPr="00DA1008">
        <w:t xml:space="preserve"> </w:t>
      </w:r>
      <w:proofErr w:type="spellStart"/>
      <w:r w:rsidRPr="00DA1008">
        <w:t>pengunaan</w:t>
      </w:r>
      <w:proofErr w:type="spellEnd"/>
      <w:r w:rsidRPr="00DA1008">
        <w:t xml:space="preserve"> forward)</w:t>
      </w:r>
      <w:bookmarkEnd w:id="13"/>
    </w:p>
    <w:p w14:paraId="10112B3F" w14:textId="40645DBF" w:rsidR="00B15864" w:rsidRPr="00C90EEF" w:rsidRDefault="00B15864" w:rsidP="00B15864">
      <w:pPr>
        <w:spacing w:after="200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ab/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D394244" w14:textId="77777777" w:rsidR="00335DCA" w:rsidRPr="00C90EEF" w:rsidRDefault="00335DCA" w:rsidP="00B15864">
      <w:pPr>
        <w:spacing w:after="200"/>
        <w:rPr>
          <w:rFonts w:ascii="Segoe UI" w:hAnsi="Segoe UI" w:cs="Segoe UI"/>
          <w:sz w:val="24"/>
          <w:szCs w:val="24"/>
        </w:rPr>
      </w:pPr>
    </w:p>
    <w:p w14:paraId="47AB5713" w14:textId="77777777" w:rsidR="00335DCA" w:rsidRPr="00C90EEF" w:rsidRDefault="00335DCA" w:rsidP="00B15864">
      <w:pPr>
        <w:spacing w:after="200"/>
        <w:rPr>
          <w:rFonts w:ascii="Segoe UI" w:hAnsi="Segoe UI" w:cs="Segoe UI"/>
          <w:sz w:val="24"/>
          <w:szCs w:val="24"/>
        </w:rPr>
      </w:pPr>
    </w:p>
    <w:p w14:paraId="43FBEF4A" w14:textId="4A23D820" w:rsidR="00B55AB5" w:rsidRPr="00C90EEF" w:rsidRDefault="00B55AB5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Backward</w:t>
      </w:r>
    </w:p>
    <w:p w14:paraId="02465395" w14:textId="4409775B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2B0CD8B" w14:textId="6B7F00AB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C567062" w14:textId="25331BCA" w:rsidR="00B15864" w:rsidRPr="00C90EEF" w:rsidRDefault="00B15864" w:rsidP="00B15864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6A4B4A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50</w:t>
      </w:r>
    </w:p>
    <w:p w14:paraId="79495430" w14:textId="77777777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816BE86" w14:textId="2E1BEA8E" w:rsidR="00B15864" w:rsidRPr="00C90EEF" w:rsidRDefault="00B15864" w:rsidP="00B15864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5E383107" w14:textId="77777777" w:rsidR="001F5949" w:rsidRDefault="00B15864" w:rsidP="001F5949">
      <w:pPr>
        <w:pStyle w:val="ListParagraph"/>
        <w:keepNext/>
        <w:spacing w:after="0" w:line="360" w:lineRule="auto"/>
        <w:ind w:left="78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0573585B" wp14:editId="2CC4EE61">
            <wp:extent cx="1968261" cy="1980000"/>
            <wp:effectExtent l="0" t="0" r="0" b="1270"/>
            <wp:docPr id="15880198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019896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968261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F6C238" w14:textId="61A22645" w:rsidR="00B15864" w:rsidRPr="001F5949" w:rsidRDefault="001F5949" w:rsidP="001F5949">
      <w:pPr>
        <w:pStyle w:val="Caption"/>
        <w:ind w:left="720" w:firstLine="66"/>
        <w:jc w:val="center"/>
        <w:rPr>
          <w:rFonts w:ascii="Segoe UI" w:hAnsi="Segoe UI" w:cs="Segoe UI"/>
          <w:color w:val="auto"/>
          <w:sz w:val="24"/>
          <w:szCs w:val="24"/>
        </w:rPr>
      </w:pPr>
      <w:r>
        <w:t xml:space="preserve"> </w:t>
      </w:r>
      <w:bookmarkStart w:id="14" w:name="_Toc196350266"/>
      <w:r>
        <w:t xml:space="preserve">Gambar </w:t>
      </w:r>
      <w:fldSimple w:instr=" SEQ Gambar \* ARABIC ">
        <w:r w:rsidR="007B54F7">
          <w:rPr>
            <w:noProof/>
          </w:rPr>
          <w:t>7</w:t>
        </w:r>
      </w:fldSimple>
      <w:r>
        <w:t xml:space="preserve"> </w:t>
      </w:r>
      <w:r w:rsidRPr="0081043C">
        <w:t xml:space="preserve">(Hasil </w:t>
      </w:r>
      <w:proofErr w:type="spellStart"/>
      <w:r w:rsidRPr="0081043C">
        <w:t>contoh</w:t>
      </w:r>
      <w:proofErr w:type="spellEnd"/>
      <w:r w:rsidRPr="0081043C">
        <w:t xml:space="preserve"> </w:t>
      </w:r>
      <w:proofErr w:type="spellStart"/>
      <w:r w:rsidRPr="0081043C">
        <w:t>penggunaan</w:t>
      </w:r>
      <w:proofErr w:type="spellEnd"/>
      <w:r w:rsidRPr="0081043C">
        <w:t xml:space="preserve"> backward)</w:t>
      </w:r>
      <w:bookmarkEnd w:id="14"/>
    </w:p>
    <w:p w14:paraId="30D9BA29" w14:textId="6FA85E6D" w:rsidR="00B15864" w:rsidRPr="00C90EEF" w:rsidRDefault="00B15864" w:rsidP="00B03D10">
      <w:pPr>
        <w:spacing w:after="0" w:line="360" w:lineRule="auto"/>
        <w:ind w:left="426" w:firstLine="14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hadap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F4834CF" w14:textId="3B43D278" w:rsidR="005B5686" w:rsidRPr="00C90EEF" w:rsidRDefault="005B5686" w:rsidP="005B5686">
      <w:pPr>
        <w:spacing w:after="0" w:line="360" w:lineRule="auto"/>
        <w:ind w:left="426" w:firstLine="141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1442943E" w14:textId="40AED8A4" w:rsidR="00B03D10" w:rsidRPr="00C90EEF" w:rsidRDefault="00B03D10" w:rsidP="00B03D10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gramStart"/>
      <w:r w:rsidRPr="00C90EEF">
        <w:rPr>
          <w:rFonts w:ascii="Segoe UI" w:hAnsi="Segoe UI" w:cs="Segoe UI"/>
          <w:b/>
          <w:bCs/>
          <w:sz w:val="28"/>
          <w:szCs w:val="28"/>
        </w:rPr>
        <w:t>2.2 :</w:t>
      </w:r>
      <w:proofErr w:type="gram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maham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Gerakan Maju d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undur</w:t>
      </w:r>
      <w:proofErr w:type="spellEnd"/>
    </w:p>
    <w:p w14:paraId="72422D7E" w14:textId="77777777" w:rsidR="00B03D10" w:rsidRPr="00C90EEF" w:rsidRDefault="00B03D10" w:rsidP="00B03D1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a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tih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depan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1F5949">
        <w:rPr>
          <w:rFonts w:ascii="Segoe UI" w:hAnsi="Segoe UI" w:cs="Segoe UI"/>
          <w:sz w:val="24"/>
          <w:szCs w:val="24"/>
        </w:rPr>
        <w:t>ke</w:t>
      </w:r>
      <w:proofErr w:type="spellEnd"/>
      <w:r w:rsidRPr="001F594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F5949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! Buka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i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ik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l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>"Run Code"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canvas.</w:t>
      </w:r>
    </w:p>
    <w:p w14:paraId="52675C81" w14:textId="460F574F" w:rsidR="00B03D10" w:rsidRPr="00C90EEF" w:rsidRDefault="00B03D10" w:rsidP="00B03D10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42986CA" w14:textId="578B46B7" w:rsidR="005B5686" w:rsidRPr="00C90EEF" w:rsidRDefault="005B5686">
      <w:pPr>
        <w:pStyle w:val="ListParagraph"/>
        <w:numPr>
          <w:ilvl w:val="0"/>
          <w:numId w:val="1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4DAF9B52" w14:textId="6688FDA3" w:rsidR="005B5686" w:rsidRPr="00C90EEF" w:rsidRDefault="005B5686" w:rsidP="002050CB">
      <w:pPr>
        <w:pStyle w:val="ListParagraph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268D2DCB" w14:textId="28689D87" w:rsidR="005B5686" w:rsidRPr="00C90EEF" w:rsidRDefault="005B5686" w:rsidP="005B5686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</w:rPr>
        <w:t>for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0</w:t>
      </w:r>
    </w:p>
    <w:p w14:paraId="0ABBA6E7" w14:textId="77777777" w:rsidR="002050CB" w:rsidRPr="00C90EEF" w:rsidRDefault="005B5686">
      <w:pPr>
        <w:pStyle w:val="ListParagraph"/>
        <w:numPr>
          <w:ilvl w:val="0"/>
          <w:numId w:val="14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undur</w:t>
      </w:r>
      <w:proofErr w:type="spellEnd"/>
    </w:p>
    <w:p w14:paraId="7B470145" w14:textId="77777777" w:rsidR="002050CB" w:rsidRPr="00C90EEF" w:rsidRDefault="005B5686" w:rsidP="002050CB">
      <w:pPr>
        <w:pStyle w:val="ListParagraph"/>
        <w:spacing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3C9245C" w14:textId="77C2165C" w:rsidR="005B5686" w:rsidRPr="00C90EEF" w:rsidRDefault="002050CB" w:rsidP="002050CB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="005B5686" w:rsidRPr="00C90EEF">
        <w:rPr>
          <w:rFonts w:ascii="Consolas" w:hAnsi="Consolas" w:cs="Courier New"/>
          <w:sz w:val="24"/>
          <w:szCs w:val="24"/>
        </w:rPr>
        <w:t>50</w:t>
      </w:r>
    </w:p>
    <w:p w14:paraId="36C5E4E7" w14:textId="7B2675BD" w:rsidR="005B5686" w:rsidRPr="00C90EEF" w:rsidRDefault="005B5686">
      <w:pPr>
        <w:pStyle w:val="ListParagraph"/>
        <w:numPr>
          <w:ilvl w:val="0"/>
          <w:numId w:val="1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undur</w:t>
      </w:r>
      <w:proofErr w:type="spellEnd"/>
    </w:p>
    <w:p w14:paraId="6E1C5371" w14:textId="6E22477F" w:rsidR="005B5686" w:rsidRPr="00C90EEF" w:rsidRDefault="002050CB" w:rsidP="005B5686">
      <w:pPr>
        <w:pStyle w:val="ListParagraph"/>
        <w:spacing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nd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="005B5686" w:rsidRPr="00C90EEF">
        <w:rPr>
          <w:rFonts w:ascii="Segoe UI" w:hAnsi="Segoe UI" w:cs="Segoe UI"/>
          <w:sz w:val="24"/>
          <w:szCs w:val="24"/>
        </w:rPr>
        <w:t>:</w:t>
      </w:r>
    </w:p>
    <w:p w14:paraId="03125733" w14:textId="4C6011A0" w:rsidR="005B5686" w:rsidRPr="00C90EEF" w:rsidRDefault="002050CB" w:rsidP="00CA61F6">
      <w:pPr>
        <w:pStyle w:val="ListParagraph"/>
        <w:shd w:val="clear" w:color="auto" w:fill="D9D9D9" w:themeFill="background1" w:themeFillShade="D9"/>
        <w:spacing w:line="360" w:lineRule="auto"/>
        <w:ind w:left="851"/>
        <w:jc w:val="both"/>
        <w:rPr>
          <w:rFonts w:ascii="Consolas" w:hAnsi="Consolas" w:cs="Courier New"/>
          <w:sz w:val="24"/>
          <w:szCs w:val="24"/>
        </w:rPr>
      </w:pPr>
      <w:r w:rsidRPr="00C90EEF">
        <w:rPr>
          <w:rFonts w:ascii="Consolas" w:hAnsi="Consolas" w:cs="Courier New"/>
          <w:sz w:val="24"/>
          <w:szCs w:val="24"/>
        </w:rPr>
        <w:t>backward</w:t>
      </w:r>
      <w:r w:rsidR="00B03D10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</w:t>
      </w:r>
      <w:r w:rsidR="005B5686" w:rsidRPr="00C90EEF">
        <w:rPr>
          <w:rFonts w:ascii="Consolas" w:hAnsi="Consolas" w:cs="Courier New"/>
          <w:sz w:val="24"/>
          <w:szCs w:val="24"/>
        </w:rPr>
        <w:t>0</w:t>
      </w:r>
    </w:p>
    <w:p w14:paraId="3FBA2461" w14:textId="1C910D7B" w:rsidR="00CA61F6" w:rsidRPr="00C90EEF" w:rsidRDefault="00CA61F6" w:rsidP="00B03D10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</w:p>
    <w:p w14:paraId="3C171B09" w14:textId="6D4B9FDB" w:rsidR="00B55AB5" w:rsidRPr="00C90EEF" w:rsidRDefault="00B55AB5" w:rsidP="002050CB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3BA0742" w14:textId="1F5C0768" w:rsidR="00EC0BB7" w:rsidRPr="00C90EEF" w:rsidRDefault="002050CB" w:rsidP="00B03D1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 dan backward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lak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 dan backward </w:t>
      </w:r>
      <w:proofErr w:type="spellStart"/>
      <w:r w:rsidRPr="00C90EEF">
        <w:rPr>
          <w:rFonts w:ascii="Segoe UI" w:hAnsi="Segoe UI" w:cs="Segoe UI"/>
          <w:sz w:val="24"/>
          <w:szCs w:val="24"/>
        </w:rPr>
        <w:t>ser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kombinas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ot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left` dan `right`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10734FD" w14:textId="77777777" w:rsidR="00B03D10" w:rsidRPr="00C90EEF" w:rsidRDefault="00B03D10" w:rsidP="00B03D1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3A1BC1E4" w14:textId="76D393E7" w:rsidR="00B55AB5" w:rsidRPr="00C90EEF" w:rsidRDefault="00B03D10" w:rsidP="00B03D10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307B4F8" w14:textId="67368587" w:rsidR="007767CA" w:rsidRPr="00C90EEF" w:rsidRDefault="007767CA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era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p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721B7FEF" w14:textId="4E738873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ckward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72919BA2" w14:textId="0410AA92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orward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60885DF2" w14:textId="6018C9DD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eft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3C629D36" w14:textId="7849980F" w:rsidR="007767CA" w:rsidRPr="00C90EEF" w:rsidRDefault="007767CA">
      <w:pPr>
        <w:pStyle w:val="ListParagraph"/>
        <w:numPr>
          <w:ilvl w:val="0"/>
          <w:numId w:val="1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ight</w:t>
      </w:r>
      <w:r w:rsidR="001F5949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50</w:t>
      </w:r>
    </w:p>
    <w:p w14:paraId="2D6D8CC9" w14:textId="77777777" w:rsidR="007767CA" w:rsidRPr="00C90EEF" w:rsidRDefault="007767CA" w:rsidP="007767CA">
      <w:pPr>
        <w:pStyle w:val="ListParagraph"/>
        <w:shd w:val="clear" w:color="auto" w:fill="FFFFFF"/>
        <w:spacing w:after="0" w:line="24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71E43E5" w14:textId="518312A5" w:rsidR="007767CA" w:rsidRPr="00C90EEF" w:rsidRDefault="007767CA">
      <w:pPr>
        <w:pStyle w:val="ListParagraph"/>
        <w:numPr>
          <w:ilvl w:val="0"/>
          <w:numId w:val="15"/>
        </w:numPr>
        <w:spacing w:after="0" w:line="360" w:lineRule="auto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 dan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backward</w:t>
      </w:r>
      <w:r w:rsidR="001F5949"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1F5949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10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06C56B5A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 barat</w:t>
      </w:r>
    </w:p>
    <w:p w14:paraId="6B6A2DEB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K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</w:p>
    <w:p w14:paraId="5D12FB9A" w14:textId="77777777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K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  <w:proofErr w:type="spellEnd"/>
    </w:p>
    <w:p w14:paraId="605EF7D5" w14:textId="727A68CA" w:rsidR="007767CA" w:rsidRPr="00C90EEF" w:rsidRDefault="007767CA">
      <w:pPr>
        <w:pStyle w:val="ListParagraph"/>
        <w:numPr>
          <w:ilvl w:val="0"/>
          <w:numId w:val="17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 Selatan</w:t>
      </w:r>
    </w:p>
    <w:p w14:paraId="42B6641F" w14:textId="2DDDECB2" w:rsidR="00AA3612" w:rsidRPr="006016CB" w:rsidRDefault="00AA3612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bookmarkStart w:id="15" w:name="_Toc196392623"/>
    <w:p w14:paraId="6BA04715" w14:textId="006EBB16" w:rsidR="00A95D3C" w:rsidRPr="00B03D10" w:rsidRDefault="00A95D3C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36064" behindDoc="1" locked="0" layoutInCell="1" allowOverlap="1" wp14:anchorId="21474F90" wp14:editId="73808CF6">
                <wp:simplePos x="0" y="0"/>
                <wp:positionH relativeFrom="column">
                  <wp:posOffset>-99695</wp:posOffset>
                </wp:positionH>
                <wp:positionV relativeFrom="paragraph">
                  <wp:posOffset>-24977</wp:posOffset>
                </wp:positionV>
                <wp:extent cx="5966460" cy="350520"/>
                <wp:effectExtent l="0" t="0" r="34290" b="11430"/>
                <wp:wrapNone/>
                <wp:docPr id="1548642200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BB0DA94" id="Arrow: Pentagon 21" o:spid="_x0000_s1026" type="#_x0000_t15" style="position:absolute;margin-left:-7.85pt;margin-top:-1.95pt;width:469.8pt;height:27.6pt;z-index:-251580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O5oRILeAAAACQEAAA8AAAAAAAAAAAAAAAAA5AQAAGRycy9kb3ducmV2LnhtbFBLBQYA&#10;AAAABAAEAPMAAADvBQAAAAA=&#10;" adj="20966" fillcolor="#c88e0e" strokecolor="white [3212]" strokeweight="1pt"/>
            </w:pict>
          </mc:Fallback>
        </mc:AlternateContent>
      </w:r>
      <w:proofErr w:type="spellStart"/>
      <w:r w:rsidR="00D02471" w:rsidRPr="00A95D3C">
        <w:rPr>
          <w:rFonts w:cs="Segoe UI"/>
          <w:color w:val="FFFFFF" w:themeColor="background1"/>
          <w:sz w:val="32"/>
          <w:lang w:val="en-US"/>
        </w:rPr>
        <w:t>Setposition</w:t>
      </w:r>
      <w:bookmarkEnd w:id="15"/>
      <w:proofErr w:type="spellEnd"/>
    </w:p>
    <w:p w14:paraId="5582FB99" w14:textId="2F9EE198" w:rsidR="00B55AB5" w:rsidRPr="00C90EEF" w:rsidRDefault="00B55AB5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3632FA9" w14:textId="133F7E96" w:rsidR="00B55AB5" w:rsidRPr="00C90EEF" w:rsidRDefault="00AA3612" w:rsidP="00B03D10">
      <w:pPr>
        <w:pStyle w:val="ListParagraph"/>
        <w:numPr>
          <w:ilvl w:val="0"/>
          <w:numId w:val="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`.</w:t>
      </w:r>
    </w:p>
    <w:p w14:paraId="3A039F73" w14:textId="291BABB7" w:rsidR="00AA3612" w:rsidRPr="00C90EEF" w:rsidRDefault="00AA3612" w:rsidP="00AA3612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5974541" wp14:editId="562B5525">
                <wp:simplePos x="0" y="0"/>
                <wp:positionH relativeFrom="column">
                  <wp:posOffset>71120</wp:posOffset>
                </wp:positionH>
                <wp:positionV relativeFrom="paragraph">
                  <wp:posOffset>76994</wp:posOffset>
                </wp:positionV>
                <wp:extent cx="5943600" cy="0"/>
                <wp:effectExtent l="0" t="0" r="0" b="0"/>
                <wp:wrapNone/>
                <wp:docPr id="1908351102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435323" id="Straight Connector 4" o:spid="_x0000_s1026" style="position:absolute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.6pt,6.05pt" to="473.6pt,6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u2VXo2gAAAAg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67BB3BC2" w14:textId="261F14A6" w:rsidR="00AA3612" w:rsidRPr="00C90EEF" w:rsidRDefault="00AA3612" w:rsidP="00AA3612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` (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uga </w:t>
      </w:r>
      <w:proofErr w:type="spellStart"/>
      <w:r w:rsidRPr="00C90EEF">
        <w:rPr>
          <w:rFonts w:ascii="Segoe UI" w:hAnsi="Segoe UI" w:cs="Segoe UI"/>
          <w:sz w:val="24"/>
          <w:szCs w:val="24"/>
        </w:rPr>
        <w:t>disingk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)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, </w:t>
      </w:r>
      <w:proofErr w:type="spellStart"/>
      <w:r w:rsidRPr="00C90EEF">
        <w:rPr>
          <w:rFonts w:ascii="Segoe UI" w:hAnsi="Segoe UI" w:cs="Segoe UI"/>
          <w:sz w:val="24"/>
          <w:szCs w:val="24"/>
        </w:rPr>
        <w:t>berdasar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at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F079E4" w14:textId="77777777" w:rsidR="00AA3612" w:rsidRPr="00C90EEF" w:rsidRDefault="00AA3612" w:rsidP="00AA3612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C740ADD" w14:textId="2F74DC38" w:rsidR="00AA3612" w:rsidRPr="00C90EEF" w:rsidRDefault="00AA3612" w:rsidP="00AA3612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> (</w:t>
      </w:r>
      <w:r w:rsidRPr="00C90EEF">
        <w:rPr>
          <w:rFonts w:ascii="Segoe UI" w:hAnsi="Segoe UI" w:cs="Segoe UI"/>
          <w:i/>
          <w:iCs/>
          <w:sz w:val="24"/>
          <w:szCs w:val="24"/>
        </w:rPr>
        <w:t>x</w:t>
      </w:r>
      <w:r w:rsidRPr="00C90EEF">
        <w:rPr>
          <w:rFonts w:ascii="Segoe UI" w:hAnsi="Segoe UI" w:cs="Segoe UI"/>
          <w:sz w:val="24"/>
          <w:szCs w:val="24"/>
        </w:rPr>
        <w:t> = 100, </w:t>
      </w:r>
      <w:r w:rsidRPr="00C90EEF">
        <w:rPr>
          <w:rFonts w:ascii="Segoe UI" w:hAnsi="Segoe UI" w:cs="Segoe UI"/>
          <w:i/>
          <w:iCs/>
          <w:sz w:val="24"/>
          <w:szCs w:val="24"/>
        </w:rPr>
        <w:t>y</w:t>
      </w:r>
      <w:r w:rsidRPr="00C90EEF">
        <w:rPr>
          <w:rFonts w:ascii="Segoe UI" w:hAnsi="Segoe UI" w:cs="Segoe UI"/>
          <w:sz w:val="24"/>
          <w:szCs w:val="24"/>
        </w:rPr>
        <w:t> = 100) 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:</w:t>
      </w:r>
    </w:p>
    <w:p w14:paraId="0576B354" w14:textId="4C6D9106" w:rsidR="00AA3612" w:rsidRPr="00C90EEF" w:rsidRDefault="00BC3A63" w:rsidP="00AA3612">
      <w:pPr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</w:t>
      </w:r>
      <w:r w:rsidR="00AA3612" w:rsidRPr="00C90EEF">
        <w:rPr>
          <w:rFonts w:ascii="Consolas" w:hAnsi="Consolas" w:cs="Courier New"/>
          <w:sz w:val="24"/>
          <w:szCs w:val="24"/>
        </w:rPr>
        <w:t>etposition</w:t>
      </w:r>
      <w:proofErr w:type="spellEnd"/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AA3612" w:rsidRPr="00C90EEF">
        <w:rPr>
          <w:rFonts w:ascii="Consolas" w:hAnsi="Consolas" w:cs="Courier New"/>
          <w:sz w:val="24"/>
          <w:szCs w:val="24"/>
        </w:rPr>
        <w:t>100 100</w:t>
      </w:r>
    </w:p>
    <w:p w14:paraId="558B8D94" w14:textId="5A02060C" w:rsidR="00AA3612" w:rsidRPr="00C90EEF" w:rsidRDefault="00AA3612" w:rsidP="00251D3A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7C548B40" w14:textId="77777777" w:rsidR="003F51F7" w:rsidRDefault="00251D3A" w:rsidP="003F51F7">
      <w:pPr>
        <w:keepNext/>
        <w:spacing w:after="0" w:line="360" w:lineRule="auto"/>
        <w:ind w:left="426"/>
        <w:jc w:val="center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02B1DE1A" wp14:editId="73A2DD7E">
            <wp:extent cx="1976102" cy="1980000"/>
            <wp:effectExtent l="0" t="0" r="5715" b="1270"/>
            <wp:docPr id="11065833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58339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976102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BBC6EE" w14:textId="76CBE3EB" w:rsidR="00AA3612" w:rsidRPr="003F51F7" w:rsidRDefault="003F51F7" w:rsidP="003F51F7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</w:rPr>
      </w:pPr>
      <w:bookmarkStart w:id="16" w:name="_Toc196350267"/>
      <w:r>
        <w:t xml:space="preserve">Gambar </w:t>
      </w:r>
      <w:fldSimple w:instr=" SEQ Gambar \* ARABIC ">
        <w:r w:rsidR="007B54F7">
          <w:rPr>
            <w:noProof/>
          </w:rPr>
          <w:t>8</w:t>
        </w:r>
      </w:fldSimple>
      <w:r>
        <w:t xml:space="preserve"> </w:t>
      </w:r>
      <w:r w:rsidRPr="00C87829">
        <w:t xml:space="preserve">(Hasil </w:t>
      </w:r>
      <w:proofErr w:type="spellStart"/>
      <w:r w:rsidRPr="00C87829">
        <w:t>contoh</w:t>
      </w:r>
      <w:proofErr w:type="spellEnd"/>
      <w:r w:rsidRPr="00C87829">
        <w:t xml:space="preserve"> </w:t>
      </w:r>
      <w:proofErr w:type="spellStart"/>
      <w:r w:rsidRPr="00C87829">
        <w:t>penggunaan</w:t>
      </w:r>
      <w:proofErr w:type="spellEnd"/>
      <w:r w:rsidRPr="00C87829">
        <w:t xml:space="preserve"> </w:t>
      </w:r>
      <w:proofErr w:type="spellStart"/>
      <w:r w:rsidRPr="00C87829">
        <w:t>setposition</w:t>
      </w:r>
      <w:proofErr w:type="spellEnd"/>
      <w:r w:rsidRPr="00C87829">
        <w:t>)</w:t>
      </w:r>
      <w:bookmarkEnd w:id="16"/>
    </w:p>
    <w:p w14:paraId="595A8062" w14:textId="6255514F" w:rsidR="00251D3A" w:rsidRPr="00C90EEF" w:rsidRDefault="00251D3A" w:rsidP="00B55AB5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x=0, y=0)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100 dan y=100.</w:t>
      </w:r>
    </w:p>
    <w:p w14:paraId="78357385" w14:textId="28ABD7FE" w:rsidR="00251D3A" w:rsidRPr="00C90EEF" w:rsidRDefault="00251D3A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5F001A1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B6ADEDD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C4084DA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4498FCA" w14:textId="77777777" w:rsidR="00BC3A63" w:rsidRPr="00C90EEF" w:rsidRDefault="00BC3A63" w:rsidP="00251D3A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6653CBA" w14:textId="0E24999C" w:rsidR="00BC3A63" w:rsidRPr="00C90EEF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3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enal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position</w:t>
      </w:r>
      <w:proofErr w:type="spellEnd"/>
    </w:p>
    <w:p w14:paraId="48EB96D4" w14:textId="451E2E65" w:rsidR="00BC3A63" w:rsidRPr="00BC3A63" w:rsidRDefault="00BC3A63" w:rsidP="00BC3A63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BC3A63">
        <w:rPr>
          <w:rFonts w:ascii="Segoe UI" w:hAnsi="Segoe UI" w:cs="Segoe UI"/>
          <w:sz w:val="24"/>
          <w:szCs w:val="24"/>
        </w:rPr>
        <w:t>Sekar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it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a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lajar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agaiman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mindah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idaw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langsu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e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itik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erten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di canvas. </w:t>
      </w:r>
      <w:proofErr w:type="spellStart"/>
      <w:r w:rsidRPr="00BC3A63">
        <w:rPr>
          <w:rFonts w:ascii="Segoe UI" w:hAnsi="Segoe UI" w:cs="Segoe UI"/>
          <w:sz w:val="24"/>
          <w:szCs w:val="24"/>
        </w:rPr>
        <w:t>Perint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etpositionmemungkin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idawang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ompa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ke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osi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ar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anpa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l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rputar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ata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angk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lahan</w:t>
      </w:r>
      <w:proofErr w:type="spellEnd"/>
      <w:r w:rsidRPr="00BC3A63">
        <w:rPr>
          <w:rFonts w:ascii="Segoe UI" w:hAnsi="Segoe UI" w:cs="Segoe UI"/>
          <w:sz w:val="24"/>
          <w:szCs w:val="24"/>
        </w:rPr>
        <w:t>.</w:t>
      </w:r>
    </w:p>
    <w:p w14:paraId="11061D02" w14:textId="77777777" w:rsidR="00BC3A63" w:rsidRPr="00BC3A63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BC3A63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BC3A63">
        <w:rPr>
          <w:rFonts w:ascii="Segoe UI" w:hAnsi="Segoe UI" w:cs="Segoe UI"/>
          <w:sz w:val="24"/>
          <w:szCs w:val="24"/>
        </w:rPr>
        <w:t>aplika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BC3A63">
        <w:rPr>
          <w:rFonts w:ascii="Segoe UI" w:hAnsi="Segoe UI" w:cs="Segoe UI"/>
          <w:sz w:val="24"/>
          <w:szCs w:val="24"/>
        </w:rPr>
        <w:t>tel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disiap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BC3A63">
        <w:rPr>
          <w:rFonts w:ascii="Segoe UI" w:hAnsi="Segoe UI" w:cs="Segoe UI"/>
          <w:sz w:val="24"/>
          <w:szCs w:val="24"/>
        </w:rPr>
        <w:t>lal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kut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nstruks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beriku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ini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BC3A63">
        <w:rPr>
          <w:rFonts w:ascii="Segoe UI" w:hAnsi="Segoe UI" w:cs="Segoe UI"/>
          <w:sz w:val="24"/>
          <w:szCs w:val="24"/>
        </w:rPr>
        <w:t>Ketik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etiap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perintah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sa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BC3A63">
        <w:rPr>
          <w:rFonts w:ascii="Segoe UI" w:hAnsi="Segoe UI" w:cs="Segoe UI"/>
          <w:sz w:val="24"/>
          <w:szCs w:val="24"/>
        </w:rPr>
        <w:t>satu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BC3A63">
        <w:rPr>
          <w:rFonts w:ascii="Segoe UI" w:hAnsi="Segoe UI" w:cs="Segoe UI"/>
          <w:sz w:val="24"/>
          <w:szCs w:val="24"/>
        </w:rPr>
        <w:t>tekan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tombol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r w:rsidRPr="00BC3A63">
        <w:rPr>
          <w:rFonts w:ascii="Segoe UI" w:hAnsi="Segoe UI" w:cs="Segoe UI"/>
          <w:b/>
          <w:bCs/>
          <w:sz w:val="24"/>
          <w:szCs w:val="24"/>
        </w:rPr>
        <w:t>"Run Code"</w:t>
      </w:r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untuk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melihat</w:t>
      </w:r>
      <w:proofErr w:type="spellEnd"/>
      <w:r w:rsidRPr="00BC3A6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C3A63">
        <w:rPr>
          <w:rFonts w:ascii="Segoe UI" w:hAnsi="Segoe UI" w:cs="Segoe UI"/>
          <w:sz w:val="24"/>
          <w:szCs w:val="24"/>
        </w:rPr>
        <w:t>hasilnya</w:t>
      </w:r>
      <w:proofErr w:type="spellEnd"/>
      <w:r w:rsidRPr="00BC3A63">
        <w:rPr>
          <w:rFonts w:ascii="Segoe UI" w:hAnsi="Segoe UI" w:cs="Segoe UI"/>
          <w:sz w:val="24"/>
          <w:szCs w:val="24"/>
        </w:rPr>
        <w:t>.</w:t>
      </w:r>
    </w:p>
    <w:p w14:paraId="4D3C3D43" w14:textId="762A0050" w:rsidR="00251D3A" w:rsidRPr="00C90EEF" w:rsidRDefault="00BC3A63" w:rsidP="00BC3A63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394EC24B" w14:textId="4A8A18B8" w:rsidR="00251D3A" w:rsidRPr="00C90EEF" w:rsidRDefault="00251D3A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76928D35" w14:textId="632C86A8" w:rsidR="00251D3A" w:rsidRPr="00C90EEF" w:rsidRDefault="00251D3A" w:rsidP="00251D3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100,100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3A3223C" w14:textId="78698DF7" w:rsidR="00251D3A" w:rsidRPr="00C90EEF" w:rsidRDefault="00BC3A63" w:rsidP="00CA61F6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etposition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100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251D3A"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5D2B066A" w14:textId="093DA25A" w:rsidR="00251D3A" w:rsidRPr="00C90EEF" w:rsidRDefault="00251D3A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E315F78" w14:textId="0E95882F" w:rsidR="00251D3A" w:rsidRPr="00C90EEF" w:rsidRDefault="00251D3A" w:rsidP="00251D3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(0,100)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CA61F6"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="00CA61F6"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F0FCF61" w14:textId="48AEC6D9" w:rsidR="00CA61F6" w:rsidRPr="00C90EEF" w:rsidRDefault="00CA61F6" w:rsidP="00CA61F6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BC3A6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  <w:r w:rsidR="00BC3A6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4858795" w14:textId="699255B1" w:rsidR="00F11D75" w:rsidRPr="00C90EEF" w:rsidRDefault="00F11D75" w:rsidP="00F11D75">
      <w:pPr>
        <w:rPr>
          <w:rFonts w:ascii="Segoe UI" w:hAnsi="Segoe UI" w:cs="Segoe UI"/>
          <w:sz w:val="24"/>
          <w:szCs w:val="24"/>
        </w:rPr>
      </w:pPr>
    </w:p>
    <w:p w14:paraId="40C03CC7" w14:textId="2CE2FA87" w:rsidR="00B55AB5" w:rsidRPr="00C90EEF" w:rsidRDefault="00B55AB5" w:rsidP="00F11D75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9AB62C7" w14:textId="385BB5E7" w:rsidR="00F11D75" w:rsidRPr="00C90EEF" w:rsidRDefault="00F11D75" w:rsidP="00BC3A63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`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ru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mbinas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k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12B360C" w14:textId="77777777" w:rsidR="00BC3A63" w:rsidRPr="00C90EEF" w:rsidRDefault="00BC3A63" w:rsidP="00BC3A63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8ABBB4D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5C5D4DB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168CAB3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25132B2D" w14:textId="77777777" w:rsidR="00BC3A63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58BCA659" w14:textId="4C34EA73" w:rsidR="00B55AB5" w:rsidRPr="00C90EEF" w:rsidRDefault="00BC3A63" w:rsidP="00BC3A63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7A5BA60E" w14:textId="493CD208" w:rsidR="00F11D75" w:rsidRPr="00C90EEF" w:rsidRDefault="00F11D75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2D169BE0" w14:textId="264976F7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.</w:t>
      </w:r>
    </w:p>
    <w:p w14:paraId="1A30A04C" w14:textId="48C7E8B1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836E1DB" w14:textId="5C61DEF6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ru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C835E49" w14:textId="77777777" w:rsidR="00F11D75" w:rsidRPr="00C90EEF" w:rsidRDefault="00F11D75">
      <w:pPr>
        <w:pStyle w:val="ListParagraph"/>
        <w:numPr>
          <w:ilvl w:val="0"/>
          <w:numId w:val="2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.</w:t>
      </w:r>
    </w:p>
    <w:p w14:paraId="7AC0B01B" w14:textId="046DCF55" w:rsidR="00F11D75" w:rsidRPr="00C90EEF" w:rsidRDefault="00F11D75" w:rsidP="00F11D75">
      <w:pPr>
        <w:pStyle w:val="ListParagraph"/>
        <w:spacing w:after="0" w:line="360" w:lineRule="auto"/>
        <w:ind w:left="114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683064D" w14:textId="151280EE" w:rsidR="00F11D75" w:rsidRPr="00C90EEF" w:rsidRDefault="00F11D75">
      <w:pPr>
        <w:pStyle w:val="ListParagraph"/>
        <w:numPr>
          <w:ilvl w:val="0"/>
          <w:numId w:val="19"/>
        </w:numPr>
        <w:spacing w:after="0" w:line="360" w:lineRule="auto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dan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setposition</w:t>
      </w:r>
      <w:proofErr w:type="spellEnd"/>
      <w:r w:rsidR="003F51F7"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3F51F7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50 10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di man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hi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2B959C01" w14:textId="7B4A8B9D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100, 50)</w:t>
      </w:r>
    </w:p>
    <w:p w14:paraId="297B6B83" w14:textId="77777777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0)</w:t>
      </w:r>
    </w:p>
    <w:p w14:paraId="6A82DA50" w14:textId="796B6E82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0, 100)</w:t>
      </w:r>
    </w:p>
    <w:p w14:paraId="7F7D75BE" w14:textId="610AD328" w:rsidR="00F11D75" w:rsidRPr="00C90EEF" w:rsidRDefault="00F11D75">
      <w:pPr>
        <w:pStyle w:val="ListParagraph"/>
        <w:numPr>
          <w:ilvl w:val="0"/>
          <w:numId w:val="21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100)</w:t>
      </w:r>
    </w:p>
    <w:p w14:paraId="36362054" w14:textId="734C7003" w:rsidR="00B55AB5" w:rsidRPr="006016CB" w:rsidRDefault="00B55AB5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64BCE2C" w14:textId="77777777" w:rsidR="00352536" w:rsidRPr="006016CB" w:rsidRDefault="00352536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828AFF6" w14:textId="77777777" w:rsidR="006016CB" w:rsidRPr="006016CB" w:rsidRDefault="006016CB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332B9BB" w14:textId="77777777" w:rsidR="006016CB" w:rsidRPr="006016CB" w:rsidRDefault="006016CB" w:rsidP="00B55AB5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657260E" w14:textId="77777777" w:rsidR="003A4FE3" w:rsidRDefault="003A4FE3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17" w:name="_Toc196392624"/>
    <w:p w14:paraId="4A2CD207" w14:textId="7575A005" w:rsidR="00144B87" w:rsidRPr="00BC3A63" w:rsidRDefault="00144B87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51424" behindDoc="1" locked="0" layoutInCell="1" allowOverlap="1" wp14:anchorId="27B26001" wp14:editId="14FFFECA">
                <wp:simplePos x="0" y="0"/>
                <wp:positionH relativeFrom="column">
                  <wp:posOffset>-95250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114648292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62F5F8F" id="Arrow: Pentagon 21" o:spid="_x0000_s1026" type="#_x0000_t15" style="position:absolute;margin-left:-7.5pt;margin-top:-2.25pt;width:469.8pt;height:27.6pt;z-index:-251565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" adj="20966" fillcolor="#c88e0e" strokecolor="white [3212]" strokeweight="1pt"/>
            </w:pict>
          </mc:Fallback>
        </mc:AlternateContent>
      </w:r>
      <w:proofErr w:type="spellStart"/>
      <w:r w:rsidR="00D02471" w:rsidRPr="00144B87">
        <w:rPr>
          <w:rFonts w:cs="Segoe UI"/>
          <w:color w:val="FFFFFF" w:themeColor="background1"/>
          <w:sz w:val="32"/>
          <w:lang w:val="en-US"/>
        </w:rPr>
        <w:t>Setx</w:t>
      </w:r>
      <w:proofErr w:type="spellEnd"/>
      <w:r w:rsidR="00D02471" w:rsidRPr="00144B87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="00D02471" w:rsidRPr="00144B87">
        <w:rPr>
          <w:rFonts w:cs="Segoe UI"/>
          <w:color w:val="FFFFFF" w:themeColor="background1"/>
          <w:sz w:val="32"/>
          <w:lang w:val="en-US"/>
        </w:rPr>
        <w:t>Sety</w:t>
      </w:r>
      <w:bookmarkEnd w:id="17"/>
      <w:proofErr w:type="spellEnd"/>
    </w:p>
    <w:p w14:paraId="0DC0CE22" w14:textId="77155839" w:rsidR="005A37DE" w:rsidRPr="00C90EEF" w:rsidRDefault="005A37DE" w:rsidP="00144B87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1AF5A91A" w14:textId="58AD63F5" w:rsidR="005A37DE" w:rsidRPr="00C90EEF" w:rsidRDefault="005A37DE" w:rsidP="00BC3A63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 dan y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pis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`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x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` dan `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y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`.</w:t>
      </w:r>
    </w:p>
    <w:p w14:paraId="2E78223E" w14:textId="6D81635C" w:rsidR="005A37DE" w:rsidRPr="00C90EEF" w:rsidRDefault="005A37DE" w:rsidP="005A37DE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7CD9F22" wp14:editId="43928733">
                <wp:simplePos x="0" y="0"/>
                <wp:positionH relativeFrom="column">
                  <wp:posOffset>23123</wp:posOffset>
                </wp:positionH>
                <wp:positionV relativeFrom="paragraph">
                  <wp:posOffset>206375</wp:posOffset>
                </wp:positionV>
                <wp:extent cx="5943600" cy="0"/>
                <wp:effectExtent l="0" t="0" r="0" b="0"/>
                <wp:wrapNone/>
                <wp:docPr id="80855943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E73AB18" id="Straight Connector 4" o:spid="_x0000_s1026" style="position:absolute;z-index:2516756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.8pt,16.25pt" to="469.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X/lR9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72D1EE47" w14:textId="32E95217" w:rsidR="005A37DE" w:rsidRPr="00C90EEF" w:rsidRDefault="005A37DE" w:rsidP="005A37DE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(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(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BC3A63"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45C237" w14:textId="40C77315" w:rsidR="005A37DE" w:rsidRPr="00C90EEF" w:rsidRDefault="005A37DE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Setx</w:t>
      </w:r>
      <w:proofErr w:type="spellEnd"/>
    </w:p>
    <w:p w14:paraId="6F8D7D1D" w14:textId="14F47E7A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</w:t>
      </w:r>
      <w:proofErr w:type="spellStart"/>
      <w:r w:rsidRPr="00C90EEF">
        <w:rPr>
          <w:rFonts w:ascii="Segoe UI" w:hAnsi="Segoe UI" w:cs="Segoe UI"/>
          <w:sz w:val="24"/>
          <w:szCs w:val="24"/>
        </w:rPr>
        <w:t>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.</w:t>
      </w:r>
    </w:p>
    <w:p w14:paraId="07606D21" w14:textId="6B381600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A8B6B4C" w14:textId="57D1413F" w:rsidR="005A37DE" w:rsidRPr="00C90EEF" w:rsidRDefault="005A37DE" w:rsidP="005A37DE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etx</w:t>
      </w:r>
      <w:proofErr w:type="spellEnd"/>
      <w:r w:rsidR="00BC3A63" w:rsidRPr="00C90EEF">
        <w:rPr>
          <w:rFonts w:ascii="Consolas" w:hAnsi="Consolas" w:cs="Courier New"/>
          <w:sz w:val="24"/>
          <w:szCs w:val="24"/>
        </w:rPr>
        <w:t xml:space="preserve"> </w:t>
      </w:r>
      <w:r w:rsidRPr="00C90EEF">
        <w:rPr>
          <w:rFonts w:ascii="Consolas" w:hAnsi="Consolas" w:cs="Courier New"/>
          <w:sz w:val="24"/>
          <w:szCs w:val="24"/>
        </w:rPr>
        <w:t>100</w:t>
      </w:r>
    </w:p>
    <w:p w14:paraId="7719CC97" w14:textId="77777777" w:rsidR="005A37DE" w:rsidRPr="00C90EEF" w:rsidRDefault="005A37DE" w:rsidP="005A37DE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4E8012D9" w14:textId="5F6C9C71" w:rsidR="005A37DE" w:rsidRPr="00C90EEF" w:rsidRDefault="005A37DE" w:rsidP="005A37DE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21261882" w14:textId="77777777" w:rsidR="005A37DE" w:rsidRPr="00C90EEF" w:rsidRDefault="005A37DE" w:rsidP="005A37DE">
      <w:pPr>
        <w:pStyle w:val="ListParagraph"/>
        <w:keepNext/>
        <w:spacing w:after="0" w:line="360" w:lineRule="auto"/>
        <w:ind w:left="78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73BC5BBE" wp14:editId="5790928F">
            <wp:extent cx="1980000" cy="1980000"/>
            <wp:effectExtent l="0" t="0" r="1270" b="1270"/>
            <wp:docPr id="20129030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2903048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7D87D" w14:textId="484C643F" w:rsidR="005A37DE" w:rsidRPr="00C90EEF" w:rsidRDefault="005A37DE" w:rsidP="005A37DE">
      <w:pPr>
        <w:pStyle w:val="Caption"/>
        <w:ind w:left="851"/>
        <w:jc w:val="center"/>
        <w:rPr>
          <w:rFonts w:ascii="Segoe UI" w:hAnsi="Segoe UI" w:cs="Segoe UI"/>
          <w:color w:val="auto"/>
          <w:lang w:val="en-US"/>
        </w:rPr>
      </w:pPr>
      <w:bookmarkStart w:id="18" w:name="_Toc192105842"/>
      <w:bookmarkStart w:id="19" w:name="_Toc196350268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9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x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18"/>
      <w:bookmarkEnd w:id="19"/>
    </w:p>
    <w:p w14:paraId="61955EF2" w14:textId="44A761B9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</w:t>
      </w:r>
      <w:proofErr w:type="gramStart"/>
      <w:r w:rsidRPr="00C90EEF">
        <w:rPr>
          <w:rFonts w:ascii="Segoe UI" w:hAnsi="Segoe UI" w:cs="Segoe UI"/>
          <w:sz w:val="24"/>
          <w:szCs w:val="24"/>
        </w:rPr>
        <w:t>0,y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=0.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0.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</w:t>
      </w:r>
      <w:proofErr w:type="gramStart"/>
      <w:r w:rsidRPr="00C90EEF">
        <w:rPr>
          <w:rFonts w:ascii="Segoe UI" w:hAnsi="Segoe UI" w:cs="Segoe UI"/>
          <w:sz w:val="24"/>
          <w:szCs w:val="24"/>
        </w:rPr>
        <w:t>100,y</w:t>
      </w:r>
      <w:proofErr w:type="gramEnd"/>
      <w:r w:rsidRPr="00C90EEF">
        <w:rPr>
          <w:rFonts w:ascii="Segoe UI" w:hAnsi="Segoe UI" w:cs="Segoe UI"/>
          <w:sz w:val="24"/>
          <w:szCs w:val="24"/>
        </w:rPr>
        <w:t>=0.</w:t>
      </w:r>
    </w:p>
    <w:p w14:paraId="54FFCC8D" w14:textId="77777777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2409CEC0" w14:textId="77777777" w:rsidR="00D511D5" w:rsidRPr="00C90EEF" w:rsidRDefault="00D511D5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98180DD" w14:textId="77777777" w:rsidR="00BC3A63" w:rsidRPr="00C90EEF" w:rsidRDefault="005A37DE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Sety</w:t>
      </w:r>
      <w:proofErr w:type="spellEnd"/>
    </w:p>
    <w:p w14:paraId="4E10BBFB" w14:textId="247DCF2C" w:rsidR="005A37DE" w:rsidRPr="00C90EEF" w:rsidRDefault="005A37DE" w:rsidP="00BC3A63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.</w:t>
      </w:r>
    </w:p>
    <w:p w14:paraId="3CE41809" w14:textId="0122BA72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910074B" w14:textId="3A190D41" w:rsidR="005A37DE" w:rsidRPr="00C90EEF" w:rsidRDefault="00BC3A63" w:rsidP="005A37DE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C90EEF">
        <w:rPr>
          <w:rFonts w:ascii="Consolas" w:hAnsi="Consolas" w:cs="Courier New"/>
          <w:sz w:val="24"/>
          <w:szCs w:val="24"/>
        </w:rPr>
        <w:t>s</w:t>
      </w:r>
      <w:r w:rsidR="005A37DE" w:rsidRPr="00C90EEF">
        <w:rPr>
          <w:rFonts w:ascii="Consolas" w:hAnsi="Consolas" w:cs="Courier New"/>
          <w:sz w:val="24"/>
          <w:szCs w:val="24"/>
        </w:rPr>
        <w:t>ety</w:t>
      </w:r>
      <w:proofErr w:type="spellEnd"/>
      <w:r w:rsidRPr="00C90EEF">
        <w:rPr>
          <w:rFonts w:ascii="Consolas" w:hAnsi="Consolas" w:cs="Courier New"/>
          <w:sz w:val="24"/>
          <w:szCs w:val="24"/>
        </w:rPr>
        <w:t xml:space="preserve"> </w:t>
      </w:r>
      <w:r w:rsidR="005A37DE" w:rsidRPr="00C90EEF">
        <w:rPr>
          <w:rFonts w:ascii="Consolas" w:hAnsi="Consolas" w:cs="Courier New"/>
          <w:sz w:val="24"/>
          <w:szCs w:val="24"/>
        </w:rPr>
        <w:t>150</w:t>
      </w:r>
    </w:p>
    <w:p w14:paraId="51F36174" w14:textId="77777777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3D57A3F" w14:textId="45DD32D1" w:rsidR="005A37DE" w:rsidRPr="00C90EEF" w:rsidRDefault="005A37DE" w:rsidP="005A37DE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Hasil:</w:t>
      </w:r>
    </w:p>
    <w:p w14:paraId="3BA6F501" w14:textId="77777777" w:rsidR="005A37DE" w:rsidRPr="00C90EEF" w:rsidRDefault="005A37DE" w:rsidP="005A37DE">
      <w:pPr>
        <w:pStyle w:val="ListParagraph"/>
        <w:keepNext/>
        <w:spacing w:after="0" w:line="360" w:lineRule="auto"/>
        <w:ind w:left="78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7B8AE64" wp14:editId="25202137">
            <wp:extent cx="1980000" cy="1980000"/>
            <wp:effectExtent l="0" t="0" r="1270" b="1270"/>
            <wp:docPr id="19034857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3485745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591EB5" w14:textId="7416016F" w:rsidR="005A37DE" w:rsidRPr="00C90EEF" w:rsidRDefault="005A37DE" w:rsidP="005A37DE">
      <w:pPr>
        <w:pStyle w:val="Caption"/>
        <w:spacing w:after="0"/>
        <w:ind w:left="851"/>
        <w:jc w:val="center"/>
        <w:rPr>
          <w:rFonts w:ascii="Segoe UI" w:hAnsi="Segoe UI" w:cs="Segoe UI"/>
          <w:color w:val="auto"/>
          <w:lang w:val="en-US"/>
        </w:rPr>
      </w:pPr>
      <w:bookmarkStart w:id="20" w:name="_Toc192105843"/>
      <w:bookmarkStart w:id="21" w:name="_Toc196350269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0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y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20"/>
      <w:bookmarkEnd w:id="21"/>
    </w:p>
    <w:p w14:paraId="3C1ABD19" w14:textId="5F72CF29" w:rsidR="005A37DE" w:rsidRPr="00C90EEF" w:rsidRDefault="004D1B7E" w:rsidP="004D1B7E">
      <w:pPr>
        <w:spacing w:before="24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0, y=0.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0.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=0, y=150.</w:t>
      </w:r>
    </w:p>
    <w:p w14:paraId="7669F48E" w14:textId="1E623024" w:rsidR="005A37DE" w:rsidRPr="00C90EEF" w:rsidRDefault="005A37DE" w:rsidP="004D1B7E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79F7469" w14:textId="208EB929" w:rsidR="005A37DE" w:rsidRPr="00C90EEF" w:rsidRDefault="00024814" w:rsidP="004D1B7E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4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ub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x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d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y</w:t>
      </w:r>
      <w:proofErr w:type="spellEnd"/>
    </w:p>
    <w:p w14:paraId="1B545E39" w14:textId="554C22EC" w:rsidR="00024814" w:rsidRPr="00024814" w:rsidRDefault="00024814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024814">
        <w:rPr>
          <w:rFonts w:ascii="Segoe UI" w:hAnsi="Segoe UI" w:cs="Segoe UI"/>
          <w:sz w:val="24"/>
          <w:szCs w:val="24"/>
        </w:rPr>
        <w:t xml:space="preserve">Kali </w:t>
      </w:r>
      <w:proofErr w:type="spellStart"/>
      <w:r w:rsidRPr="00024814">
        <w:rPr>
          <w:rFonts w:ascii="Segoe UI" w:hAnsi="Segoe UI" w:cs="Segoe UI"/>
          <w:sz w:val="24"/>
          <w:szCs w:val="24"/>
        </w:rPr>
        <w:t>in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kit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belajar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car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ngub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osi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Bidawang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cara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horizontal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vertikal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nggun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erint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tx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sety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. Buka </w:t>
      </w:r>
      <w:proofErr w:type="spellStart"/>
      <w:r w:rsidRPr="00024814">
        <w:rPr>
          <w:rFonts w:ascii="Segoe UI" w:hAnsi="Segoe UI" w:cs="Segoe UI"/>
          <w:sz w:val="24"/>
          <w:szCs w:val="24"/>
        </w:rPr>
        <w:t>aplika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24814">
        <w:rPr>
          <w:rFonts w:ascii="Segoe UI" w:hAnsi="Segoe UI" w:cs="Segoe UI"/>
          <w:sz w:val="24"/>
          <w:szCs w:val="24"/>
        </w:rPr>
        <w:t>sud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disiap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024814">
        <w:rPr>
          <w:rFonts w:ascii="Segoe UI" w:hAnsi="Segoe UI" w:cs="Segoe UI"/>
          <w:sz w:val="24"/>
          <w:szCs w:val="24"/>
        </w:rPr>
        <w:t>lal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kut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nstruks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024814">
        <w:rPr>
          <w:rFonts w:ascii="Segoe UI" w:hAnsi="Segoe UI" w:cs="Segoe UI"/>
          <w:sz w:val="24"/>
          <w:szCs w:val="24"/>
        </w:rPr>
        <w:t>baw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ini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024814">
        <w:rPr>
          <w:rFonts w:ascii="Segoe UI" w:hAnsi="Segoe UI" w:cs="Segoe UI"/>
          <w:sz w:val="24"/>
          <w:szCs w:val="24"/>
        </w:rPr>
        <w:t>Ketik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etiap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perintah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sat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024814">
        <w:rPr>
          <w:rFonts w:ascii="Segoe UI" w:hAnsi="Segoe UI" w:cs="Segoe UI"/>
          <w:sz w:val="24"/>
          <w:szCs w:val="24"/>
        </w:rPr>
        <w:t>satu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24814">
        <w:rPr>
          <w:rFonts w:ascii="Segoe UI" w:hAnsi="Segoe UI" w:cs="Segoe UI"/>
          <w:sz w:val="24"/>
          <w:szCs w:val="24"/>
        </w:rPr>
        <w:t>te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r w:rsidRPr="00024814">
        <w:rPr>
          <w:rFonts w:ascii="Segoe UI" w:hAnsi="Segoe UI" w:cs="Segoe UI"/>
          <w:b/>
          <w:bCs/>
          <w:sz w:val="24"/>
          <w:szCs w:val="24"/>
        </w:rPr>
        <w:t>"Run Code"</w:t>
      </w:r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untuk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melihat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hasil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24814">
        <w:rPr>
          <w:rFonts w:ascii="Segoe UI" w:hAnsi="Segoe UI" w:cs="Segoe UI"/>
          <w:sz w:val="24"/>
          <w:szCs w:val="24"/>
        </w:rPr>
        <w:t>gerakan</w:t>
      </w:r>
      <w:proofErr w:type="spellEnd"/>
      <w:r w:rsidRPr="00024814">
        <w:rPr>
          <w:rFonts w:ascii="Segoe UI" w:hAnsi="Segoe UI" w:cs="Segoe UI"/>
          <w:sz w:val="24"/>
          <w:szCs w:val="24"/>
        </w:rPr>
        <w:t xml:space="preserve"> di canvas.</w:t>
      </w:r>
    </w:p>
    <w:p w14:paraId="00DC7C71" w14:textId="54DB1280" w:rsidR="004D1B7E" w:rsidRPr="00C90EEF" w:rsidRDefault="00024814" w:rsidP="00024814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483ACE2" w14:textId="1AA2F581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</w:t>
      </w:r>
    </w:p>
    <w:p w14:paraId="29691699" w14:textId="08F4190D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k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0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66737D9" w14:textId="749838EA" w:rsidR="004D1B7E" w:rsidRPr="00C90EEF" w:rsidRDefault="004D1B7E" w:rsidP="00024814">
      <w:pPr>
        <w:pStyle w:val="ListParagraph"/>
        <w:shd w:val="clear" w:color="auto" w:fill="D9D9D9" w:themeFill="background1" w:themeFillShade="D9"/>
        <w:spacing w:after="0"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x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7898D56" w14:textId="77777777" w:rsidR="00250F4B" w:rsidRPr="00250F4B" w:rsidRDefault="00250F4B" w:rsidP="00250F4B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AD15F81" w14:textId="75C451F8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Y</w:t>
      </w:r>
    </w:p>
    <w:p w14:paraId="05B5DF1B" w14:textId="340F07B2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-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301C575" w14:textId="17E7A3BE" w:rsidR="004D1B7E" w:rsidRPr="00C90EEF" w:rsidRDefault="004D1B7E" w:rsidP="004D1B7E">
      <w:pPr>
        <w:pStyle w:val="ListParagraph"/>
        <w:shd w:val="clear" w:color="auto" w:fill="D9D9D9" w:themeFill="background1" w:themeFillShade="D9"/>
        <w:spacing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y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-50</w:t>
      </w:r>
    </w:p>
    <w:p w14:paraId="50380104" w14:textId="171DAB91" w:rsidR="004D1B7E" w:rsidRPr="00C90EEF" w:rsidRDefault="004D1B7E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</w:t>
      </w:r>
    </w:p>
    <w:p w14:paraId="780AE77F" w14:textId="75FF99AB" w:rsidR="004D1B7E" w:rsidRPr="00C90EEF" w:rsidRDefault="004D1B7E" w:rsidP="004D1B7E">
      <w:pPr>
        <w:pStyle w:val="ListParagraph"/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X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35A905A" w14:textId="52D1118E" w:rsidR="004D1B7E" w:rsidRPr="00C90EEF" w:rsidRDefault="004D1B7E" w:rsidP="004D1B7E">
      <w:pPr>
        <w:pStyle w:val="ListParagraph"/>
        <w:shd w:val="clear" w:color="auto" w:fill="D9D9D9" w:themeFill="background1" w:themeFillShade="D9"/>
        <w:spacing w:line="360" w:lineRule="auto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x</w:t>
      </w:r>
      <w:proofErr w:type="spellEnd"/>
      <w:r w:rsidR="0002481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26DAA1BC" w14:textId="2A6C6A7B" w:rsidR="007F5B5A" w:rsidRPr="00C90EEF" w:rsidRDefault="007F5B5A" w:rsidP="001A51E0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115B5C" w14:textId="708265FF" w:rsidR="005A37DE" w:rsidRPr="00C90EEF" w:rsidRDefault="005A37DE" w:rsidP="00352536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14AB59E" w14:textId="399B4B21" w:rsidR="00144B87" w:rsidRPr="00C90EEF" w:rsidRDefault="00352536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y</w:t>
      </w:r>
      <w:proofErr w:type="spellEnd"/>
      <w:r w:rsidR="00BC3A63"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ingi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leksibe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terutam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l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pesifi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D3A2887" w14:textId="77777777" w:rsidR="00024814" w:rsidRPr="00C90EEF" w:rsidRDefault="00024814" w:rsidP="0002481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592B3333" w14:textId="2F19211D" w:rsidR="005A37DE" w:rsidRPr="00C90EEF" w:rsidRDefault="00024814" w:rsidP="000248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59249AA2" w14:textId="2FFCD088" w:rsidR="008E4BB8" w:rsidRPr="00C90EEF" w:rsidRDefault="008E4BB8">
      <w:pPr>
        <w:pStyle w:val="ListParagraph"/>
        <w:numPr>
          <w:ilvl w:val="0"/>
          <w:numId w:val="24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setx</w:t>
      </w:r>
      <w:proofErr w:type="spellEnd"/>
      <w:r w:rsidR="00024814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200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</w:t>
      </w:r>
    </w:p>
    <w:p w14:paraId="3B549E96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200, 50).</w:t>
      </w:r>
    </w:p>
    <w:p w14:paraId="6416AF68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200).</w:t>
      </w:r>
    </w:p>
    <w:p w14:paraId="260E0F12" w14:textId="77777777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200, 200).</w:t>
      </w:r>
    </w:p>
    <w:p w14:paraId="75A28EDB" w14:textId="1977C769" w:rsidR="008E4BB8" w:rsidRPr="00C90EEF" w:rsidRDefault="008E4BB8">
      <w:pPr>
        <w:pStyle w:val="ListParagraph"/>
        <w:numPr>
          <w:ilvl w:val="0"/>
          <w:numId w:val="25"/>
        </w:numPr>
        <w:shd w:val="clear" w:color="auto" w:fill="FFFFFF"/>
        <w:spacing w:before="240"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50).</w:t>
      </w:r>
    </w:p>
    <w:p w14:paraId="6A0608FA" w14:textId="478B699A" w:rsidR="008E4BB8" w:rsidRPr="00C90EEF" w:rsidRDefault="008E4BB8">
      <w:pPr>
        <w:pStyle w:val="ListParagraph"/>
        <w:numPr>
          <w:ilvl w:val="0"/>
          <w:numId w:val="24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= -50 </w:t>
      </w:r>
      <w:proofErr w:type="spellStart"/>
      <w:r w:rsidRPr="00C90EEF">
        <w:rPr>
          <w:rFonts w:ascii="Segoe UI" w:hAnsi="Segoe UI" w:cs="Segoe UI"/>
          <w:sz w:val="24"/>
          <w:szCs w:val="24"/>
        </w:rPr>
        <w:t>tan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,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har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00F556AC" w14:textId="392227B8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y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</w:p>
    <w:p w14:paraId="49B673EA" w14:textId="255A1C29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x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</w:t>
      </w:r>
    </w:p>
    <w:p w14:paraId="3AA779E0" w14:textId="7EF059D5" w:rsidR="008E4BB8" w:rsidRPr="00C90EEF" w:rsidRDefault="00024814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tpositio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8E4BB8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50 0</w:t>
      </w:r>
    </w:p>
    <w:p w14:paraId="30446DD2" w14:textId="4EF910B5" w:rsidR="008E4BB8" w:rsidRPr="00C90EEF" w:rsidRDefault="008E4BB8">
      <w:pPr>
        <w:pStyle w:val="ListParagraph"/>
        <w:numPr>
          <w:ilvl w:val="0"/>
          <w:numId w:val="26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ome</w:t>
      </w:r>
    </w:p>
    <w:p w14:paraId="39C34E1C" w14:textId="77777777" w:rsidR="008E4BB8" w:rsidRPr="00C90EEF" w:rsidRDefault="008E4BB8" w:rsidP="008E4BB8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696C00CE" w14:textId="77777777" w:rsidR="00144B87" w:rsidRDefault="00144B87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22" w:name="_Toc196392625"/>
    <w:p w14:paraId="42803C04" w14:textId="3D06F73B" w:rsidR="001A51E0" w:rsidRPr="00024814" w:rsidRDefault="001A51E0">
      <w:pPr>
        <w:pStyle w:val="Heading2"/>
        <w:numPr>
          <w:ilvl w:val="0"/>
          <w:numId w:val="47"/>
        </w:numPr>
        <w:spacing w:before="0"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67808" behindDoc="1" locked="0" layoutInCell="1" allowOverlap="1" wp14:anchorId="7BE5A0E8" wp14:editId="27A58B20">
                <wp:simplePos x="0" y="0"/>
                <wp:positionH relativeFrom="column">
                  <wp:posOffset>-95250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4801342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07F62B" id="Arrow: Pentagon 21" o:spid="_x0000_s1026" type="#_x0000_t15" style="position:absolute;margin-left:-7.5pt;margin-top:-2.25pt;width:469.8pt;height:27.6pt;z-index:-251548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" adj="20966" fillcolor="#c88e0e" strokecolor="white [3212]" strokeweight="1pt"/>
            </w:pict>
          </mc:Fallback>
        </mc:AlternateContent>
      </w:r>
      <w:proofErr w:type="spellStart"/>
      <w:r w:rsidR="00D02471" w:rsidRPr="001A51E0">
        <w:rPr>
          <w:rFonts w:cs="Segoe UI"/>
          <w:color w:val="FFFFFF" w:themeColor="background1"/>
          <w:sz w:val="32"/>
          <w:lang w:val="en-US"/>
        </w:rPr>
        <w:t>Setheading</w:t>
      </w:r>
      <w:bookmarkEnd w:id="22"/>
      <w:proofErr w:type="spellEnd"/>
    </w:p>
    <w:p w14:paraId="771D91DF" w14:textId="08C459DF" w:rsidR="008E4BB8" w:rsidRPr="00C90EEF" w:rsidRDefault="008E4BB8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0DD0A0F9" w14:textId="222291F1" w:rsidR="008E4BB8" w:rsidRPr="00C90EEF" w:rsidRDefault="008E4BB8" w:rsidP="0002481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headi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441F9E6" w14:textId="155750E5" w:rsidR="008E4BB8" w:rsidRPr="00C90EEF" w:rsidRDefault="008E4BB8" w:rsidP="008E4BB8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1C72B85" wp14:editId="5B80DB92">
                <wp:simplePos x="0" y="0"/>
                <wp:positionH relativeFrom="column">
                  <wp:posOffset>7883</wp:posOffset>
                </wp:positionH>
                <wp:positionV relativeFrom="paragraph">
                  <wp:posOffset>250190</wp:posOffset>
                </wp:positionV>
                <wp:extent cx="5943600" cy="0"/>
                <wp:effectExtent l="0" t="0" r="0" b="0"/>
                <wp:wrapNone/>
                <wp:docPr id="1903711915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79A0EA8" id="Straight Connector 4" o:spid="_x0000_s1026" style="position:absolute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19.7pt" to="468.6pt,19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OmdzW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0015209E" w14:textId="2D40EAA9" w:rsidR="008E4BB8" w:rsidRPr="00C90EEF" w:rsidRDefault="008E4BB8" w:rsidP="008E4BB8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diuk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hit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, </w:t>
      </w:r>
      <w:proofErr w:type="spellStart"/>
      <w:r w:rsidRPr="00C90EEF">
        <w:rPr>
          <w:rFonts w:ascii="Segoe UI" w:hAnsi="Segoe UI" w:cs="Segoe UI"/>
          <w:sz w:val="24"/>
          <w:szCs w:val="24"/>
        </w:rPr>
        <w:t>dimu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2817BF2" w14:textId="0D90B9E6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Timur</w:t>
      </w:r>
    </w:p>
    <w:p w14:paraId="3C7C9F92" w14:textId="4B6C2E49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9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Utara</w:t>
      </w:r>
    </w:p>
    <w:p w14:paraId="140287C6" w14:textId="10387E1D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18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Barat</w:t>
      </w:r>
    </w:p>
    <w:p w14:paraId="401F7858" w14:textId="624ADEF9" w:rsidR="008E4BB8" w:rsidRPr="00C90EEF" w:rsidRDefault="008E4BB8">
      <w:pPr>
        <w:numPr>
          <w:ilvl w:val="0"/>
          <w:numId w:val="27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270°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</w:r>
      <w:r w:rsidRPr="00C90EEF">
        <w:rPr>
          <w:rFonts w:ascii="Segoe UI" w:hAnsi="Segoe UI" w:cs="Segoe UI"/>
          <w:sz w:val="24"/>
          <w:szCs w:val="24"/>
        </w:rPr>
        <w:t>: Selatan</w:t>
      </w:r>
    </w:p>
    <w:p w14:paraId="65DE0B39" w14:textId="77777777" w:rsidR="008E4BB8" w:rsidRPr="00C90EEF" w:rsidRDefault="008E4BB8" w:rsidP="00660704">
      <w:pPr>
        <w:spacing w:after="0" w:line="276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53DBC03E" w14:textId="423C7692" w:rsidR="008E4BB8" w:rsidRPr="00C90EEF" w:rsidRDefault="008E4BB8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D9C2A66" w14:textId="10B3A73F" w:rsidR="008E4BB8" w:rsidRPr="00C90EEF" w:rsidRDefault="00C238AA" w:rsidP="001A51E0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332527CE" w14:textId="2B69CBE5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14600D56" w14:textId="14BFDAE6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A48B775" w14:textId="77777777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</w:p>
    <w:p w14:paraId="43EC6B11" w14:textId="67FB3694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796074C4" w14:textId="58DE6CA7" w:rsidR="00C238AA" w:rsidRPr="00C90EEF" w:rsidRDefault="00C238AA" w:rsidP="00C238AA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2EE2DCD3" w14:textId="1815270C" w:rsidR="00C238AA" w:rsidRPr="00C90EEF" w:rsidRDefault="00C238AA" w:rsidP="001A51E0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72D1458" w14:textId="0EAAEAB4" w:rsidR="00C238AA" w:rsidRPr="00C90EEF" w:rsidRDefault="00C238AA" w:rsidP="00660704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159684DE" w14:textId="77777777" w:rsidR="00C238AA" w:rsidRPr="00C90EEF" w:rsidRDefault="00C238AA" w:rsidP="001A51E0">
      <w:pPr>
        <w:pStyle w:val="ListParagraph"/>
        <w:keepNext/>
        <w:spacing w:after="0" w:line="276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7E62AC6A" wp14:editId="608135FD">
            <wp:extent cx="1685925" cy="1685925"/>
            <wp:effectExtent l="0" t="0" r="9525" b="9525"/>
            <wp:docPr id="6918620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1862086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685984" cy="1685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3901A9" w14:textId="4835725B" w:rsidR="00C238AA" w:rsidRPr="00C90EEF" w:rsidRDefault="00C238AA" w:rsidP="00C238AA">
      <w:pPr>
        <w:pStyle w:val="Caption"/>
        <w:ind w:left="426"/>
        <w:jc w:val="center"/>
        <w:rPr>
          <w:rFonts w:ascii="Segoe UI" w:hAnsi="Segoe UI" w:cs="Segoe UI"/>
          <w:color w:val="auto"/>
        </w:rPr>
      </w:pPr>
      <w:bookmarkStart w:id="23" w:name="_Toc192105846"/>
      <w:bookmarkStart w:id="24" w:name="_Toc196350270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1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setheading</w:t>
      </w:r>
      <w:proofErr w:type="spellEnd"/>
      <w:r w:rsidRPr="00C90EEF">
        <w:rPr>
          <w:rFonts w:ascii="Segoe UI" w:hAnsi="Segoe UI" w:cs="Segoe UI"/>
          <w:color w:val="auto"/>
        </w:rPr>
        <w:t>)</w:t>
      </w:r>
      <w:bookmarkEnd w:id="23"/>
      <w:bookmarkEnd w:id="24"/>
    </w:p>
    <w:p w14:paraId="1241A6B2" w14:textId="77777777" w:rsidR="00E36A1F" w:rsidRPr="00C90EEF" w:rsidRDefault="00E36A1F" w:rsidP="00E36A1F"/>
    <w:p w14:paraId="4BEACDD3" w14:textId="23D1A947" w:rsidR="008E4BB8" w:rsidRPr="00C90EEF" w:rsidRDefault="00E36A1F" w:rsidP="00F10D2F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5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ubah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Arah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Bidawang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setheading</w:t>
      </w:r>
      <w:proofErr w:type="spellEnd"/>
    </w:p>
    <w:p w14:paraId="27F7E4B9" w14:textId="1DBEE0C9" w:rsidR="00E36A1F" w:rsidRPr="00C90EEF" w:rsidRDefault="00E36A1F" w:rsidP="00E36A1F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E36A1F">
        <w:rPr>
          <w:rFonts w:ascii="Segoe UI" w:hAnsi="Segoe UI" w:cs="Segoe UI"/>
          <w:sz w:val="24"/>
          <w:szCs w:val="24"/>
        </w:rPr>
        <w:t>Saatny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elajar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agaiman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ngub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ar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hadap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idawang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tanp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l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mutar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bertahap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ngguna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left </w:t>
      </w:r>
      <w:proofErr w:type="spellStart"/>
      <w:r w:rsidRPr="00E36A1F">
        <w:rPr>
          <w:rFonts w:ascii="Segoe UI" w:hAnsi="Segoe UI" w:cs="Segoe UI"/>
          <w:sz w:val="24"/>
          <w:szCs w:val="24"/>
        </w:rPr>
        <w:t>ata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right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E36A1F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E36A1F">
        <w:rPr>
          <w:rFonts w:ascii="Segoe UI" w:hAnsi="Segoe UI" w:cs="Segoe UI"/>
          <w:sz w:val="24"/>
          <w:szCs w:val="24"/>
        </w:rPr>
        <w:t>aplikas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E36A1F">
        <w:rPr>
          <w:rFonts w:ascii="Segoe UI" w:hAnsi="Segoe UI" w:cs="Segoe UI"/>
          <w:sz w:val="24"/>
          <w:szCs w:val="24"/>
        </w:rPr>
        <w:t>sud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disiap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E36A1F">
        <w:rPr>
          <w:rFonts w:ascii="Segoe UI" w:hAnsi="Segoe UI" w:cs="Segoe UI"/>
          <w:sz w:val="24"/>
          <w:szCs w:val="24"/>
        </w:rPr>
        <w:t>lal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ikut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E36A1F">
        <w:rPr>
          <w:rFonts w:ascii="Segoe UI" w:hAnsi="Segoe UI" w:cs="Segoe UI"/>
          <w:sz w:val="24"/>
          <w:szCs w:val="24"/>
        </w:rPr>
        <w:t>baw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ini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E36A1F">
        <w:rPr>
          <w:rFonts w:ascii="Segoe UI" w:hAnsi="Segoe UI" w:cs="Segoe UI"/>
          <w:sz w:val="24"/>
          <w:szCs w:val="24"/>
        </w:rPr>
        <w:t>Ketikkan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intah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sat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E36A1F">
        <w:rPr>
          <w:rFonts w:ascii="Segoe UI" w:hAnsi="Segoe UI" w:cs="Segoe UI"/>
          <w:sz w:val="24"/>
          <w:szCs w:val="24"/>
        </w:rPr>
        <w:t>satu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E36A1F">
        <w:rPr>
          <w:rFonts w:ascii="Segoe UI" w:hAnsi="Segoe UI" w:cs="Segoe UI"/>
          <w:sz w:val="24"/>
          <w:szCs w:val="24"/>
        </w:rPr>
        <w:t>klik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tombol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r w:rsidRPr="00E36A1F">
        <w:rPr>
          <w:rFonts w:ascii="Segoe UI" w:hAnsi="Segoe UI" w:cs="Segoe UI"/>
          <w:b/>
          <w:bCs/>
          <w:sz w:val="24"/>
          <w:szCs w:val="24"/>
        </w:rPr>
        <w:t>"Run Code"</w:t>
      </w:r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untuk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melihat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E36A1F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E36A1F">
        <w:rPr>
          <w:rFonts w:ascii="Segoe UI" w:hAnsi="Segoe UI" w:cs="Segoe UI"/>
          <w:sz w:val="24"/>
          <w:szCs w:val="24"/>
        </w:rPr>
        <w:t xml:space="preserve"> di canvas.</w:t>
      </w:r>
    </w:p>
    <w:p w14:paraId="2520F419" w14:textId="574DC6F0" w:rsidR="00E36A1F" w:rsidRPr="00E36A1F" w:rsidRDefault="00E36A1F" w:rsidP="00E36A1F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638B4BD3" w14:textId="0954ACD3" w:rsidR="00C238AA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Utara</w:t>
      </w:r>
    </w:p>
    <w:p w14:paraId="54A953B5" w14:textId="463807F3" w:rsidR="00F10D2F" w:rsidRPr="00C90EEF" w:rsidRDefault="00F10D2F" w:rsidP="00F10D2F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ECB9F41" w14:textId="321233A5" w:rsidR="00F10D2F" w:rsidRPr="00C90EEF" w:rsidRDefault="00F10D2F" w:rsidP="00F10D2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3A4FC855" w14:textId="5BB7BDB7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6D4C90ED" w14:textId="769EECAA" w:rsidR="00F10D2F" w:rsidRPr="00C90EEF" w:rsidRDefault="00F10D2F" w:rsidP="00F10D2F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4F1E07C" w14:textId="349217F5" w:rsidR="00F10D2F" w:rsidRPr="00C90EEF" w:rsidRDefault="00F10D2F" w:rsidP="00F10D2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248B392E" w14:textId="4482EF01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imur</w:t>
      </w:r>
    </w:p>
    <w:p w14:paraId="2675BF95" w14:textId="57ACA7FA" w:rsidR="00800E7D" w:rsidRPr="00C90EEF" w:rsidRDefault="00800E7D" w:rsidP="00800E7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E3DD080" w14:textId="28D5682C" w:rsidR="00800E7D" w:rsidRPr="00C90EEF" w:rsidRDefault="00800E7D" w:rsidP="00800E7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heading</w:t>
      </w:r>
      <w:proofErr w:type="spellEnd"/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20E65C65" w14:textId="43C31E84" w:rsidR="00F10D2F" w:rsidRPr="00C90EEF" w:rsidRDefault="00F10D2F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18342B3A" w14:textId="522815B0" w:rsidR="00800E7D" w:rsidRPr="00C90EEF" w:rsidRDefault="00800E7D" w:rsidP="00800E7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.</w:t>
      </w:r>
    </w:p>
    <w:p w14:paraId="0D795EA3" w14:textId="5A34AEFF" w:rsidR="00800E7D" w:rsidRPr="00C90EEF" w:rsidRDefault="00800E7D" w:rsidP="001A51E0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b/>
          <w:bCs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</w:p>
    <w:p w14:paraId="00D04FD2" w14:textId="6BE7BDF6" w:rsidR="00800E7D" w:rsidRPr="00C90EEF" w:rsidRDefault="00800E7D" w:rsidP="00E36A1F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B217471" w14:textId="0D5429CF" w:rsidR="008E4BB8" w:rsidRPr="00C90EEF" w:rsidRDefault="008E4BB8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68EE8610" w14:textId="19544E13" w:rsidR="00800E7D" w:rsidRPr="00C90EEF" w:rsidRDefault="00800E7D" w:rsidP="00800E7D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</w:rPr>
        <w:t xml:space="preserve">) 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ontro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obje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re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gsu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komplek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truktu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73DA0BA" w14:textId="77777777" w:rsidR="00E36A1F" w:rsidRPr="00C90EEF" w:rsidRDefault="00E36A1F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4FBEAC08" w14:textId="51D40E88" w:rsidR="00800E7D" w:rsidRPr="00C90EEF" w:rsidRDefault="00800E7D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9040746" w14:textId="77777777" w:rsidR="00E36A1F" w:rsidRPr="00C90EEF" w:rsidRDefault="00E36A1F" w:rsidP="008E4BB8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9ECF86" w14:textId="35A2B649" w:rsidR="00E90BDC" w:rsidRPr="00C90EEF" w:rsidRDefault="00E36A1F" w:rsidP="00E36A1F">
      <w:pPr>
        <w:pStyle w:val="ListParagraph"/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092B84B0" w14:textId="7D204BCE" w:rsidR="00EE1EE4" w:rsidRPr="00C90EEF" w:rsidRDefault="00EE1EE4">
      <w:pPr>
        <w:pStyle w:val="ListParagraph"/>
        <w:numPr>
          <w:ilvl w:val="0"/>
          <w:numId w:val="29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setheading</w:t>
      </w:r>
      <w:proofErr w:type="spellEnd"/>
      <w:r w:rsidR="00E36A1F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9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0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5554E0A0" w14:textId="7F609935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67818EA5" w14:textId="77777777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371965B7" w14:textId="5DBE459D" w:rsidR="00EE1EE4" w:rsidRPr="00C90EEF" w:rsidRDefault="00EE1EE4">
      <w:pPr>
        <w:pStyle w:val="ListParagraph"/>
        <w:numPr>
          <w:ilvl w:val="0"/>
          <w:numId w:val="30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45F454CF" w14:textId="61AB8DAF" w:rsidR="008E4BB8" w:rsidRPr="00C90EEF" w:rsidRDefault="00EE1EE4">
      <w:pPr>
        <w:pStyle w:val="ListParagraph"/>
        <w:numPr>
          <w:ilvl w:val="0"/>
          <w:numId w:val="3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</w:t>
      </w:r>
    </w:p>
    <w:p w14:paraId="21505682" w14:textId="77777777" w:rsidR="00EE1EE4" w:rsidRPr="00C90EEF" w:rsidRDefault="00EE1EE4">
      <w:pPr>
        <w:pStyle w:val="ListParagraph"/>
        <w:numPr>
          <w:ilvl w:val="0"/>
          <w:numId w:val="30"/>
        </w:numPr>
        <w:pBdr>
          <w:bottom w:val="single" w:sz="6" w:space="1" w:color="auto"/>
        </w:pBdr>
        <w:spacing w:after="0" w:line="360" w:lineRule="auto"/>
        <w:jc w:val="center"/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  <w:t>Top of Form</w:t>
      </w:r>
    </w:p>
    <w:p w14:paraId="22138B0D" w14:textId="05F50CDA" w:rsidR="00EE1EE4" w:rsidRPr="00C90EEF" w:rsidRDefault="00EE1EE4">
      <w:pPr>
        <w:pStyle w:val="ListParagraph"/>
        <w:numPr>
          <w:ilvl w:val="0"/>
          <w:numId w:val="2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m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setheadi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62CA32AF" w14:textId="57C42BB4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.</w:t>
      </w:r>
    </w:p>
    <w:p w14:paraId="02074FED" w14:textId="7777777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dasar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D91DD3C" w14:textId="7777777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erak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392D968" w14:textId="25C42B97" w:rsidR="00EE1EE4" w:rsidRPr="00C90EEF" w:rsidRDefault="00EE1EE4">
      <w:pPr>
        <w:pStyle w:val="ListParagraph"/>
        <w:numPr>
          <w:ilvl w:val="0"/>
          <w:numId w:val="31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.</w:t>
      </w:r>
      <w:r w:rsidRPr="00C90EEF">
        <w:rPr>
          <w:rFonts w:ascii="Segoe UI" w:eastAsia="Times New Roman" w:hAnsi="Segoe UI" w:cs="Segoe UI"/>
          <w:vanish/>
          <w:kern w:val="0"/>
          <w:sz w:val="24"/>
          <w:szCs w:val="24"/>
          <w:lang w:eastAsia="en-ID"/>
          <w14:ligatures w14:val="none"/>
        </w:rPr>
        <w:t>Bottom of Form</w:t>
      </w:r>
    </w:p>
    <w:p w14:paraId="525528DD" w14:textId="77777777" w:rsidR="00EE1EE4" w:rsidRPr="006016CB" w:rsidRDefault="00EE1EE4" w:rsidP="00E90BDC">
      <w:pPr>
        <w:pStyle w:val="ListParagraph"/>
        <w:spacing w:after="0" w:line="240" w:lineRule="auto"/>
        <w:ind w:left="1146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</w:p>
    <w:p w14:paraId="33EA678B" w14:textId="77777777" w:rsidR="00EE1EE4" w:rsidRPr="006016CB" w:rsidRDefault="00EE1EE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25" w:name="_Toc196392626"/>
    <w:p w14:paraId="6DEC9DED" w14:textId="219DF032" w:rsidR="000105B6" w:rsidRPr="00E36A1F" w:rsidRDefault="000105B6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>
        <w:rPr>
          <w:rFonts w:cs="Segoe UI"/>
          <w:noProof/>
          <w:szCs w:val="24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83168" behindDoc="1" locked="0" layoutInCell="1" allowOverlap="1" wp14:anchorId="054C745E" wp14:editId="446AF620">
                <wp:simplePos x="0" y="0"/>
                <wp:positionH relativeFrom="column">
                  <wp:posOffset>-104775</wp:posOffset>
                </wp:positionH>
                <wp:positionV relativeFrom="paragraph">
                  <wp:posOffset>-28575</wp:posOffset>
                </wp:positionV>
                <wp:extent cx="5966460" cy="350520"/>
                <wp:effectExtent l="0" t="0" r="34290" b="11430"/>
                <wp:wrapNone/>
                <wp:docPr id="358820050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EEFEA0" id="Arrow: Pentagon 21" o:spid="_x0000_s1026" type="#_x0000_t15" style="position:absolute;margin-left:-8.25pt;margin-top:-2.25pt;width:469.8pt;height:27.6pt;z-index:-251533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PcGkNv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0105B6">
        <w:rPr>
          <w:rFonts w:cs="Segoe UI"/>
          <w:color w:val="FFFFFF" w:themeColor="background1"/>
          <w:sz w:val="32"/>
          <w:lang w:val="en-US"/>
        </w:rPr>
        <w:t>Home</w:t>
      </w:r>
      <w:bookmarkEnd w:id="25"/>
    </w:p>
    <w:p w14:paraId="1103255C" w14:textId="2A3D3C47" w:rsidR="00AB2E69" w:rsidRPr="00C90EEF" w:rsidRDefault="00AB2E69" w:rsidP="006016CB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3345F0DA" w14:textId="7145CC1E" w:rsidR="00AB2E69" w:rsidRPr="00C90EEF" w:rsidRDefault="00AB2E69" w:rsidP="00E36A1F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home.</w:t>
      </w:r>
    </w:p>
    <w:p w14:paraId="3C576F82" w14:textId="433B431D" w:rsidR="00AB2E69" w:rsidRPr="00C90EEF" w:rsidRDefault="00AB2E69" w:rsidP="00AB2E69">
      <w:pPr>
        <w:shd w:val="clear" w:color="auto" w:fill="FFFFFF"/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1AC9E3B4" wp14:editId="29D749E9">
                <wp:simplePos x="0" y="0"/>
                <wp:positionH relativeFrom="column">
                  <wp:posOffset>0</wp:posOffset>
                </wp:positionH>
                <wp:positionV relativeFrom="paragraph">
                  <wp:posOffset>106943</wp:posOffset>
                </wp:positionV>
                <wp:extent cx="5943600" cy="0"/>
                <wp:effectExtent l="0" t="0" r="0" b="0"/>
                <wp:wrapNone/>
                <wp:docPr id="196995813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0CF1D10" id="Straight Connector 4" o:spid="_x0000_s1026" style="position:absolute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8.4pt" to="468pt,8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" strokecolor="#d8d8d8 [2732]" strokeweight="1pt">
                <v:stroke joinstyle="miter"/>
              </v:line>
            </w:pict>
          </mc:Fallback>
        </mc:AlternateContent>
      </w:r>
    </w:p>
    <w:p w14:paraId="14C2F901" w14:textId="3022DAA5" w:rsidR="00AB2E69" w:rsidRPr="00C90EEF" w:rsidRDefault="00AB2E69" w:rsidP="00AB2E69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`home`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ai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. Selai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jug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In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un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t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gi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ula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322F290" w14:textId="225EE4A6" w:rsidR="00AB2E69" w:rsidRPr="00C90EEF" w:rsidRDefault="00AB2E69" w:rsidP="00AB2E69">
      <w:pPr>
        <w:pStyle w:val="ListParagraph"/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475F31A" w14:textId="2A7566D4" w:rsidR="00AB2E69" w:rsidRPr="00C90EEF" w:rsidRDefault="00AB2E69" w:rsidP="00AB2E69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409BE9CA" w14:textId="724265BF" w:rsidR="00AB2E69" w:rsidRPr="00C90EEF" w:rsidRDefault="00AB2E69" w:rsidP="00AB2E69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g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BD0A6AD" w14:textId="6DD9715A" w:rsidR="00AB2E69" w:rsidRPr="00C90EEF" w:rsidRDefault="00E36A1F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</w:t>
      </w:r>
      <w:r w:rsidR="00AB2E69" w:rsidRPr="00C90EEF">
        <w:rPr>
          <w:rFonts w:ascii="Consolas" w:hAnsi="Consolas" w:cs="Courier New"/>
          <w:sz w:val="24"/>
          <w:szCs w:val="24"/>
          <w:lang w:val="en-US"/>
        </w:rPr>
        <w:t>orward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AB2E69"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6E971283" w14:textId="2C54DF72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34AE195C" w14:textId="30A99F84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E36A1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0</w:t>
      </w:r>
    </w:p>
    <w:p w14:paraId="74948564" w14:textId="77777777" w:rsidR="00E36A1F" w:rsidRPr="00C90EEF" w:rsidRDefault="00E36A1F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</w:p>
    <w:p w14:paraId="3CF5FDF2" w14:textId="49DE69FA" w:rsidR="00AB2E69" w:rsidRPr="00C90EEF" w:rsidRDefault="00AB2E69" w:rsidP="00AB2E69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2595132D" w14:textId="77777777" w:rsidR="00AB2E69" w:rsidRPr="00C90EEF" w:rsidRDefault="00AB2E69" w:rsidP="00AB2E6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1063D6D" w14:textId="6D1FCFBA" w:rsidR="00AB2E69" w:rsidRPr="00C90EEF" w:rsidRDefault="00AB2E69" w:rsidP="00AB2E6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74B1C7B4" w14:textId="77777777" w:rsidR="00AB2E69" w:rsidRPr="00C90EEF" w:rsidRDefault="00AB2E69" w:rsidP="00AB2E69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09C1477" wp14:editId="2D663BB1">
            <wp:extent cx="1972174" cy="1980000"/>
            <wp:effectExtent l="0" t="0" r="9525" b="1270"/>
            <wp:docPr id="17793883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9388369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197217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83132" w14:textId="58C65831" w:rsidR="00AB2E69" w:rsidRPr="00C90EEF" w:rsidRDefault="00AB2E69" w:rsidP="00AB2E69">
      <w:pPr>
        <w:pStyle w:val="Caption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26" w:name="_Toc192105849"/>
      <w:bookmarkStart w:id="27" w:name="_Toc196350271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2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home)</w:t>
      </w:r>
      <w:bookmarkEnd w:id="26"/>
      <w:bookmarkEnd w:id="27"/>
    </w:p>
    <w:p w14:paraId="4FE8A992" w14:textId="2565E38E" w:rsidR="000105B6" w:rsidRPr="00C90EEF" w:rsidRDefault="00AD47A7" w:rsidP="00F8259A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ome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innya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41EB894" w14:textId="4946F19F" w:rsidR="00AB2E69" w:rsidRPr="00C90EEF" w:rsidRDefault="00F8259A" w:rsidP="000105B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lastRenderedPageBreak/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6: Kembali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ke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Titik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Awal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deng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home</w:t>
      </w:r>
    </w:p>
    <w:p w14:paraId="214856F5" w14:textId="5691B919" w:rsidR="00F8259A" w:rsidRPr="00F8259A" w:rsidRDefault="00F8259A" w:rsidP="00F8259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F8259A">
        <w:rPr>
          <w:rFonts w:ascii="Segoe UI" w:hAnsi="Segoe UI" w:cs="Segoe UI"/>
          <w:sz w:val="24"/>
          <w:szCs w:val="24"/>
        </w:rPr>
        <w:t xml:space="preserve">Kita </w:t>
      </w:r>
      <w:proofErr w:type="spellStart"/>
      <w:r w:rsidRPr="00F8259A">
        <w:rPr>
          <w:rFonts w:ascii="Segoe UI" w:hAnsi="Segoe UI" w:cs="Segoe UI"/>
          <w:sz w:val="24"/>
          <w:szCs w:val="24"/>
        </w:rPr>
        <w:t>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laj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agaiman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osi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ar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idaw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ke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titi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awal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un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home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F8259A">
        <w:rPr>
          <w:rFonts w:ascii="Segoe UI" w:hAnsi="Segoe UI" w:cs="Segoe UI"/>
          <w:sz w:val="24"/>
          <w:szCs w:val="24"/>
        </w:rPr>
        <w:t>aplika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F8259A">
        <w:rPr>
          <w:rFonts w:ascii="Segoe UI" w:hAnsi="Segoe UI" w:cs="Segoe UI"/>
          <w:sz w:val="24"/>
          <w:szCs w:val="24"/>
        </w:rPr>
        <w:t>sud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disiap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F8259A">
        <w:rPr>
          <w:rFonts w:ascii="Segoe UI" w:hAnsi="Segoe UI" w:cs="Segoe UI"/>
          <w:sz w:val="24"/>
          <w:szCs w:val="24"/>
        </w:rPr>
        <w:t>lalu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kut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struk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F8259A">
        <w:rPr>
          <w:rFonts w:ascii="Segoe UI" w:hAnsi="Segoe UI" w:cs="Segoe UI"/>
          <w:sz w:val="24"/>
          <w:szCs w:val="24"/>
        </w:rPr>
        <w:t>baw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F8259A">
        <w:rPr>
          <w:rFonts w:ascii="Segoe UI" w:hAnsi="Segoe UI" w:cs="Segoe UI"/>
          <w:sz w:val="24"/>
          <w:szCs w:val="24"/>
        </w:rPr>
        <w:t>Ketik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tiap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rurut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te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b/>
          <w:bCs/>
          <w:sz w:val="24"/>
          <w:szCs w:val="24"/>
        </w:rPr>
        <w:t>"Run Code"</w:t>
      </w:r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u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lih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hasil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gerakannya</w:t>
      </w:r>
      <w:proofErr w:type="spellEnd"/>
      <w:r w:rsidRPr="00F8259A">
        <w:rPr>
          <w:rFonts w:ascii="Segoe UI" w:hAnsi="Segoe UI" w:cs="Segoe UI"/>
          <w:sz w:val="24"/>
          <w:szCs w:val="24"/>
        </w:rPr>
        <w:t>.</w:t>
      </w:r>
    </w:p>
    <w:p w14:paraId="5D09B181" w14:textId="616D91F2" w:rsidR="00AB2E69" w:rsidRPr="00C90EEF" w:rsidRDefault="00F8259A" w:rsidP="00F8259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5A1BE862" w14:textId="4FF1927D" w:rsidR="00AB2E69" w:rsidRPr="00C90EEF" w:rsidRDefault="00255AAD">
      <w:pPr>
        <w:pStyle w:val="ListParagraph"/>
        <w:numPr>
          <w:ilvl w:val="0"/>
          <w:numId w:val="32"/>
        </w:num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erak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</w:p>
    <w:p w14:paraId="2F8AFE4A" w14:textId="7ABD3A11" w:rsidR="00255AAD" w:rsidRPr="00C90EEF" w:rsidRDefault="00255AAD" w:rsidP="00255AA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a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baga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er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14EE1802" w14:textId="7618DF90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CDAEDC7" w14:textId="33458409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45</w:t>
      </w:r>
    </w:p>
    <w:p w14:paraId="24F1859D" w14:textId="0CE71654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</w:t>
      </w:r>
    </w:p>
    <w:p w14:paraId="55BF1F3B" w14:textId="4666ED95" w:rsidR="00255AAD" w:rsidRPr="00C90EEF" w:rsidRDefault="00255AAD">
      <w:pPr>
        <w:pStyle w:val="ListParagraph"/>
        <w:numPr>
          <w:ilvl w:val="0"/>
          <w:numId w:val="3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mbal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453FB779" w14:textId="359680C4" w:rsidR="00255AAD" w:rsidRPr="00C90EEF" w:rsidRDefault="00255AAD" w:rsidP="00255AA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lanj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ti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.</w:t>
      </w:r>
    </w:p>
    <w:p w14:paraId="6E09E6B7" w14:textId="340319D1" w:rsidR="00255AAD" w:rsidRPr="00C90EEF" w:rsidRDefault="00255AAD" w:rsidP="00255AAD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5B9ED7B8" w14:textId="77777777" w:rsidR="00F8259A" w:rsidRPr="00C90EEF" w:rsidRDefault="00F8259A" w:rsidP="00F8259A">
      <w:pPr>
        <w:pStyle w:val="ListParagraph"/>
        <w:spacing w:before="240"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5BA20841" w14:textId="2CD48167" w:rsidR="00AB2E69" w:rsidRPr="00C90EEF" w:rsidRDefault="00AB2E69" w:rsidP="00F8259A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00B2942" w14:textId="7A1EBC9B" w:rsidR="00AD47A7" w:rsidRPr="00C90EEF" w:rsidRDefault="00AD47A7" w:rsidP="00E662CD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home </w:t>
      </w:r>
      <w:proofErr w:type="spellStart"/>
      <w:r w:rsidRPr="00C90EEF">
        <w:rPr>
          <w:rFonts w:ascii="Segoe UI" w:hAnsi="Segoe UI" w:cs="Segoe UI"/>
          <w:sz w:val="24"/>
          <w:szCs w:val="24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mu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Ini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212B1493" w14:textId="77777777" w:rsidR="00F8259A" w:rsidRPr="00C90EEF" w:rsidRDefault="00F8259A" w:rsidP="001C2C34">
      <w:pPr>
        <w:pStyle w:val="ListParagraph"/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409FF22" w14:textId="7B7F4073" w:rsidR="00E662CD" w:rsidRPr="00C90EEF" w:rsidRDefault="00F8259A" w:rsidP="00F8259A">
      <w:pPr>
        <w:pStyle w:val="ListParagraph"/>
        <w:spacing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2DC8C06" w14:textId="3EC9404C" w:rsidR="0097672B" w:rsidRPr="00C90EEF" w:rsidRDefault="0097672B">
      <w:pPr>
        <w:pStyle w:val="ListParagraph"/>
        <w:numPr>
          <w:ilvl w:val="0"/>
          <w:numId w:val="33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me?</w:t>
      </w:r>
    </w:p>
    <w:p w14:paraId="51F493A0" w14:textId="2949EB15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ur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u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B92AC3D" w14:textId="77777777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7FF6A0D" w14:textId="4DC00BD4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1A41878F" w14:textId="77777777" w:rsidR="00F8259A" w:rsidRPr="00C90EEF" w:rsidRDefault="00F8259A" w:rsidP="00F8259A">
      <w:pPr>
        <w:pStyle w:val="ListParagraph"/>
        <w:shd w:val="clear" w:color="auto" w:fill="FFFFFF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6C9418FC" w14:textId="77777777" w:rsidR="0097672B" w:rsidRPr="00C90EEF" w:rsidRDefault="0097672B">
      <w:pPr>
        <w:pStyle w:val="ListParagraph"/>
        <w:numPr>
          <w:ilvl w:val="0"/>
          <w:numId w:val="34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Memindah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 = 0.</w:t>
      </w:r>
    </w:p>
    <w:p w14:paraId="771C9A82" w14:textId="77777777" w:rsidR="0097672B" w:rsidRPr="00C90EEF" w:rsidRDefault="0097672B" w:rsidP="0097672B">
      <w:pPr>
        <w:pStyle w:val="ListParagraph"/>
        <w:shd w:val="clear" w:color="auto" w:fill="FFFFFF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61A45D73" w14:textId="29777665" w:rsidR="0097672B" w:rsidRPr="00C90EEF" w:rsidRDefault="0097672B">
      <w:pPr>
        <w:pStyle w:val="ListParagraph"/>
        <w:numPr>
          <w:ilvl w:val="0"/>
          <w:numId w:val="33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tel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me?</w:t>
      </w:r>
    </w:p>
    <w:p w14:paraId="030CCC31" w14:textId="27FA5CB4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.</w:t>
      </w:r>
    </w:p>
    <w:p w14:paraId="214CD2E9" w14:textId="77777777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barat.</w:t>
      </w:r>
    </w:p>
    <w:p w14:paraId="76114752" w14:textId="11FC90D4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mbal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FE9F96C" w14:textId="77777777" w:rsidR="0097672B" w:rsidRPr="00C90EEF" w:rsidRDefault="0097672B">
      <w:pPr>
        <w:pStyle w:val="ListParagraph"/>
        <w:numPr>
          <w:ilvl w:val="0"/>
          <w:numId w:val="3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100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tap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DF51FC9" w14:textId="497E82E1" w:rsidR="0097672B" w:rsidRPr="006016CB" w:rsidRDefault="0097672B" w:rsidP="0097672B">
      <w:pPr>
        <w:pStyle w:val="ListParagraph"/>
        <w:spacing w:line="360" w:lineRule="auto"/>
        <w:ind w:left="114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507A96A" w14:textId="77777777" w:rsidR="00877896" w:rsidRPr="006016CB" w:rsidRDefault="00877896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28" w:name="_Toc196392627"/>
    <w:p w14:paraId="6E497B70" w14:textId="1CACE03C" w:rsidR="00611CED" w:rsidRPr="00F8259A" w:rsidRDefault="00611CED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798528" behindDoc="1" locked="0" layoutInCell="1" allowOverlap="1" wp14:anchorId="09A9950B" wp14:editId="2435518D">
                <wp:simplePos x="0" y="0"/>
                <wp:positionH relativeFrom="column">
                  <wp:posOffset>-114300</wp:posOffset>
                </wp:positionH>
                <wp:positionV relativeFrom="paragraph">
                  <wp:posOffset>-38100</wp:posOffset>
                </wp:positionV>
                <wp:extent cx="5966460" cy="350520"/>
                <wp:effectExtent l="0" t="0" r="34290" b="11430"/>
                <wp:wrapNone/>
                <wp:docPr id="168954252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CD159F" id="Arrow: Pentagon 21" o:spid="_x0000_s1026" type="#_x0000_t15" style="position:absolute;margin-left:-9pt;margin-top:-3pt;width:469.8pt;height:27.6pt;z-index:-251517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IGIi8X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611CED">
        <w:rPr>
          <w:rFonts w:cs="Segoe UI"/>
          <w:color w:val="FFFFFF" w:themeColor="background1"/>
          <w:sz w:val="32"/>
          <w:lang w:val="en-US"/>
        </w:rPr>
        <w:t>Circle</w:t>
      </w:r>
      <w:bookmarkEnd w:id="28"/>
    </w:p>
    <w:p w14:paraId="43BDCEDB" w14:textId="1FCC8D1A" w:rsidR="00877896" w:rsidRPr="00C90EEF" w:rsidRDefault="00877896" w:rsidP="0087789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</w:t>
      </w:r>
      <w:r w:rsidR="00611CED" w:rsidRPr="00C90EEF">
        <w:rPr>
          <w:rFonts w:ascii="Segoe UI" w:hAnsi="Segoe UI" w:cs="Segoe UI"/>
          <w:b/>
          <w:bCs/>
          <w:sz w:val="28"/>
          <w:szCs w:val="28"/>
          <w:lang w:val="en-US"/>
        </w:rPr>
        <w:t>elajaran</w:t>
      </w:r>
      <w:proofErr w:type="spellEnd"/>
    </w:p>
    <w:p w14:paraId="2CFEDAAC" w14:textId="77E933D5" w:rsidR="00877896" w:rsidRPr="00C90EEF" w:rsidRDefault="00877896" w:rsidP="00F8259A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circle.</w:t>
      </w:r>
    </w:p>
    <w:p w14:paraId="1AD00C07" w14:textId="0D370BD9" w:rsidR="009763B7" w:rsidRPr="00C90EEF" w:rsidRDefault="006016CB" w:rsidP="006016CB">
      <w:pPr>
        <w:spacing w:before="240"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0B271395" wp14:editId="22D46CA9">
                <wp:simplePos x="0" y="0"/>
                <wp:positionH relativeFrom="column">
                  <wp:posOffset>0</wp:posOffset>
                </wp:positionH>
                <wp:positionV relativeFrom="paragraph">
                  <wp:posOffset>239214</wp:posOffset>
                </wp:positionV>
                <wp:extent cx="5943600" cy="0"/>
                <wp:effectExtent l="0" t="0" r="0" b="0"/>
                <wp:wrapNone/>
                <wp:docPr id="84316870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E3DF4D4" id="Straight Connector 4" o:spid="_x0000_s1026" style="position:absolute;z-index:2516879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8.85pt" to="468pt,1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bSUjBt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645CDAC" w14:textId="001152BE" w:rsidR="009763B7" w:rsidRPr="00C90EEF" w:rsidRDefault="009763B7" w:rsidP="009763B7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circle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l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b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EEFFE7F" w14:textId="77777777" w:rsidR="009763B7" w:rsidRPr="00C90EEF" w:rsidRDefault="009763B7" w:rsidP="009763B7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gramStart"/>
      <w:r w:rsidRPr="00C90EEF">
        <w:rPr>
          <w:rFonts w:ascii="Segoe UI" w:hAnsi="Segoe UI" w:cs="Segoe UI"/>
          <w:sz w:val="24"/>
          <w:szCs w:val="24"/>
        </w:rPr>
        <w:t>circle(</w:t>
      </w:r>
      <w:proofErr w:type="spellStart"/>
      <w:proofErr w:type="gramEnd"/>
      <w:r w:rsidRPr="00C90EEF">
        <w:rPr>
          <w:rFonts w:ascii="Segoe UI" w:hAnsi="Segoe UI" w:cs="Segoe UI"/>
          <w:sz w:val="24"/>
          <w:szCs w:val="24"/>
        </w:rPr>
        <w:t>jari_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extent=None)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 Parameter extent </w:t>
      </w:r>
      <w:proofErr w:type="spellStart"/>
      <w:r w:rsidRPr="00C90EEF">
        <w:rPr>
          <w:rFonts w:ascii="Segoe UI" w:hAnsi="Segoe UI" w:cs="Segoe UI"/>
          <w:sz w:val="24"/>
          <w:szCs w:val="24"/>
        </w:rPr>
        <w:t>opsion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 Jika extent 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er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a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8034520" w14:textId="17C00128" w:rsidR="009763B7" w:rsidRPr="00C90EEF" w:rsidRDefault="009763B7">
      <w:pPr>
        <w:numPr>
          <w:ilvl w:val="0"/>
          <w:numId w:val="36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jari_jari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72D2890" w14:textId="04F0DB31" w:rsidR="009763B7" w:rsidRPr="00C90EEF" w:rsidRDefault="009763B7">
      <w:pPr>
        <w:numPr>
          <w:ilvl w:val="0"/>
          <w:numId w:val="36"/>
        </w:numPr>
        <w:tabs>
          <w:tab w:val="num" w:pos="720"/>
        </w:tabs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Extent</w:t>
      </w:r>
      <w:r w:rsidRPr="00C90EEF">
        <w:rPr>
          <w:rFonts w:ascii="Segoe UI" w:hAnsi="Segoe UI" w:cs="Segoe UI"/>
          <w:b/>
          <w:bCs/>
          <w:sz w:val="24"/>
          <w:szCs w:val="24"/>
        </w:rPr>
        <w:tab/>
        <w:t>: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36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).</w:t>
      </w:r>
    </w:p>
    <w:p w14:paraId="01F4D12B" w14:textId="77777777" w:rsidR="009763B7" w:rsidRPr="00C90EEF" w:rsidRDefault="009763B7" w:rsidP="009763B7">
      <w:pPr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508D9551" w14:textId="2D85AB27" w:rsidR="00877896" w:rsidRPr="00C90EEF" w:rsidRDefault="00877896" w:rsidP="00F8259A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1</w:t>
      </w:r>
    </w:p>
    <w:p w14:paraId="7F4A37C7" w14:textId="31D5932B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CAFC84B" w14:textId="0DF177DD" w:rsidR="009763B7" w:rsidRPr="00C90EEF" w:rsidRDefault="009763B7" w:rsidP="009763B7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</w:p>
    <w:p w14:paraId="3EA54DEE" w14:textId="77777777" w:rsidR="009763B7" w:rsidRPr="00C90EEF" w:rsidRDefault="009763B7" w:rsidP="009763B7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64F7DFD" w14:textId="41E818F0" w:rsidR="009763B7" w:rsidRPr="00C90EEF" w:rsidRDefault="009763B7" w:rsidP="001C2C34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32BC864A" w14:textId="77777777" w:rsidR="009763B7" w:rsidRPr="00C90EEF" w:rsidRDefault="009763B7" w:rsidP="001C2C34">
      <w:pPr>
        <w:pStyle w:val="ListParagraph"/>
        <w:keepNext/>
        <w:spacing w:after="0" w:line="276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37A89F04" wp14:editId="6C59C9DD">
            <wp:extent cx="1980000" cy="1980000"/>
            <wp:effectExtent l="0" t="0" r="1270" b="1270"/>
            <wp:docPr id="14646699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466992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6B7E8" w14:textId="402D2899" w:rsidR="009763B7" w:rsidRPr="00C90EEF" w:rsidRDefault="009763B7" w:rsidP="001C2C34">
      <w:pPr>
        <w:pStyle w:val="Caption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29" w:name="_Toc192105852"/>
      <w:bookmarkStart w:id="30" w:name="_Toc196350272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3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1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circle)</w:t>
      </w:r>
      <w:bookmarkEnd w:id="29"/>
      <w:bookmarkEnd w:id="30"/>
    </w:p>
    <w:p w14:paraId="4A9453A4" w14:textId="2A7D78B3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circle</w:t>
      </w:r>
      <w:r w:rsidR="00F8259A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>50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.</w:t>
      </w:r>
    </w:p>
    <w:p w14:paraId="35B316B9" w14:textId="5897974D" w:rsidR="00877896" w:rsidRPr="00C90EEF" w:rsidRDefault="00877896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lastRenderedPageBreak/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2</w:t>
      </w:r>
    </w:p>
    <w:p w14:paraId="2593B2A8" w14:textId="36917977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nya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'extent'</w:t>
      </w:r>
      <w:r w:rsidRPr="00C90EEF">
        <w:rPr>
          <w:rFonts w:ascii="Segoe UI" w:hAnsi="Segoe UI" w:cs="Segoe UI"/>
          <w:sz w:val="24"/>
          <w:szCs w:val="24"/>
        </w:rPr>
        <w:t>:</w:t>
      </w:r>
    </w:p>
    <w:p w14:paraId="4E2A1E4C" w14:textId="3BD0320A" w:rsidR="009763B7" w:rsidRPr="00C90EEF" w:rsidRDefault="009763B7" w:rsidP="009763B7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 180</w:t>
      </w:r>
    </w:p>
    <w:p w14:paraId="0DE109F4" w14:textId="77777777" w:rsidR="009763B7" w:rsidRPr="00C90EEF" w:rsidRDefault="009763B7" w:rsidP="009763B7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F83319F" w14:textId="526DC140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4EDD2534" w14:textId="77777777" w:rsidR="009763B7" w:rsidRPr="00C90EEF" w:rsidRDefault="009763B7" w:rsidP="009763B7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C7341FE" wp14:editId="2A18FEFC">
            <wp:extent cx="1972174" cy="1980000"/>
            <wp:effectExtent l="0" t="0" r="9525" b="1270"/>
            <wp:docPr id="1865001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500182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197217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C5E69" w14:textId="1D0F5B69" w:rsidR="009763B7" w:rsidRPr="00C90EEF" w:rsidRDefault="009763B7" w:rsidP="009763B7">
      <w:pPr>
        <w:pStyle w:val="Caption"/>
        <w:ind w:left="567"/>
        <w:jc w:val="center"/>
        <w:rPr>
          <w:rFonts w:ascii="Segoe UI" w:hAnsi="Segoe UI" w:cs="Segoe UI"/>
          <w:color w:val="auto"/>
          <w:lang w:val="en-US"/>
        </w:rPr>
      </w:pPr>
      <w:bookmarkStart w:id="31" w:name="_Toc192105853"/>
      <w:bookmarkStart w:id="32" w:name="_Toc196350273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4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2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circle)</w:t>
      </w:r>
      <w:bookmarkEnd w:id="31"/>
      <w:bookmarkEnd w:id="32"/>
    </w:p>
    <w:p w14:paraId="06DD4C10" w14:textId="472A44F8" w:rsidR="009763B7" w:rsidRPr="00C90EEF" w:rsidRDefault="009763B7" w:rsidP="0087789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circle</w:t>
      </w:r>
      <w:r w:rsidR="00F8259A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50</w:t>
      </w:r>
      <w:r w:rsidR="00F8259A"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C90EEF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180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,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80AE949" w14:textId="77777777" w:rsidR="00F8259A" w:rsidRPr="00C90EEF" w:rsidRDefault="00F8259A" w:rsidP="001C2C34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</w:p>
    <w:p w14:paraId="38D1F31D" w14:textId="63161C20" w:rsidR="00F8259A" w:rsidRPr="00C90EEF" w:rsidRDefault="00F8259A" w:rsidP="001C2C34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7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gambar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Lingkaran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dan Busur</w:t>
      </w:r>
    </w:p>
    <w:p w14:paraId="34881E1F" w14:textId="431E8097" w:rsidR="00F8259A" w:rsidRPr="00C90EEF" w:rsidRDefault="00F8259A" w:rsidP="00F8259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F8259A">
        <w:rPr>
          <w:rFonts w:ascii="Segoe UI" w:hAnsi="Segoe UI" w:cs="Segoe UI"/>
          <w:sz w:val="24"/>
          <w:szCs w:val="24"/>
        </w:rPr>
        <w:t>Sekar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aat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laj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mbu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idawang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amba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lingkar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nu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busur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ngguna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circle.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F8259A">
        <w:rPr>
          <w:rFonts w:ascii="Segoe UI" w:hAnsi="Segoe UI" w:cs="Segoe UI"/>
          <w:sz w:val="24"/>
          <w:szCs w:val="24"/>
        </w:rPr>
        <w:t>aplika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F8259A">
        <w:rPr>
          <w:rFonts w:ascii="Segoe UI" w:hAnsi="Segoe UI" w:cs="Segoe UI"/>
          <w:sz w:val="24"/>
          <w:szCs w:val="24"/>
        </w:rPr>
        <w:t>sud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disiap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F8259A">
        <w:rPr>
          <w:rFonts w:ascii="Segoe UI" w:hAnsi="Segoe UI" w:cs="Segoe UI"/>
          <w:sz w:val="24"/>
          <w:szCs w:val="24"/>
        </w:rPr>
        <w:t>lalu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kut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struks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F8259A">
        <w:rPr>
          <w:rFonts w:ascii="Segoe UI" w:hAnsi="Segoe UI" w:cs="Segoe UI"/>
          <w:sz w:val="24"/>
          <w:szCs w:val="24"/>
        </w:rPr>
        <w:t>bawah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ini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secar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bertahap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F8259A">
        <w:rPr>
          <w:rFonts w:ascii="Segoe UI" w:hAnsi="Segoe UI" w:cs="Segoe UI"/>
          <w:sz w:val="24"/>
          <w:szCs w:val="24"/>
        </w:rPr>
        <w:t>Ketikkan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perintah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F8259A">
        <w:rPr>
          <w:rFonts w:ascii="Segoe UI" w:hAnsi="Segoe UI" w:cs="Segoe UI"/>
          <w:sz w:val="24"/>
          <w:szCs w:val="24"/>
        </w:rPr>
        <w:t>kli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r w:rsidRPr="00F8259A">
        <w:rPr>
          <w:rFonts w:ascii="Segoe UI" w:hAnsi="Segoe UI" w:cs="Segoe UI"/>
          <w:b/>
          <w:bCs/>
          <w:sz w:val="24"/>
          <w:szCs w:val="24"/>
        </w:rPr>
        <w:t>"Run Code"</w:t>
      </w:r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untuk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melihat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F8259A">
        <w:rPr>
          <w:rFonts w:ascii="Segoe UI" w:hAnsi="Segoe UI" w:cs="Segoe UI"/>
          <w:sz w:val="24"/>
          <w:szCs w:val="24"/>
        </w:rPr>
        <w:t>hasilnya</w:t>
      </w:r>
      <w:proofErr w:type="spellEnd"/>
      <w:r w:rsidRPr="00F8259A">
        <w:rPr>
          <w:rFonts w:ascii="Segoe UI" w:hAnsi="Segoe UI" w:cs="Segoe UI"/>
          <w:sz w:val="24"/>
          <w:szCs w:val="24"/>
        </w:rPr>
        <w:t xml:space="preserve"> di canvas.</w:t>
      </w:r>
    </w:p>
    <w:p w14:paraId="01815813" w14:textId="0573880A" w:rsidR="009A4EE7" w:rsidRPr="00C90EEF" w:rsidRDefault="00F8259A" w:rsidP="00F8259A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79129596" w14:textId="77777777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nuh</w:t>
      </w:r>
      <w:proofErr w:type="spellEnd"/>
    </w:p>
    <w:p w14:paraId="6BEC660D" w14:textId="3EDF10D8" w:rsidR="009A4EE7" w:rsidRPr="00C90EEF" w:rsidRDefault="009A4EE7" w:rsidP="009A4EE7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EE31830" w14:textId="5535365B" w:rsidR="009A4EE7" w:rsidRPr="00C90EEF" w:rsidRDefault="009A4EE7" w:rsidP="009A4EE7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3C310D3" w14:textId="7F78FFD1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EBB5FCB" w14:textId="49ED8F33" w:rsidR="009A4EE7" w:rsidRPr="00C90EEF" w:rsidRDefault="009A4EE7" w:rsidP="009A4EE7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ik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setpositio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DC1773"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="00DC1773" w:rsidRPr="00C90EEF">
        <w:rPr>
          <w:rFonts w:ascii="Segoe UI" w:hAnsi="Segoe UI" w:cs="Segoe UI"/>
          <w:sz w:val="24"/>
          <w:szCs w:val="24"/>
          <w:lang w:val="en-US"/>
        </w:rPr>
        <w:t xml:space="preserve"> (</w:t>
      </w:r>
      <w:proofErr w:type="gramStart"/>
      <w:r w:rsidR="00DC1773" w:rsidRPr="00C90EEF">
        <w:rPr>
          <w:rFonts w:ascii="Segoe UI" w:hAnsi="Segoe UI" w:cs="Segoe UI"/>
          <w:sz w:val="24"/>
          <w:szCs w:val="24"/>
          <w:lang w:val="en-US"/>
        </w:rPr>
        <w:t>0,-</w:t>
      </w:r>
      <w:proofErr w:type="gramEnd"/>
      <w:r w:rsidR="00DC1773" w:rsidRPr="00C90EEF">
        <w:rPr>
          <w:rFonts w:ascii="Segoe UI" w:hAnsi="Segoe UI" w:cs="Segoe UI"/>
          <w:sz w:val="24"/>
          <w:szCs w:val="24"/>
          <w:lang w:val="en-US"/>
        </w:rPr>
        <w:t>200):</w:t>
      </w:r>
    </w:p>
    <w:p w14:paraId="4A0FC724" w14:textId="6DBEB5FF" w:rsidR="00DC1773" w:rsidRPr="00C90EEF" w:rsidRDefault="00DC1773" w:rsidP="00DC1773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lastRenderedPageBreak/>
        <w:t>setposition</w:t>
      </w:r>
      <w:proofErr w:type="spellEnd"/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-200</w:t>
      </w:r>
    </w:p>
    <w:p w14:paraId="38D18DCA" w14:textId="6D9A5412" w:rsidR="009A4EE7" w:rsidRPr="00C90EEF" w:rsidRDefault="009A4EE7">
      <w:pPr>
        <w:pStyle w:val="ListParagraph"/>
        <w:numPr>
          <w:ilvl w:val="0"/>
          <w:numId w:val="37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sur</w:t>
      </w:r>
      <w:proofErr w:type="spellEnd"/>
    </w:p>
    <w:p w14:paraId="66C92C3F" w14:textId="218B8427" w:rsidR="00DC1773" w:rsidRPr="00C90EEF" w:rsidRDefault="00DC1773" w:rsidP="00DC1773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s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ja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0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7656D61" w14:textId="09717AEB" w:rsidR="00DC1773" w:rsidRPr="00C90EEF" w:rsidRDefault="00DC1773" w:rsidP="00DC1773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circle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  <w:r w:rsidR="00F8259A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80</w:t>
      </w:r>
    </w:p>
    <w:p w14:paraId="6033AEC2" w14:textId="618535CD" w:rsidR="00DC1773" w:rsidRPr="00C90EEF" w:rsidRDefault="00DC1773" w:rsidP="00F8259A">
      <w:pPr>
        <w:spacing w:after="0"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6751E5E" w14:textId="626AA22B" w:rsidR="00877896" w:rsidRPr="00C90EEF" w:rsidRDefault="00877896" w:rsidP="00AB0B39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5B39A3A" w14:textId="6A69A687" w:rsidR="00AB0B39" w:rsidRPr="00C90EEF" w:rsidRDefault="00AB0B3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b/>
          <w:bCs/>
          <w:sz w:val="24"/>
          <w:szCs w:val="24"/>
        </w:rPr>
        <w:t>circle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op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`extent`,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ag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l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e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perka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FA2C339" w14:textId="77777777" w:rsidR="00035FD9" w:rsidRPr="00C90EEF" w:rsidRDefault="00035FD9" w:rsidP="00035FD9">
      <w:pPr>
        <w:spacing w:after="0" w:line="360" w:lineRule="auto"/>
        <w:rPr>
          <w:rFonts w:ascii="Segoe UI" w:hAnsi="Segoe UI" w:cs="Segoe UI"/>
          <w:sz w:val="24"/>
          <w:szCs w:val="24"/>
        </w:rPr>
      </w:pPr>
    </w:p>
    <w:p w14:paraId="49801DAE" w14:textId="36418DCE" w:rsidR="00877896" w:rsidRPr="00C90EEF" w:rsidRDefault="00035FD9" w:rsidP="00035FD9">
      <w:pPr>
        <w:spacing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FABBB15" w14:textId="28D52C6D" w:rsidR="00246B36" w:rsidRPr="00C90EEF" w:rsidRDefault="00246B36">
      <w:pPr>
        <w:pStyle w:val="ListParagraph"/>
        <w:numPr>
          <w:ilvl w:val="0"/>
          <w:numId w:val="3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rameter extent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t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?</w:t>
      </w:r>
    </w:p>
    <w:p w14:paraId="4D2F9E5E" w14:textId="02B98465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B4909EE" w14:textId="26B0154C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47E6BA6E" w14:textId="1B1B5671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s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d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gambar.</w:t>
      </w:r>
    </w:p>
    <w:p w14:paraId="12AB89C8" w14:textId="68321E91" w:rsidR="00246B36" w:rsidRPr="00C90EEF" w:rsidRDefault="00246B36">
      <w:pPr>
        <w:pStyle w:val="ListParagraph"/>
        <w:numPr>
          <w:ilvl w:val="0"/>
          <w:numId w:val="3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5E731198" w14:textId="58CE7557" w:rsidR="00246B36" w:rsidRPr="00C90EEF" w:rsidRDefault="00246B36" w:rsidP="00246B36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56F6CDA6" w14:textId="1049545B" w:rsidR="00246B36" w:rsidRPr="00C90EEF" w:rsidRDefault="00246B36">
      <w:pPr>
        <w:pStyle w:val="ListParagraph"/>
        <w:numPr>
          <w:ilvl w:val="0"/>
          <w:numId w:val="3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circle</w:t>
      </w:r>
      <w:r w:rsidR="00035FD9" w:rsidRPr="00C90EEF">
        <w:rPr>
          <w:rFonts w:ascii="Consolas" w:hAnsi="Consolas" w:cs="Segoe UI"/>
          <w:sz w:val="24"/>
          <w:szCs w:val="24"/>
        </w:rPr>
        <w:t xml:space="preserve"> </w:t>
      </w:r>
      <w:r w:rsidRPr="00C90EEF">
        <w:rPr>
          <w:rFonts w:ascii="Consolas" w:hAnsi="Consolas" w:cs="Segoe UI"/>
          <w:sz w:val="24"/>
          <w:szCs w:val="24"/>
        </w:rPr>
        <w:t>-50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61541AA4" w14:textId="77777777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Digambar.</w:t>
      </w:r>
    </w:p>
    <w:p w14:paraId="034C49F4" w14:textId="77777777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88B9B5E" w14:textId="08D61311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)</w:t>
      </w:r>
      <w:r w:rsidR="00C90EEF">
        <w:rPr>
          <w:rFonts w:ascii="Segoe UI" w:hAnsi="Segoe UI" w:cs="Segoe UI"/>
          <w:sz w:val="24"/>
          <w:szCs w:val="24"/>
        </w:rPr>
        <w:t>.</w:t>
      </w:r>
    </w:p>
    <w:p w14:paraId="3BFC1D20" w14:textId="634FD42D" w:rsidR="00246B36" w:rsidRPr="00C90EEF" w:rsidRDefault="00246B36">
      <w:pPr>
        <w:pStyle w:val="ListParagraph"/>
        <w:numPr>
          <w:ilvl w:val="0"/>
          <w:numId w:val="4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c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D412ECC" w14:textId="6835E9D1" w:rsidR="00246B36" w:rsidRPr="006016CB" w:rsidRDefault="00246B36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bookmarkStart w:id="33" w:name="_Toc196392628"/>
    <w:p w14:paraId="4D7B5E8C" w14:textId="49C6ED98" w:rsidR="00424D47" w:rsidRPr="00035FD9" w:rsidRDefault="00424D47">
      <w:pPr>
        <w:pStyle w:val="Heading2"/>
        <w:numPr>
          <w:ilvl w:val="0"/>
          <w:numId w:val="4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13888" behindDoc="1" locked="0" layoutInCell="1" allowOverlap="1" wp14:anchorId="13BE7942" wp14:editId="7EEF9737">
                <wp:simplePos x="0" y="0"/>
                <wp:positionH relativeFrom="column">
                  <wp:posOffset>-74295</wp:posOffset>
                </wp:positionH>
                <wp:positionV relativeFrom="paragraph">
                  <wp:posOffset>-25612</wp:posOffset>
                </wp:positionV>
                <wp:extent cx="5966460" cy="350520"/>
                <wp:effectExtent l="0" t="0" r="34290" b="11430"/>
                <wp:wrapNone/>
                <wp:docPr id="189210616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1DB907" id="Arrow: Pentagon 21" o:spid="_x0000_s1026" type="#_x0000_t15" style="position:absolute;margin-left:-5.85pt;margin-top:-2pt;width:469.8pt;height:27.6pt;z-index:-251502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FW7WGH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424D47">
        <w:rPr>
          <w:rFonts w:cs="Segoe UI"/>
          <w:color w:val="FFFFFF" w:themeColor="background1"/>
          <w:sz w:val="32"/>
          <w:lang w:val="en-US"/>
        </w:rPr>
        <w:t>Dot</w:t>
      </w:r>
      <w:bookmarkEnd w:id="33"/>
    </w:p>
    <w:p w14:paraId="74B0173F" w14:textId="5B642C4D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4FBD484" w14:textId="4BDB2984" w:rsidR="00246B36" w:rsidRPr="00C90EEF" w:rsidRDefault="00246B36" w:rsidP="00035FD9">
      <w:pPr>
        <w:pStyle w:val="ListParagraph"/>
        <w:numPr>
          <w:ilvl w:val="0"/>
          <w:numId w:val="1"/>
        </w:numPr>
        <w:spacing w:after="0"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> dot.</w:t>
      </w:r>
    </w:p>
    <w:p w14:paraId="31B491A5" w14:textId="5BEA4CF5" w:rsidR="00246B36" w:rsidRPr="00C90EEF" w:rsidRDefault="00246B36" w:rsidP="00246B36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10C96695" wp14:editId="2FFF36B8">
                <wp:simplePos x="0" y="0"/>
                <wp:positionH relativeFrom="column">
                  <wp:posOffset>45720</wp:posOffset>
                </wp:positionH>
                <wp:positionV relativeFrom="paragraph">
                  <wp:posOffset>282466</wp:posOffset>
                </wp:positionV>
                <wp:extent cx="5943600" cy="0"/>
                <wp:effectExtent l="0" t="0" r="0" b="0"/>
                <wp:wrapNone/>
                <wp:docPr id="110049368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1048050" id="Straight Connector 4" o:spid="_x0000_s1026" style="position:absolute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.6pt,22.25pt" to="471.6pt,22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1yC5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2C476E33" w14:textId="77777777" w:rsidR="00246B36" w:rsidRPr="00C90EEF" w:rsidRDefault="00246B36" w:rsidP="00035FD9">
      <w:pPr>
        <w:pStyle w:val="ListParagraph"/>
        <w:spacing w:after="0" w:line="24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1CBF820B" w14:textId="4E121BE5" w:rsidR="00246B36" w:rsidRPr="00C90EEF" w:rsidRDefault="00246B36" w:rsidP="00246B36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dot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sangat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nd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9EC986A" w14:textId="77777777" w:rsidR="00246B36" w:rsidRPr="00C90EEF" w:rsidRDefault="00246B36" w:rsidP="00246B36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gramStart"/>
      <w:r w:rsidRPr="00C90EEF">
        <w:rPr>
          <w:rFonts w:ascii="Segoe UI" w:hAnsi="Segoe UI" w:cs="Segoe UI"/>
          <w:b/>
          <w:bCs/>
          <w:sz w:val="24"/>
          <w:szCs w:val="24"/>
        </w:rPr>
        <w:t>dot(</w:t>
      </w:r>
      <w:proofErr w:type="spellStart"/>
      <w:proofErr w:type="gramEnd"/>
      <w:r w:rsidRPr="00C90EEF">
        <w:rPr>
          <w:rFonts w:ascii="Segoe UI" w:hAnsi="Segoe UI" w:cs="Segoe UI"/>
          <w:b/>
          <w:bCs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):</w:t>
      </w:r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>. Parameter 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opsion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eksadesimal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4A01219" w14:textId="64918BD4" w:rsidR="00246B36" w:rsidRPr="00C90EEF" w:rsidRDefault="00246B3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ab/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Nilai default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.</w:t>
      </w:r>
    </w:p>
    <w:p w14:paraId="0BE2F8AA" w14:textId="36F8944B" w:rsidR="00246B36" w:rsidRPr="00C90EEF" w:rsidRDefault="00246B36">
      <w:pPr>
        <w:pStyle w:val="ListParagraph"/>
        <w:numPr>
          <w:ilvl w:val="0"/>
          <w:numId w:val="4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Warna</w:t>
      </w:r>
      <w:r w:rsidRPr="00C90EEF">
        <w:rPr>
          <w:rFonts w:ascii="Segoe UI" w:hAnsi="Segoe UI" w:cs="Segoe UI"/>
          <w:sz w:val="24"/>
          <w:szCs w:val="24"/>
        </w:rPr>
        <w:tab/>
        <w:t xml:space="preserve">: Warna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ingi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tida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t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F746E68" w14:textId="77777777" w:rsidR="00246B36" w:rsidRPr="00C90EEF" w:rsidRDefault="00246B36" w:rsidP="00D511D5">
      <w:pPr>
        <w:pStyle w:val="ListParagraph"/>
        <w:spacing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0E01654" w14:textId="77777777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1</w:t>
      </w:r>
    </w:p>
    <w:p w14:paraId="0F4B702B" w14:textId="274086B8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:</w:t>
      </w:r>
    </w:p>
    <w:p w14:paraId="2C3FDDF9" w14:textId="7B329F7F" w:rsidR="003A1258" w:rsidRPr="00C90EEF" w:rsidRDefault="003A1258" w:rsidP="003A1258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</w:t>
      </w:r>
    </w:p>
    <w:p w14:paraId="7B8D7F99" w14:textId="4F73412A" w:rsidR="003A1258" w:rsidRPr="00C90EEF" w:rsidRDefault="003A1258" w:rsidP="003A1258">
      <w:pPr>
        <w:pStyle w:val="ListParagraph"/>
        <w:shd w:val="clear" w:color="auto" w:fill="D9D9D9" w:themeFill="background1" w:themeFillShade="D9"/>
        <w:spacing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</w:t>
      </w:r>
    </w:p>
    <w:p w14:paraId="7450DF4D" w14:textId="77777777" w:rsidR="003A1258" w:rsidRPr="00C90EEF" w:rsidRDefault="003A1258" w:rsidP="003A1258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7F319963" w14:textId="1BA9FABA" w:rsidR="003A1258" w:rsidRPr="00C90EEF" w:rsidRDefault="003A1258" w:rsidP="003A1258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0FBA6D38" w14:textId="77777777" w:rsidR="003A1258" w:rsidRPr="00C90EEF" w:rsidRDefault="003A1258" w:rsidP="001C2C34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6EC91079" wp14:editId="6EBDFBE3">
            <wp:extent cx="1739995" cy="1729740"/>
            <wp:effectExtent l="0" t="0" r="0" b="3810"/>
            <wp:docPr id="21894240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8942409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1766175" cy="1755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29875" w14:textId="49B138B7" w:rsidR="003A1258" w:rsidRPr="00C90EEF" w:rsidRDefault="003A1258" w:rsidP="001C2C34">
      <w:pPr>
        <w:pStyle w:val="Caption"/>
        <w:spacing w:line="360" w:lineRule="auto"/>
        <w:ind w:left="426"/>
        <w:jc w:val="center"/>
        <w:rPr>
          <w:rFonts w:ascii="Segoe UI" w:hAnsi="Segoe UI" w:cs="Segoe UI"/>
          <w:color w:val="auto"/>
          <w:lang w:val="en-US"/>
        </w:rPr>
      </w:pPr>
      <w:bookmarkStart w:id="34" w:name="_Toc192105856"/>
      <w:bookmarkStart w:id="35" w:name="_Toc196350274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5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1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dot)</w:t>
      </w:r>
      <w:bookmarkEnd w:id="34"/>
      <w:bookmarkEnd w:id="35"/>
    </w:p>
    <w:p w14:paraId="3DA4CC80" w14:textId="450877EF" w:rsidR="003A1258" w:rsidRPr="00C90EEF" w:rsidRDefault="003A1258" w:rsidP="00240299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sz w:val="24"/>
          <w:szCs w:val="24"/>
        </w:rPr>
        <w:t>do</w:t>
      </w:r>
      <w:r w:rsidR="00035FD9" w:rsidRPr="00C90EEF">
        <w:rPr>
          <w:rFonts w:ascii="Consolas" w:hAnsi="Consolas" w:cs="Segoe UI"/>
          <w:sz w:val="24"/>
          <w:szCs w:val="24"/>
        </w:rPr>
        <w:t xml:space="preserve">t </w:t>
      </w:r>
      <w:r w:rsidRPr="00C90EEF">
        <w:rPr>
          <w:rFonts w:ascii="Consolas" w:hAnsi="Consolas" w:cs="Segoe UI"/>
          <w:sz w:val="24"/>
          <w:szCs w:val="24"/>
        </w:rPr>
        <w:t>10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fault.</w:t>
      </w:r>
    </w:p>
    <w:p w14:paraId="02F5BDEE" w14:textId="77777777" w:rsidR="003A1258" w:rsidRPr="00C90EEF" w:rsidRDefault="003A1258" w:rsidP="00240299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043E946C" w14:textId="77777777" w:rsidR="00246B36" w:rsidRPr="00C90EEF" w:rsidRDefault="00246B36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2</w:t>
      </w:r>
    </w:p>
    <w:p w14:paraId="699E12CB" w14:textId="2700E477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Warn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Berbeda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69023570" w14:textId="70E07E2E" w:rsidR="003A1258" w:rsidRPr="00C90EEF" w:rsidRDefault="00035FD9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</w:t>
      </w:r>
      <w:r w:rsidR="003A1258" w:rsidRPr="00C90EEF">
        <w:rPr>
          <w:rFonts w:ascii="Consolas" w:hAnsi="Consolas" w:cs="Courier New"/>
          <w:sz w:val="24"/>
          <w:szCs w:val="24"/>
          <w:lang w:val="en-US"/>
        </w:rPr>
        <w:t>o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3A1258" w:rsidRPr="00C90EEF">
        <w:rPr>
          <w:rFonts w:ascii="Consolas" w:hAnsi="Consolas" w:cs="Courier New"/>
          <w:sz w:val="24"/>
          <w:szCs w:val="24"/>
          <w:lang w:val="en-US"/>
        </w:rPr>
        <w:t xml:space="preserve">20 "red"           </w:t>
      </w:r>
    </w:p>
    <w:p w14:paraId="7B48F2A4" w14:textId="6F55AEA8" w:rsidR="003A1258" w:rsidRPr="00C90EEF" w:rsidRDefault="003A1258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50 50</w:t>
      </w:r>
    </w:p>
    <w:p w14:paraId="5230A686" w14:textId="7C45C847" w:rsidR="003A1258" w:rsidRPr="00C90EEF" w:rsidRDefault="003A1258" w:rsidP="003A1258">
      <w:pPr>
        <w:pStyle w:val="ListParagraph"/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 "blue"</w:t>
      </w:r>
    </w:p>
    <w:p w14:paraId="4381185C" w14:textId="6150D456" w:rsidR="003A1258" w:rsidRPr="00C90EEF" w:rsidRDefault="003A1258" w:rsidP="00240299">
      <w:pPr>
        <w:pStyle w:val="ListParagraph"/>
        <w:shd w:val="clear" w:color="auto" w:fill="D9D9D9" w:themeFill="background1" w:themeFillShade="D9"/>
        <w:spacing w:after="0" w:line="276" w:lineRule="auto"/>
        <w:ind w:left="42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0 200</w:t>
      </w:r>
    </w:p>
    <w:p w14:paraId="2EF41427" w14:textId="33F0794C" w:rsidR="003A1258" w:rsidRPr="00C90EEF" w:rsidRDefault="003A1258" w:rsidP="003A1258">
      <w:pPr>
        <w:pStyle w:val="ListParagraph"/>
        <w:spacing w:after="0" w:line="24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0BA1E82" w14:textId="4739CF10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5B71BB73" w14:textId="77777777" w:rsidR="003A1258" w:rsidRPr="00C90EEF" w:rsidRDefault="003A1258" w:rsidP="003A1258">
      <w:pPr>
        <w:pStyle w:val="ListParagraph"/>
        <w:keepNext/>
        <w:spacing w:after="0" w:line="360" w:lineRule="auto"/>
        <w:ind w:left="426"/>
        <w:jc w:val="center"/>
        <w:rPr>
          <w:rFonts w:ascii="Segoe UI" w:hAnsi="Segoe UI" w:cs="Segoe UI"/>
          <w:sz w:val="24"/>
          <w:szCs w:val="24"/>
        </w:rPr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81FEC0D" wp14:editId="501ABEB0">
            <wp:extent cx="1980000" cy="1980000"/>
            <wp:effectExtent l="0" t="0" r="1270" b="1270"/>
            <wp:docPr id="20733993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3399356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98000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24735" w14:textId="40860B61" w:rsidR="003A1258" w:rsidRPr="00C90EEF" w:rsidRDefault="003A1258" w:rsidP="003A1258">
      <w:pPr>
        <w:pStyle w:val="Caption"/>
        <w:ind w:left="567"/>
        <w:jc w:val="center"/>
        <w:rPr>
          <w:rFonts w:ascii="Segoe UI" w:hAnsi="Segoe UI" w:cs="Segoe UI"/>
          <w:color w:val="auto"/>
          <w:lang w:val="en-US"/>
        </w:rPr>
      </w:pPr>
      <w:bookmarkStart w:id="36" w:name="_Toc192105857"/>
      <w:bookmarkStart w:id="37" w:name="_Toc196350275"/>
      <w:r w:rsidRPr="00C90EEF">
        <w:rPr>
          <w:rFonts w:ascii="Segoe UI" w:hAnsi="Segoe UI" w:cs="Segoe UI"/>
          <w:color w:val="auto"/>
        </w:rPr>
        <w:t xml:space="preserve">Gambar </w:t>
      </w:r>
      <w:r w:rsidRPr="00C90EEF">
        <w:rPr>
          <w:rFonts w:ascii="Segoe UI" w:hAnsi="Segoe UI" w:cs="Segoe UI"/>
          <w:color w:val="auto"/>
        </w:rPr>
        <w:fldChar w:fldCharType="begin"/>
      </w:r>
      <w:r w:rsidRPr="00C90EEF">
        <w:rPr>
          <w:rFonts w:ascii="Segoe UI" w:hAnsi="Segoe UI" w:cs="Segoe UI"/>
          <w:color w:val="auto"/>
        </w:rPr>
        <w:instrText xml:space="preserve"> SEQ Gambar \* ARABIC </w:instrText>
      </w:r>
      <w:r w:rsidRPr="00C90EEF">
        <w:rPr>
          <w:rFonts w:ascii="Segoe UI" w:hAnsi="Segoe UI" w:cs="Segoe UI"/>
          <w:color w:val="auto"/>
        </w:rPr>
        <w:fldChar w:fldCharType="separate"/>
      </w:r>
      <w:r w:rsidR="007B54F7">
        <w:rPr>
          <w:rFonts w:ascii="Segoe UI" w:hAnsi="Segoe UI" w:cs="Segoe UI"/>
          <w:noProof/>
          <w:color w:val="auto"/>
        </w:rPr>
        <w:t>16</w:t>
      </w:r>
      <w:r w:rsidRPr="00C90EEF">
        <w:rPr>
          <w:rFonts w:ascii="Segoe UI" w:hAnsi="Segoe UI" w:cs="Segoe UI"/>
          <w:color w:val="auto"/>
        </w:rPr>
        <w:fldChar w:fldCharType="end"/>
      </w:r>
      <w:r w:rsidRPr="00C90EEF">
        <w:rPr>
          <w:rFonts w:ascii="Segoe UI" w:hAnsi="Segoe UI" w:cs="Segoe UI"/>
          <w:color w:val="auto"/>
        </w:rPr>
        <w:t xml:space="preserve"> (Hasil </w:t>
      </w:r>
      <w:proofErr w:type="spellStart"/>
      <w:r w:rsidRPr="00C90EEF">
        <w:rPr>
          <w:rFonts w:ascii="Segoe UI" w:hAnsi="Segoe UI" w:cs="Segoe UI"/>
          <w:color w:val="auto"/>
        </w:rPr>
        <w:t>contoh</w:t>
      </w:r>
      <w:proofErr w:type="spellEnd"/>
      <w:r w:rsidRPr="00C90EEF">
        <w:rPr>
          <w:rFonts w:ascii="Segoe UI" w:hAnsi="Segoe UI" w:cs="Segoe UI"/>
          <w:color w:val="auto"/>
        </w:rPr>
        <w:t xml:space="preserve"> 2 </w:t>
      </w:r>
      <w:proofErr w:type="spellStart"/>
      <w:r w:rsidRPr="00C90EEF">
        <w:rPr>
          <w:rFonts w:ascii="Segoe UI" w:hAnsi="Segoe UI" w:cs="Segoe UI"/>
          <w:color w:val="auto"/>
        </w:rPr>
        <w:t>penggunaan</w:t>
      </w:r>
      <w:proofErr w:type="spellEnd"/>
      <w:r w:rsidRPr="00C90EEF">
        <w:rPr>
          <w:rFonts w:ascii="Segoe UI" w:hAnsi="Segoe UI" w:cs="Segoe UI"/>
          <w:color w:val="auto"/>
        </w:rPr>
        <w:t xml:space="preserve"> dot)</w:t>
      </w:r>
      <w:bookmarkEnd w:id="36"/>
      <w:bookmarkEnd w:id="37"/>
    </w:p>
    <w:p w14:paraId="3DD30741" w14:textId="0CD8509E" w:rsidR="003A1258" w:rsidRPr="00C90EEF" w:rsidRDefault="003A1258" w:rsidP="00246B36">
      <w:pPr>
        <w:pStyle w:val="ListParagraph"/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b/>
          <w:bCs/>
          <w:sz w:val="24"/>
          <w:szCs w:val="24"/>
        </w:rPr>
        <w:t>dot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20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"red"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sedangk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Consolas" w:hAnsi="Consolas" w:cs="Segoe UI"/>
          <w:b/>
          <w:bCs/>
          <w:sz w:val="24"/>
          <w:szCs w:val="24"/>
        </w:rPr>
        <w:t>dot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15</w:t>
      </w:r>
      <w:r w:rsidR="00035FD9" w:rsidRPr="00C90EEF">
        <w:rPr>
          <w:rFonts w:ascii="Consolas" w:hAnsi="Consolas" w:cs="Segoe UI"/>
          <w:b/>
          <w:bCs/>
          <w:sz w:val="24"/>
          <w:szCs w:val="24"/>
        </w:rPr>
        <w:t xml:space="preserve"> </w:t>
      </w:r>
      <w:r w:rsidRPr="00C90EEF">
        <w:rPr>
          <w:rFonts w:ascii="Consolas" w:hAnsi="Consolas" w:cs="Segoe UI"/>
          <w:b/>
          <w:bCs/>
          <w:sz w:val="24"/>
          <w:szCs w:val="24"/>
        </w:rPr>
        <w:t>"blue"</w:t>
      </w:r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5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ru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311D532" w14:textId="77777777" w:rsidR="00D511D5" w:rsidRPr="00C90EEF" w:rsidRDefault="00D511D5" w:rsidP="00D511D5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4B0BAF4A" w14:textId="28D83030" w:rsidR="00035FD9" w:rsidRPr="00C90EEF" w:rsidRDefault="00035FD9" w:rsidP="00035FD9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2.8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Menggambar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</w:rPr>
        <w:t>Titik</w:t>
      </w:r>
      <w:proofErr w:type="spellEnd"/>
    </w:p>
    <w:p w14:paraId="629D8F0B" w14:textId="4FE3354F" w:rsidR="00035FD9" w:rsidRPr="00035FD9" w:rsidRDefault="00035FD9" w:rsidP="00035FD9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035FD9">
        <w:rPr>
          <w:rFonts w:ascii="Segoe UI" w:hAnsi="Segoe UI" w:cs="Segoe UI"/>
          <w:sz w:val="24"/>
          <w:szCs w:val="24"/>
        </w:rPr>
        <w:t xml:space="preserve">Yuk </w:t>
      </w:r>
      <w:proofErr w:type="spellStart"/>
      <w:r w:rsidRPr="00035FD9">
        <w:rPr>
          <w:rFonts w:ascii="Segoe UI" w:hAnsi="Segoe UI" w:cs="Segoe UI"/>
          <w:sz w:val="24"/>
          <w:szCs w:val="24"/>
        </w:rPr>
        <w:t>kit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lajar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agaiman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idawang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is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nggambar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b/>
          <w:bCs/>
          <w:sz w:val="24"/>
          <w:szCs w:val="24"/>
        </w:rPr>
        <w:t>titik</w:t>
      </w:r>
      <w:proofErr w:type="spellEnd"/>
      <w:r w:rsidRPr="00035FD9">
        <w:rPr>
          <w:rFonts w:ascii="Segoe UI" w:hAnsi="Segoe UI" w:cs="Segoe UI"/>
          <w:b/>
          <w:bCs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b/>
          <w:bCs/>
          <w:sz w:val="24"/>
          <w:szCs w:val="24"/>
        </w:rPr>
        <w:t>berwarn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deng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ukur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35FD9">
        <w:rPr>
          <w:rFonts w:ascii="Segoe UI" w:hAnsi="Segoe UI" w:cs="Segoe UI"/>
          <w:sz w:val="24"/>
          <w:szCs w:val="24"/>
        </w:rPr>
        <w:t>berbed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ngguna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rint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ot</w:t>
      </w:r>
      <w:r w:rsidRPr="00C90EEF">
        <w:rPr>
          <w:rFonts w:ascii="Segoe UI" w:hAnsi="Segoe UI" w:cs="Segoe UI"/>
          <w:sz w:val="24"/>
          <w:szCs w:val="24"/>
        </w:rPr>
        <w:t xml:space="preserve">. </w:t>
      </w:r>
      <w:r w:rsidRPr="00035FD9">
        <w:rPr>
          <w:rFonts w:ascii="Segoe UI" w:hAnsi="Segoe UI" w:cs="Segoe UI"/>
          <w:sz w:val="24"/>
          <w:szCs w:val="24"/>
        </w:rPr>
        <w:t xml:space="preserve">Buka </w:t>
      </w:r>
      <w:proofErr w:type="spellStart"/>
      <w:r w:rsidRPr="00035FD9">
        <w:rPr>
          <w:rFonts w:ascii="Segoe UI" w:hAnsi="Segoe UI" w:cs="Segoe UI"/>
          <w:sz w:val="24"/>
          <w:szCs w:val="24"/>
        </w:rPr>
        <w:t>aplikas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035FD9">
        <w:rPr>
          <w:rFonts w:ascii="Segoe UI" w:hAnsi="Segoe UI" w:cs="Segoe UI"/>
          <w:sz w:val="24"/>
          <w:szCs w:val="24"/>
        </w:rPr>
        <w:t>tel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disiap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035FD9">
        <w:rPr>
          <w:rFonts w:ascii="Segoe UI" w:hAnsi="Segoe UI" w:cs="Segoe UI"/>
          <w:sz w:val="24"/>
          <w:szCs w:val="24"/>
        </w:rPr>
        <w:t>kemudi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ikut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035FD9">
        <w:rPr>
          <w:rFonts w:ascii="Segoe UI" w:hAnsi="Segoe UI" w:cs="Segoe UI"/>
          <w:sz w:val="24"/>
          <w:szCs w:val="24"/>
        </w:rPr>
        <w:t>bawah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ini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secar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bertahap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035FD9">
        <w:rPr>
          <w:rFonts w:ascii="Segoe UI" w:hAnsi="Segoe UI" w:cs="Segoe UI"/>
          <w:sz w:val="24"/>
          <w:szCs w:val="24"/>
        </w:rPr>
        <w:t>Ketik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perintahny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satu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per </w:t>
      </w:r>
      <w:proofErr w:type="spellStart"/>
      <w:r w:rsidRPr="00035FD9">
        <w:rPr>
          <w:rFonts w:ascii="Segoe UI" w:hAnsi="Segoe UI" w:cs="Segoe UI"/>
          <w:sz w:val="24"/>
          <w:szCs w:val="24"/>
        </w:rPr>
        <w:t>satu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035FD9">
        <w:rPr>
          <w:rFonts w:ascii="Segoe UI" w:hAnsi="Segoe UI" w:cs="Segoe UI"/>
          <w:sz w:val="24"/>
          <w:szCs w:val="24"/>
        </w:rPr>
        <w:t>tekan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r w:rsidRPr="00035FD9">
        <w:rPr>
          <w:rFonts w:ascii="Segoe UI" w:hAnsi="Segoe UI" w:cs="Segoe UI"/>
          <w:b/>
          <w:bCs/>
          <w:sz w:val="24"/>
          <w:szCs w:val="24"/>
        </w:rPr>
        <w:t>"Run Code"</w:t>
      </w:r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untuk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melihat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35FD9">
        <w:rPr>
          <w:rFonts w:ascii="Segoe UI" w:hAnsi="Segoe UI" w:cs="Segoe UI"/>
          <w:sz w:val="24"/>
          <w:szCs w:val="24"/>
        </w:rPr>
        <w:t>hasilnya</w:t>
      </w:r>
      <w:proofErr w:type="spellEnd"/>
      <w:r w:rsidRPr="00035FD9">
        <w:rPr>
          <w:rFonts w:ascii="Segoe UI" w:hAnsi="Segoe UI" w:cs="Segoe UI"/>
          <w:sz w:val="24"/>
          <w:szCs w:val="24"/>
        </w:rPr>
        <w:t xml:space="preserve"> di canvas.</w:t>
      </w:r>
    </w:p>
    <w:p w14:paraId="1E0460B9" w14:textId="463E4F5F" w:rsidR="00035FD9" w:rsidRPr="00C90EEF" w:rsidRDefault="00035FD9" w:rsidP="00035FD9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hAnsi="Segoe UI" w:cs="Segoe UI"/>
          <w:b/>
          <w:bCs/>
          <w:sz w:val="24"/>
          <w:szCs w:val="24"/>
        </w:rPr>
        <w:t>Langkah-</w:t>
      </w: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langka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>:</w:t>
      </w:r>
    </w:p>
    <w:p w14:paraId="18DB22ED" w14:textId="735A4F91" w:rsidR="003A1258" w:rsidRPr="00C90EEF" w:rsidRDefault="00F83C01">
      <w:pPr>
        <w:pStyle w:val="ListParagraph"/>
        <w:numPr>
          <w:ilvl w:val="0"/>
          <w:numId w:val="4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760FC8A4" w14:textId="684A74F6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efault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20:</w:t>
      </w:r>
    </w:p>
    <w:p w14:paraId="3D079E23" w14:textId="2553F89D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20</w:t>
      </w:r>
    </w:p>
    <w:p w14:paraId="4A110B9C" w14:textId="323E2A78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90C7BFB" w14:textId="3C10F203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ik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20B9CB9" w14:textId="39DB8CB4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357AFD9C" w14:textId="6FCBA7D2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32EAEE81" w14:textId="4EC4D068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20:</w:t>
      </w:r>
    </w:p>
    <w:p w14:paraId="604473E3" w14:textId="4A42ACC5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gramStart"/>
      <w:r w:rsidRPr="00C90EEF">
        <w:rPr>
          <w:rFonts w:ascii="Consolas" w:hAnsi="Consolas" w:cs="Courier New"/>
          <w:sz w:val="24"/>
          <w:szCs w:val="24"/>
          <w:lang w:val="en-US"/>
        </w:rPr>
        <w:t>20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”blue</w:t>
      </w:r>
      <w:proofErr w:type="gramEnd"/>
      <w:r w:rsidRPr="00C90EEF">
        <w:rPr>
          <w:rFonts w:ascii="Consolas" w:hAnsi="Consolas" w:cs="Courier New"/>
          <w:sz w:val="24"/>
          <w:szCs w:val="24"/>
          <w:lang w:val="en-US"/>
        </w:rPr>
        <w:t>”</w:t>
      </w:r>
    </w:p>
    <w:p w14:paraId="4D6DF459" w14:textId="2A40F002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3E2CED3E" w14:textId="079E9D26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6416F340" w14:textId="4CED25A8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20</w:t>
      </w:r>
    </w:p>
    <w:p w14:paraId="1AED6228" w14:textId="40CA8DAD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0BA684CE" w14:textId="7C57FDAF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</w:p>
    <w:p w14:paraId="431FE7AC" w14:textId="65BCAC4C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ija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50:</w:t>
      </w:r>
    </w:p>
    <w:p w14:paraId="0CBE8B0E" w14:textId="1EDB6453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dot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gramStart"/>
      <w:r w:rsidRPr="00C90EEF">
        <w:rPr>
          <w:rFonts w:ascii="Consolas" w:hAnsi="Consolas" w:cs="Courier New"/>
          <w:sz w:val="24"/>
          <w:szCs w:val="24"/>
          <w:lang w:val="en-US"/>
        </w:rPr>
        <w:t>50</w:t>
      </w:r>
      <w:r w:rsidR="00035FD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”green</w:t>
      </w:r>
      <w:proofErr w:type="gramEnd"/>
      <w:r w:rsidRPr="00C90EEF">
        <w:rPr>
          <w:rFonts w:ascii="Consolas" w:hAnsi="Consolas" w:cs="Courier New"/>
          <w:sz w:val="24"/>
          <w:szCs w:val="24"/>
          <w:lang w:val="en-US"/>
        </w:rPr>
        <w:t>”</w:t>
      </w:r>
    </w:p>
    <w:p w14:paraId="252C3921" w14:textId="71AA135F" w:rsidR="00F83C01" w:rsidRPr="00C90EEF" w:rsidRDefault="00F83C01">
      <w:pPr>
        <w:pStyle w:val="ListParagraph"/>
        <w:numPr>
          <w:ilvl w:val="0"/>
          <w:numId w:val="42"/>
        </w:numPr>
        <w:spacing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3C9613EE" w14:textId="40925CC9" w:rsidR="00F83C01" w:rsidRPr="00C90EEF" w:rsidRDefault="00F83C01" w:rsidP="00F83C0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ome:</w:t>
      </w:r>
    </w:p>
    <w:p w14:paraId="4189A569" w14:textId="7FD5B2E7" w:rsidR="00F83C01" w:rsidRPr="00C90EEF" w:rsidRDefault="00F83C01" w:rsidP="00F83C0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5C6C0859" w14:textId="0190359E" w:rsidR="00F83C01" w:rsidRPr="00C90EEF" w:rsidRDefault="00F83C01" w:rsidP="00035FD9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2536AE" w14:textId="34AC2989" w:rsidR="00246B36" w:rsidRPr="00C90EEF" w:rsidRDefault="00246B36" w:rsidP="00F75222">
      <w:pPr>
        <w:pStyle w:val="ListParagraph"/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B62DB22" w14:textId="473894C1" w:rsidR="00DF1B1C" w:rsidRPr="00C90EEF" w:rsidRDefault="00F75222" w:rsidP="00F75222">
      <w:pPr>
        <w:pStyle w:val="ListParagraph"/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dot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ku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a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sesua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nd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b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etail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6B7E9A9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4219BAA9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4F12BC5A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0E8A4A52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60F210C1" w14:textId="77777777" w:rsidR="00035FD9" w:rsidRPr="00C90EEF" w:rsidRDefault="00035FD9" w:rsidP="00035FD9">
      <w:pPr>
        <w:pStyle w:val="ListParagraph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</w:p>
    <w:p w14:paraId="7C426908" w14:textId="67181491" w:rsidR="00C30DD4" w:rsidRPr="00C90EEF" w:rsidRDefault="00035FD9" w:rsidP="00035FD9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3347727B" w14:textId="72AB599E" w:rsidR="00F75222" w:rsidRPr="00C90EEF" w:rsidRDefault="00F75222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035FD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ot?</w:t>
      </w:r>
    </w:p>
    <w:p w14:paraId="56FFB43F" w14:textId="29AC9137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B809481" w14:textId="77777777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us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3B22992" w14:textId="2902CD09" w:rsidR="00F75222" w:rsidRPr="00C90EEF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8A4AD5F" w14:textId="3222EA86" w:rsidR="00035FD9" w:rsidRDefault="00F75222">
      <w:pPr>
        <w:pStyle w:val="ListParagraph"/>
        <w:numPr>
          <w:ilvl w:val="0"/>
          <w:numId w:val="4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va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0F94521" w14:textId="77777777" w:rsidR="001C2C34" w:rsidRPr="001C2C34" w:rsidRDefault="001C2C34" w:rsidP="001C2C34">
      <w:pPr>
        <w:pStyle w:val="ListParagraph"/>
        <w:spacing w:after="0" w:line="360" w:lineRule="auto"/>
        <w:ind w:left="114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41C5195" w14:textId="30E163C1" w:rsidR="00F75222" w:rsidRPr="00C90EEF" w:rsidRDefault="00F75222">
      <w:pPr>
        <w:pStyle w:val="ListParagraph"/>
        <w:numPr>
          <w:ilvl w:val="0"/>
          <w:numId w:val="4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An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</w:t>
      </w:r>
      <w:r w:rsidR="00035FD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jalan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dot</w:t>
      </w:r>
      <w:r w:rsidR="00035FD9"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15 "blue"</w:t>
      </w: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0D72A5E9" w14:textId="6663F8A4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ikse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9186EE1" w14:textId="77777777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ku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ikse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C69B5A1" w14:textId="6A7517A1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Lingkar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u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r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i-j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5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amb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E69C00C" w14:textId="77777777" w:rsidR="00F75222" w:rsidRPr="00C90EEF" w:rsidRDefault="00F75222">
      <w:pPr>
        <w:pStyle w:val="ListParagraph"/>
        <w:numPr>
          <w:ilvl w:val="0"/>
          <w:numId w:val="45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2835525" w14:textId="77777777" w:rsidR="001C6C83" w:rsidRDefault="001C6C83" w:rsidP="001C6C83">
      <w:pPr>
        <w:spacing w:after="0" w:line="360" w:lineRule="auto"/>
        <w:jc w:val="both"/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</w:p>
    <w:p w14:paraId="5D56DC89" w14:textId="68576DE7" w:rsidR="001C6C83" w:rsidRDefault="001C6C83">
      <w:pPr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</w:pPr>
      <w:r>
        <w:rPr>
          <w:rFonts w:ascii="Segoe UI" w:eastAsia="Times New Roman" w:hAnsi="Segoe UI" w:cs="Segoe UI"/>
          <w:color w:val="212529"/>
          <w:kern w:val="0"/>
          <w:sz w:val="24"/>
          <w:szCs w:val="24"/>
          <w:lang w:eastAsia="en-ID"/>
          <w14:ligatures w14:val="none"/>
        </w:rPr>
        <w:br w:type="page"/>
      </w:r>
    </w:p>
    <w:bookmarkStart w:id="38" w:name="_Toc196392629"/>
    <w:p w14:paraId="3CED19D4" w14:textId="1C36F07E" w:rsidR="001C6C83" w:rsidRPr="002A1A81" w:rsidRDefault="001C6C83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2960" behindDoc="1" locked="0" layoutInCell="1" allowOverlap="1" wp14:anchorId="6992A70A" wp14:editId="3A91F9B7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20501955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B461AF" id="Arrow: Pentagon 21" o:spid="_x0000_s1026" type="#_x0000_t15" style="position:absolute;margin-left:-7.2pt;margin-top:-3.6pt;width:469.8pt;height:27.6pt;z-index:-25124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Pergerakan</w:t>
      </w:r>
      <w:bookmarkEnd w:id="38"/>
      <w:proofErr w:type="spellEnd"/>
      <w:r w:rsidRPr="002A1A81">
        <w:rPr>
          <w:rFonts w:eastAsia="Times New Roman"/>
          <w:sz w:val="28"/>
          <w:szCs w:val="28"/>
          <w:lang w:eastAsia="en-ID"/>
        </w:rPr>
        <w:tab/>
      </w:r>
    </w:p>
    <w:p w14:paraId="46461CD9" w14:textId="77777777" w:rsidR="001C6C83" w:rsidRPr="00C90EEF" w:rsidRDefault="001C6C83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bed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m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left dan </w:t>
      </w:r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right ?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0994AA3F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65D3FF5B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05FE756C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eft dan right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ha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urtle. </w:t>
      </w:r>
    </w:p>
    <w:p w14:paraId="20C3CB03" w14:textId="77777777" w:rsidR="001C6C83" w:rsidRPr="00C90EEF" w:rsidRDefault="001C6C83">
      <w:pPr>
        <w:pStyle w:val="ListParagraph"/>
        <w:numPr>
          <w:ilvl w:val="0"/>
          <w:numId w:val="115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dua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 0).</w:t>
      </w:r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 xml:space="preserve"> </w:t>
      </w:r>
    </w:p>
    <w:p w14:paraId="46684B4E" w14:textId="77777777" w:rsidR="001C6C83" w:rsidRPr="00C90EEF" w:rsidRDefault="001C6C83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apa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menggerakk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depan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1C6C83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1C6C83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kse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? </w:t>
      </w:r>
    </w:p>
    <w:p w14:paraId="7F2758AD" w14:textId="6CF6B0A7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backward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3FBC4B6E" w14:textId="56A4023D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forward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11F0C8AC" w14:textId="78D320F3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left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08BD9931" w14:textId="6E85B42E" w:rsidR="001C6C83" w:rsidRPr="00C90EEF" w:rsidRDefault="001C6C83">
      <w:pPr>
        <w:pStyle w:val="ListParagraph"/>
        <w:numPr>
          <w:ilvl w:val="0"/>
          <w:numId w:val="116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right</w:t>
      </w:r>
      <w:r w:rsidR="00516A88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>150</w:t>
      </w:r>
    </w:p>
    <w:p w14:paraId="78FDD572" w14:textId="1B881FBB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516A88">
        <w:rPr>
          <w:rFonts w:ascii="Segoe UI" w:hAnsi="Segoe UI" w:cs="Segoe UI"/>
          <w:sz w:val="24"/>
          <w:szCs w:val="24"/>
          <w:lang w:val="en-US"/>
        </w:rPr>
        <w:t xml:space="preserve">Jika turtle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menghadap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barat dan Anda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516A88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516A88">
        <w:rPr>
          <w:rFonts w:ascii="Segoe UI" w:hAnsi="Segoe UI" w:cs="Segoe UI"/>
          <w:sz w:val="24"/>
          <w:szCs w:val="24"/>
          <w:lang w:val="en-US"/>
        </w:rPr>
        <w:t xml:space="preserve"> </w:t>
      </w:r>
      <w:r w:rsidRPr="00C90EEF">
        <w:rPr>
          <w:rFonts w:ascii="Segoe UI" w:hAnsi="Segoe UI" w:cs="Segoe UI"/>
          <w:sz w:val="24"/>
          <w:szCs w:val="24"/>
          <w:lang w:val="en-US"/>
        </w:rPr>
        <w:t xml:space="preserve">backward 100,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mana turtl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? </w:t>
      </w:r>
    </w:p>
    <w:p w14:paraId="37FEA30C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516A88">
        <w:rPr>
          <w:rFonts w:ascii="Segoe UI" w:hAnsi="Segoe UI" w:cs="Segoe UI"/>
          <w:sz w:val="24"/>
          <w:szCs w:val="24"/>
          <w:lang w:val="en-US"/>
        </w:rPr>
        <w:t xml:space="preserve">Ke barat </w:t>
      </w:r>
    </w:p>
    <w:p w14:paraId="74BD0443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0B55F4D2" w14:textId="77777777" w:rsidR="00516A88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t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73D830D1" w14:textId="0031A364" w:rsidR="001C6C83" w:rsidRPr="00C90EEF" w:rsidRDefault="00516A88">
      <w:pPr>
        <w:pStyle w:val="ListParagraph"/>
        <w:numPr>
          <w:ilvl w:val="0"/>
          <w:numId w:val="117"/>
        </w:numPr>
        <w:spacing w:after="0" w:line="360" w:lineRule="auto"/>
        <w:ind w:left="851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Ke Selatan</w:t>
      </w:r>
    </w:p>
    <w:p w14:paraId="53CB21DB" w14:textId="77777777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100, di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? </w:t>
      </w:r>
    </w:p>
    <w:p w14:paraId="360A026C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100, 50) </w:t>
      </w:r>
    </w:p>
    <w:p w14:paraId="2E3A82BE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50, 0) </w:t>
      </w:r>
    </w:p>
    <w:p w14:paraId="58137B2E" w14:textId="77777777" w:rsidR="00516A88" w:rsidRPr="00C90EEF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0, 100) </w:t>
      </w:r>
    </w:p>
    <w:p w14:paraId="0E96FC76" w14:textId="33A02A81" w:rsidR="00BA67D8" w:rsidRPr="002A1A81" w:rsidRDefault="00516A88">
      <w:pPr>
        <w:pStyle w:val="ListParagraph"/>
        <w:numPr>
          <w:ilvl w:val="1"/>
          <w:numId w:val="11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6B6C620D" w14:textId="77777777" w:rsidR="00516A88" w:rsidRPr="00C90EEF" w:rsidRDefault="00516A8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 </w:t>
      </w:r>
    </w:p>
    <w:p w14:paraId="342042D3" w14:textId="77777777" w:rsidR="00516A88" w:rsidRPr="002A1A81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50). </w:t>
      </w:r>
    </w:p>
    <w:p w14:paraId="593EC8C5" w14:textId="77777777" w:rsidR="002A1A81" w:rsidRPr="00C90EEF" w:rsidRDefault="002A1A81" w:rsidP="002A1A81">
      <w:pPr>
        <w:pStyle w:val="ListParagraph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3F65139E" w14:textId="77777777" w:rsidR="00516A88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200). </w:t>
      </w:r>
    </w:p>
    <w:p w14:paraId="47D147B3" w14:textId="77777777" w:rsidR="00516A88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200). </w:t>
      </w:r>
    </w:p>
    <w:p w14:paraId="14318C3A" w14:textId="6354D08B" w:rsidR="001C6C83" w:rsidRPr="00C90EEF" w:rsidRDefault="00516A88">
      <w:pPr>
        <w:pStyle w:val="ListParagraph"/>
        <w:numPr>
          <w:ilvl w:val="1"/>
          <w:numId w:val="11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50).</w:t>
      </w:r>
    </w:p>
    <w:p w14:paraId="1C8A6621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headi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,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? </w:t>
      </w:r>
    </w:p>
    <w:p w14:paraId="16B04F66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mur </w:t>
      </w:r>
    </w:p>
    <w:p w14:paraId="56C7D2DB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Barat </w:t>
      </w:r>
    </w:p>
    <w:p w14:paraId="180F5F8F" w14:textId="77777777" w:rsidR="00913041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Utara </w:t>
      </w:r>
    </w:p>
    <w:p w14:paraId="64CD3DCC" w14:textId="02A53C85" w:rsidR="001C6C83" w:rsidRPr="00C90EEF" w:rsidRDefault="00913041">
      <w:pPr>
        <w:pStyle w:val="ListParagraph"/>
        <w:numPr>
          <w:ilvl w:val="1"/>
          <w:numId w:val="12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Selatan</w:t>
      </w:r>
    </w:p>
    <w:p w14:paraId="2042FB9E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me? </w:t>
      </w:r>
    </w:p>
    <w:p w14:paraId="22F6BDF9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lur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50886243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at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61DE6029" w14:textId="77777777" w:rsidR="00913041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Utara </w:t>
      </w:r>
    </w:p>
    <w:p w14:paraId="63A4FD15" w14:textId="30B3194D" w:rsidR="001C6C83" w:rsidRPr="00C90EEF" w:rsidRDefault="00913041">
      <w:pPr>
        <w:pStyle w:val="ListParagraph"/>
        <w:numPr>
          <w:ilvl w:val="0"/>
          <w:numId w:val="12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indah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 = 0.</w:t>
      </w:r>
    </w:p>
    <w:p w14:paraId="1D03A151" w14:textId="77777777" w:rsidR="00913041" w:rsidRPr="00C90EEF" w:rsidRDefault="00913041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,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me?</w:t>
      </w:r>
    </w:p>
    <w:p w14:paraId="15227305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. </w:t>
      </w:r>
    </w:p>
    <w:p w14:paraId="4C0E589F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. </w:t>
      </w:r>
    </w:p>
    <w:p w14:paraId="44A4F094" w14:textId="77777777" w:rsidR="00913041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776C2923" w14:textId="3754A0AD" w:rsidR="001C6C83" w:rsidRPr="00C90EEF" w:rsidRDefault="00913041">
      <w:pPr>
        <w:pStyle w:val="ListParagraph"/>
        <w:numPr>
          <w:ilvl w:val="0"/>
          <w:numId w:val="122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mur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7DBBC78" w14:textId="77777777" w:rsidR="00BA67D8" w:rsidRPr="00C90EEF" w:rsidRDefault="00BA67D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 -50? </w:t>
      </w:r>
    </w:p>
    <w:p w14:paraId="0594F309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C90EEF">
        <w:rPr>
          <w:rFonts w:ascii="Segoe UI" w:hAnsi="Segoe UI" w:cs="Segoe UI"/>
          <w:sz w:val="24"/>
          <w:szCs w:val="24"/>
        </w:rPr>
        <w:t>ad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Digambar.</w:t>
      </w:r>
    </w:p>
    <w:p w14:paraId="0F1A8F3F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3114DE5" w14:textId="77777777" w:rsidR="00BA67D8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i-j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C90EEF">
        <w:rPr>
          <w:rFonts w:ascii="Segoe UI" w:hAnsi="Segoe UI" w:cs="Segoe UI"/>
          <w:sz w:val="24"/>
          <w:szCs w:val="24"/>
        </w:rPr>
        <w:t>berlaw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ar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jam).</w:t>
      </w:r>
    </w:p>
    <w:p w14:paraId="41782296" w14:textId="4E64FB80" w:rsidR="001C6C83" w:rsidRPr="00C90EEF" w:rsidRDefault="00BA67D8">
      <w:pPr>
        <w:pStyle w:val="ListParagraph"/>
        <w:numPr>
          <w:ilvl w:val="0"/>
          <w:numId w:val="123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c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EE91872" w14:textId="77777777" w:rsidR="00BA67D8" w:rsidRPr="00C90EEF" w:rsidRDefault="00BA67D8">
      <w:pPr>
        <w:pStyle w:val="ListParagraph"/>
        <w:numPr>
          <w:ilvl w:val="0"/>
          <w:numId w:val="114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ot? </w:t>
      </w:r>
    </w:p>
    <w:p w14:paraId="274EB79F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u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42E5F7C5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usu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ingkar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47E3AD74" w14:textId="77777777" w:rsidR="00BA67D8" w:rsidRPr="00C90EEF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</w:p>
    <w:p w14:paraId="7FC6DCCB" w14:textId="2622376B" w:rsidR="009E0CD3" w:rsidRPr="001C6C83" w:rsidRDefault="00BA67D8">
      <w:pPr>
        <w:pStyle w:val="ListParagraph"/>
        <w:numPr>
          <w:ilvl w:val="0"/>
          <w:numId w:val="124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ghapu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kanvas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  <w:r w:rsidR="009E0CD3" w:rsidRPr="001C6C83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6CAF4A2A" w14:textId="7B2B05EE" w:rsidR="009E0CD3" w:rsidRPr="00660704" w:rsidRDefault="00E8124E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39" w:name="_Toc196392630"/>
      <w:r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50432" behindDoc="0" locked="0" layoutInCell="1" allowOverlap="1" wp14:anchorId="7073EE1A" wp14:editId="29C29BC5">
                <wp:simplePos x="0" y="0"/>
                <wp:positionH relativeFrom="column">
                  <wp:posOffset>-387985</wp:posOffset>
                </wp:positionH>
                <wp:positionV relativeFrom="paragraph">
                  <wp:posOffset>-786765</wp:posOffset>
                </wp:positionV>
                <wp:extent cx="1946275" cy="741045"/>
                <wp:effectExtent l="0" t="0" r="0" b="1905"/>
                <wp:wrapNone/>
                <wp:docPr id="131682214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BDF0B3" w14:textId="77777777" w:rsidR="00660704" w:rsidRPr="00E8124E" w:rsidRDefault="00660704" w:rsidP="00660704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073EE1A" id="_x0000_s1030" type="#_x0000_t202" style="position:absolute;left:0;text-align:left;margin-left:-30.55pt;margin-top:-61.95pt;width:153.25pt;height:58.35pt;z-index:252050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tUjzGwIAADM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" filled="f" stroked="f" strokeweight=".5pt">
                <v:textbox>
                  <w:txbxContent>
                    <w:p w14:paraId="3FBDF0B3" w14:textId="77777777" w:rsidR="00660704" w:rsidRPr="00E8124E" w:rsidRDefault="00660704" w:rsidP="00660704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51456" behindDoc="0" locked="0" layoutInCell="1" allowOverlap="1" wp14:anchorId="66339EC7" wp14:editId="3C8F72AC">
                <wp:simplePos x="0" y="0"/>
                <wp:positionH relativeFrom="column">
                  <wp:posOffset>1539875</wp:posOffset>
                </wp:positionH>
                <wp:positionV relativeFrom="paragraph">
                  <wp:posOffset>-809625</wp:posOffset>
                </wp:positionV>
                <wp:extent cx="4710430" cy="741045"/>
                <wp:effectExtent l="0" t="0" r="0" b="1905"/>
                <wp:wrapNone/>
                <wp:docPr id="521786361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1B90A99" w14:textId="6F265A27" w:rsidR="00660704" w:rsidRPr="00E8124E" w:rsidRDefault="00660704" w:rsidP="00660704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72"/>
                                <w:szCs w:val="72"/>
                                <w:lang w:val="en-US"/>
                              </w:rPr>
                              <w:t>MENGETAHUI STATU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6339EC7" id="_x0000_s1031" type="#_x0000_t202" style="position:absolute;left:0;text-align:left;margin-left:121.25pt;margin-top:-63.75pt;width:370.9pt;height:58.35pt;z-index:252051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" filled="f" stroked="f" strokeweight=".5pt">
                <v:textbox>
                  <w:txbxContent>
                    <w:p w14:paraId="31B90A99" w14:textId="6F265A27" w:rsidR="00660704" w:rsidRPr="00E8124E" w:rsidRDefault="00660704" w:rsidP="00660704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color w:val="F2F2F2" w:themeColor="background1" w:themeShade="F2"/>
                          <w:sz w:val="72"/>
                          <w:szCs w:val="72"/>
                          <w:lang w:val="en-US"/>
                        </w:rPr>
                        <w:t>MENGETAHUI STATUS</w:t>
                      </w:r>
                    </w:p>
                  </w:txbxContent>
                </v:textbox>
              </v:shape>
            </w:pict>
          </mc:Fallback>
        </mc:AlternateContent>
      </w:r>
      <w:r w:rsidR="00660704" w:rsidRPr="00660704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48384" behindDoc="1" locked="0" layoutInCell="1" allowOverlap="1" wp14:anchorId="403B5712" wp14:editId="283C19BE">
            <wp:simplePos x="0" y="0"/>
            <wp:positionH relativeFrom="column">
              <wp:posOffset>-403860</wp:posOffset>
            </wp:positionH>
            <wp:positionV relativeFrom="paragraph">
              <wp:posOffset>-908685</wp:posOffset>
            </wp:positionV>
            <wp:extent cx="6656705" cy="962024"/>
            <wp:effectExtent l="0" t="0" r="0" b="0"/>
            <wp:wrapNone/>
            <wp:docPr id="20527980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40299" w:rsidRPr="00660704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831296" behindDoc="1" locked="0" layoutInCell="1" allowOverlap="1" wp14:anchorId="4AC79D22" wp14:editId="00876C1D">
                <wp:simplePos x="0" y="0"/>
                <wp:positionH relativeFrom="column">
                  <wp:posOffset>-99907</wp:posOffset>
                </wp:positionH>
                <wp:positionV relativeFrom="paragraph">
                  <wp:posOffset>293370</wp:posOffset>
                </wp:positionV>
                <wp:extent cx="5966460" cy="350520"/>
                <wp:effectExtent l="0" t="0" r="34290" b="11430"/>
                <wp:wrapNone/>
                <wp:docPr id="21035864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B3ECD4" id="Arrow: Pentagon 21" o:spid="_x0000_s1026" type="#_x0000_t15" style="position:absolute;margin-left:-7.85pt;margin-top:23.1pt;width:469.8pt;height:27.6pt;z-index:-251485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OZzqYveAAAACg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9E0CD3" w:rsidRPr="00660704">
        <w:rPr>
          <w:rFonts w:cs="Segoe UI"/>
          <w:color w:val="FFFFFF" w:themeColor="background1"/>
          <w:szCs w:val="24"/>
          <w:lang w:val="en-US"/>
        </w:rPr>
        <w:t>MENGETAHUI STATUS</w:t>
      </w:r>
      <w:bookmarkEnd w:id="39"/>
    </w:p>
    <w:p w14:paraId="202F8DC9" w14:textId="643D7A2C" w:rsidR="005C30A8" w:rsidRPr="00240299" w:rsidRDefault="00D02471">
      <w:pPr>
        <w:pStyle w:val="Heading2"/>
        <w:numPr>
          <w:ilvl w:val="0"/>
          <w:numId w:val="5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40" w:name="_Toc196392631"/>
      <w:r w:rsidRPr="00240299">
        <w:rPr>
          <w:rFonts w:cs="Segoe UI"/>
          <w:color w:val="FFFFFF" w:themeColor="background1"/>
          <w:sz w:val="32"/>
          <w:lang w:val="en-US"/>
        </w:rPr>
        <w:t>Position</w:t>
      </w:r>
      <w:bookmarkEnd w:id="40"/>
    </w:p>
    <w:p w14:paraId="72022228" w14:textId="3564EAA0" w:rsidR="00240299" w:rsidRDefault="00240299" w:rsidP="006F52A4">
      <w:pPr>
        <w:spacing w:after="0" w:line="24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B21FEBA" w14:textId="23DD420A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BB71CE6" w14:textId="5F01E6CE" w:rsidR="005C30A8" w:rsidRPr="00C90EEF" w:rsidRDefault="005C30A8" w:rsidP="006F52A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ggun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position.</w:t>
      </w:r>
    </w:p>
    <w:p w14:paraId="513F31FF" w14:textId="6F27663B" w:rsidR="005C30A8" w:rsidRPr="00C90EEF" w:rsidRDefault="00335DCA" w:rsidP="005C30A8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29248" behindDoc="0" locked="0" layoutInCell="1" allowOverlap="1" wp14:anchorId="5589D60D" wp14:editId="0C848B60">
                <wp:simplePos x="0" y="0"/>
                <wp:positionH relativeFrom="column">
                  <wp:posOffset>33232</wp:posOffset>
                </wp:positionH>
                <wp:positionV relativeFrom="paragraph">
                  <wp:posOffset>180975</wp:posOffset>
                </wp:positionV>
                <wp:extent cx="5943600" cy="0"/>
                <wp:effectExtent l="0" t="0" r="0" b="0"/>
                <wp:wrapNone/>
                <wp:docPr id="211985075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66DCA43B" id="Straight Connector 4" o:spid="_x0000_s1026" style="position:absolute;z-index:251829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6pt,14.25pt" to="470.6pt,1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ZjOad9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4FF17DFE" w14:textId="3F53760B" w:rsidR="005C30A8" w:rsidRPr="00C90EEF" w:rsidRDefault="005C30A8" w:rsidP="00240299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anvas.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nyat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asa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x, y).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76C32FC9" w14:textId="77777777" w:rsidR="005C30A8" w:rsidRPr="00C90EEF" w:rsidRDefault="005C30A8" w:rsidP="00240299">
      <w:pPr>
        <w:spacing w:after="0"/>
        <w:ind w:left="426"/>
        <w:rPr>
          <w:rFonts w:ascii="Segoe UI" w:hAnsi="Segoe UI" w:cs="Segoe UI"/>
          <w:sz w:val="24"/>
          <w:szCs w:val="24"/>
        </w:rPr>
      </w:pPr>
    </w:p>
    <w:p w14:paraId="4BA856BB" w14:textId="768204A7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1</w:t>
      </w:r>
    </w:p>
    <w:p w14:paraId="33C028C7" w14:textId="755EF251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DD53DD6" w14:textId="2DA8FC4A" w:rsidR="005C30A8" w:rsidRPr="00C90EEF" w:rsidRDefault="005C30A8" w:rsidP="00240299">
      <w:pPr>
        <w:shd w:val="clear" w:color="auto" w:fill="D9D9D9" w:themeFill="background1" w:themeFillShade="D9"/>
        <w:spacing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B2374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1F2E8CB7" w14:textId="77777777" w:rsidR="005C30A8" w:rsidRPr="00C90EEF" w:rsidRDefault="005C30A8" w:rsidP="00335DCA">
      <w:pPr>
        <w:spacing w:after="0" w:line="24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BFE83E4" w14:textId="0B90F64E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0877C7B7" w14:textId="77777777" w:rsidR="001E5789" w:rsidRPr="00C90EEF" w:rsidRDefault="005C30A8" w:rsidP="001E5789">
      <w:pPr>
        <w:keepNext/>
        <w:ind w:left="426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9A5839A" wp14:editId="3BADD807">
            <wp:extent cx="5486400" cy="626079"/>
            <wp:effectExtent l="0" t="0" r="0" b="3175"/>
            <wp:docPr id="21246328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4632829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96150" cy="638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0AECAC" w14:textId="3B50948D" w:rsidR="005C30A8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1" w:name="_Toc192105860"/>
      <w:bookmarkStart w:id="42" w:name="_Toc196350276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7B54F7">
        <w:rPr>
          <w:noProof/>
          <w:color w:val="auto"/>
        </w:rPr>
        <w:t>17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1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position)</w:t>
      </w:r>
      <w:bookmarkEnd w:id="41"/>
      <w:bookmarkEnd w:id="42"/>
    </w:p>
    <w:p w14:paraId="05F74CD5" w14:textId="0AE51D56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ah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t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bag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output log.</w:t>
      </w:r>
    </w:p>
    <w:p w14:paraId="3095C789" w14:textId="77777777" w:rsidR="005C30A8" w:rsidRPr="00C90EEF" w:rsidRDefault="005C30A8" w:rsidP="00240299">
      <w:pPr>
        <w:spacing w:after="0"/>
        <w:ind w:left="426"/>
        <w:rPr>
          <w:rFonts w:ascii="Segoe UI" w:hAnsi="Segoe UI" w:cs="Segoe UI"/>
          <w:sz w:val="24"/>
          <w:szCs w:val="24"/>
        </w:rPr>
      </w:pPr>
    </w:p>
    <w:p w14:paraId="19495391" w14:textId="4AFD19FA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C90EEF">
        <w:rPr>
          <w:rFonts w:ascii="Segoe UI" w:hAnsi="Segoe UI" w:cs="Segoe UI"/>
          <w:b/>
          <w:bCs/>
          <w:sz w:val="24"/>
          <w:szCs w:val="24"/>
        </w:rPr>
        <w:t xml:space="preserve"> 2</w:t>
      </w:r>
    </w:p>
    <w:p w14:paraId="58D0E6AD" w14:textId="6CD3E284" w:rsidR="005C30A8" w:rsidRPr="00C90EEF" w:rsidRDefault="005C30A8" w:rsidP="0024029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m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A3FBB17" w14:textId="2DC80783" w:rsidR="005C30A8" w:rsidRPr="00C90EEF" w:rsidRDefault="006C33DF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</w:t>
      </w:r>
      <w:r w:rsidR="005C30A8" w:rsidRPr="00C90EEF">
        <w:rPr>
          <w:rFonts w:ascii="Consolas" w:hAnsi="Consolas" w:cs="Courier New"/>
          <w:sz w:val="24"/>
          <w:szCs w:val="24"/>
          <w:lang w:val="en-US"/>
        </w:rPr>
        <w:t>rint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5C30A8"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7BDEEB28" w14:textId="77777777" w:rsidR="00EB2374" w:rsidRPr="00C90EEF" w:rsidRDefault="00EB2374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64A4268" w14:textId="36A4AC64" w:rsidR="005C30A8" w:rsidRPr="00C90EEF" w:rsidRDefault="005C30A8" w:rsidP="0024029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6C54721C" w14:textId="77777777" w:rsidR="00EB2374" w:rsidRPr="00C90EEF" w:rsidRDefault="00EB2374" w:rsidP="00240299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6A1985D" w14:textId="69382A1A" w:rsidR="00240299" w:rsidRPr="00C90EEF" w:rsidRDefault="005C30A8" w:rsidP="00240299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position</w:t>
      </w:r>
    </w:p>
    <w:p w14:paraId="4EF075C5" w14:textId="77777777" w:rsidR="00D511D5" w:rsidRPr="00C90EEF" w:rsidRDefault="00D511D5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5DCFB4A7" w14:textId="2B14904C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6E7C8115" w14:textId="7B957124" w:rsidR="001E5789" w:rsidRPr="00C90EEF" w:rsidRDefault="006C33DF" w:rsidP="001E5789">
      <w:pPr>
        <w:keepNext/>
        <w:spacing w:after="0" w:line="360" w:lineRule="auto"/>
        <w:ind w:left="426"/>
      </w:pPr>
      <w:r w:rsidRPr="00C90EEF">
        <w:rPr>
          <w:noProof/>
        </w:rPr>
        <w:drawing>
          <wp:inline distT="0" distB="0" distL="0" distR="0" wp14:anchorId="2F2276B4" wp14:editId="43739E1B">
            <wp:extent cx="5494020" cy="662253"/>
            <wp:effectExtent l="0" t="0" r="0" b="5080"/>
            <wp:docPr id="6680721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807214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525631" cy="6660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DECAB1" w14:textId="293C0F2F" w:rsidR="005C30A8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3" w:name="_Toc192105861"/>
      <w:bookmarkStart w:id="44" w:name="_Toc196350277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7B54F7">
        <w:rPr>
          <w:noProof/>
          <w:color w:val="auto"/>
        </w:rPr>
        <w:t>18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2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position)</w:t>
      </w:r>
      <w:bookmarkEnd w:id="43"/>
      <w:bookmarkEnd w:id="44"/>
    </w:p>
    <w:p w14:paraId="6F037712" w14:textId="42C6721D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i/>
          <w:iCs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(0,0)</w:t>
      </w:r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i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> forward</w:t>
      </w:r>
      <w:r w:rsidR="006C33DF" w:rsidRPr="00C90EEF">
        <w:rPr>
          <w:rFonts w:ascii="Segoe UI" w:hAnsi="Segoe UI" w:cs="Segoe UI"/>
          <w:sz w:val="24"/>
          <w:szCs w:val="24"/>
        </w:rPr>
        <w:t xml:space="preserve"> </w:t>
      </w:r>
      <w:r w:rsidRPr="00C90EEF">
        <w:rPr>
          <w:rFonts w:ascii="Segoe UI" w:hAnsi="Segoe UI" w:cs="Segoe UI"/>
          <w:sz w:val="24"/>
          <w:szCs w:val="24"/>
        </w:rPr>
        <w:t>100 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r w:rsidRPr="00C90EEF">
        <w:rPr>
          <w:rFonts w:ascii="Segoe UI" w:hAnsi="Segoe UI" w:cs="Segoe UI"/>
          <w:i/>
          <w:iCs/>
          <w:sz w:val="24"/>
          <w:szCs w:val="24"/>
        </w:rPr>
        <w:t>(100, 0)</w:t>
      </w:r>
      <w:r w:rsidR="00240299" w:rsidRPr="00C90EEF">
        <w:rPr>
          <w:rFonts w:ascii="Segoe UI" w:hAnsi="Segoe UI" w:cs="Segoe UI"/>
          <w:i/>
          <w:iCs/>
          <w:sz w:val="24"/>
          <w:szCs w:val="24"/>
        </w:rPr>
        <w:t>.</w:t>
      </w:r>
    </w:p>
    <w:p w14:paraId="241BE9CA" w14:textId="72565F71" w:rsidR="005C30A8" w:rsidRPr="00C90EEF" w:rsidRDefault="005C30A8" w:rsidP="005C30A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AB058B6" w14:textId="2E2524B1" w:rsidR="005C30A8" w:rsidRPr="00C90EEF" w:rsidRDefault="006C33DF" w:rsidP="00240299">
      <w:pPr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1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Bidawang</w:t>
      </w:r>
      <w:proofErr w:type="spellEnd"/>
    </w:p>
    <w:p w14:paraId="24AA1EF9" w14:textId="50B9D924" w:rsidR="005C30A8" w:rsidRPr="00C90EEF" w:rsidRDefault="005C30A8" w:rsidP="0024029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osition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831EA94" w14:textId="49EB7817" w:rsidR="005C30A8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04136637" w14:textId="79336708" w:rsidR="00F17B25" w:rsidRPr="00C90EEF" w:rsidRDefault="00F17B25" w:rsidP="007D7C8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7D7C85"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="007D7C85"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er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ahul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8286DDC" w14:textId="1210A4AB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46D7CBC8" w14:textId="2083F735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Maju</w:t>
      </w:r>
    </w:p>
    <w:p w14:paraId="16EE2DB7" w14:textId="027AA29B" w:rsidR="00F17B25" w:rsidRPr="00C90EEF" w:rsidRDefault="00F17B25" w:rsidP="007D7C85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gk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24523254" w14:textId="60C6CE7E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</w:t>
      </w:r>
      <w:r w:rsidR="00C55490" w:rsidRPr="00C90EEF">
        <w:rPr>
          <w:rFonts w:ascii="Consolas" w:hAnsi="Consolas" w:cs="Courier New"/>
          <w:sz w:val="24"/>
          <w:szCs w:val="24"/>
          <w:lang w:val="en-US"/>
        </w:rPr>
        <w:t>5</w:t>
      </w:r>
      <w:r w:rsidRPr="00C90EEF">
        <w:rPr>
          <w:rFonts w:ascii="Consolas" w:hAnsi="Consolas" w:cs="Courier New"/>
          <w:sz w:val="24"/>
          <w:szCs w:val="24"/>
          <w:lang w:val="en-US"/>
        </w:rPr>
        <w:t>0</w:t>
      </w:r>
    </w:p>
    <w:p w14:paraId="42260184" w14:textId="1BE7265E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0567C2F6" w14:textId="41365F6B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Lalu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78A0D64B" w14:textId="016B3087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5A79A1AE" w14:textId="4AF0AF3F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263BE889" w14:textId="28C815F8" w:rsidR="001E5789" w:rsidRPr="00C90EEF" w:rsidRDefault="00F17B25" w:rsidP="006C33DF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Selanjutny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=75 dan y=75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A5EFDD9" w14:textId="6DC7FD6C" w:rsidR="00F17B25" w:rsidRPr="00C90EEF" w:rsidRDefault="00F17B25" w:rsidP="006470AF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75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75</w:t>
      </w:r>
    </w:p>
    <w:p w14:paraId="64A5B0AD" w14:textId="77777777" w:rsidR="006C33DF" w:rsidRPr="00C90EEF" w:rsidRDefault="006C33DF" w:rsidP="006C33DF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</w:p>
    <w:p w14:paraId="58D1CC9B" w14:textId="2C52196A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56790461" w14:textId="24E60284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0F0105D8" w14:textId="50C3EEC1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6C33DF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position</w:t>
      </w:r>
    </w:p>
    <w:p w14:paraId="04745E58" w14:textId="0884B6D3" w:rsidR="00F17B25" w:rsidRPr="00C90EEF" w:rsidRDefault="00F17B25">
      <w:pPr>
        <w:pStyle w:val="ListParagraph"/>
        <w:numPr>
          <w:ilvl w:val="0"/>
          <w:numId w:val="6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Kembal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38409067" w14:textId="0CA328C3" w:rsidR="00F17B25" w:rsidRPr="00C90EEF" w:rsidRDefault="00F17B25" w:rsidP="00F17B2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ome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bal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titi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(0,0):</w:t>
      </w:r>
    </w:p>
    <w:p w14:paraId="6C0C4CF0" w14:textId="4EE2D46A" w:rsidR="00F17B25" w:rsidRPr="00C90EEF" w:rsidRDefault="00F17B25" w:rsidP="00F17B2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home</w:t>
      </w:r>
    </w:p>
    <w:p w14:paraId="7D9F1BF4" w14:textId="585B5404" w:rsidR="005C30A8" w:rsidRPr="00C90EEF" w:rsidRDefault="005C30A8" w:rsidP="00FC1914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F354603" w14:textId="1E46DAA4" w:rsidR="005C30A8" w:rsidRPr="00C90EEF" w:rsidRDefault="005C30A8" w:rsidP="00240299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4173690E" w14:textId="7DE1B8A3" w:rsidR="001C1560" w:rsidRPr="00C90EEF" w:rsidRDefault="005C30A8" w:rsidP="006C33DF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position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ahu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presisi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14B88746" w14:textId="77777777" w:rsidR="001C1560" w:rsidRPr="00C90EEF" w:rsidRDefault="001C1560" w:rsidP="006C33DF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97EC6EA" w14:textId="7EE92BB0" w:rsidR="005C30A8" w:rsidRPr="00C90EEF" w:rsidRDefault="006C33DF" w:rsidP="006C33DF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EDC6A4A" w14:textId="0A9E72CF" w:rsidR="005C30A8" w:rsidRPr="00C90EEF" w:rsidRDefault="005C30A8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</w:t>
      </w:r>
    </w:p>
    <w:p w14:paraId="28E66EAD" w14:textId="63E1E0FD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BCCFB02" w14:textId="77777777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7A3DF09" w14:textId="0B65647E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34B01644" w14:textId="77777777" w:rsidR="005C30A8" w:rsidRPr="00C90EEF" w:rsidRDefault="005C30A8">
      <w:pPr>
        <w:pStyle w:val="ListParagraph"/>
        <w:numPr>
          <w:ilvl w:val="0"/>
          <w:numId w:val="4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921A450" w14:textId="77777777" w:rsidR="005C30A8" w:rsidRPr="00C90EEF" w:rsidRDefault="005C30A8" w:rsidP="001C1560">
      <w:pPr>
        <w:pStyle w:val="ListParagraph"/>
        <w:spacing w:after="0" w:line="360" w:lineRule="auto"/>
        <w:ind w:left="78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652E9F8" w14:textId="77777777" w:rsidR="005C30A8" w:rsidRPr="00C90EEF" w:rsidRDefault="005C30A8">
      <w:pPr>
        <w:pStyle w:val="ListParagraph"/>
        <w:numPr>
          <w:ilvl w:val="0"/>
          <w:numId w:val="48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50, 100)?</w:t>
      </w:r>
    </w:p>
    <w:p w14:paraId="241FE954" w14:textId="54E0FB98" w:rsidR="005C30A8" w:rsidRPr="00C90EEF" w:rsidRDefault="006C33DF" w:rsidP="006C33DF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</w:t>
      </w:r>
      <w:r w:rsidR="005C30A8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rint</w:t>
      </w: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5C30A8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osition </w:t>
      </w:r>
    </w:p>
    <w:p w14:paraId="03BE49DA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50, 100)</w:t>
      </w:r>
    </w:p>
    <w:p w14:paraId="682F3EDE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70ECBE4D" w14:textId="77777777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0, 0)</w:t>
      </w:r>
    </w:p>
    <w:p w14:paraId="141DCF28" w14:textId="295D0746" w:rsidR="005C30A8" w:rsidRPr="00C90EEF" w:rsidRDefault="005C30A8">
      <w:pPr>
        <w:pStyle w:val="ListParagraph"/>
        <w:numPr>
          <w:ilvl w:val="0"/>
          <w:numId w:val="5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[50, 100]</w:t>
      </w:r>
    </w:p>
    <w:p w14:paraId="3D2F26D5" w14:textId="2A561116" w:rsidR="005C30A8" w:rsidRPr="00C90EEF" w:rsidRDefault="005C30A8" w:rsidP="005C30A8">
      <w:pPr>
        <w:pStyle w:val="ListParagraph"/>
        <w:ind w:left="1146"/>
        <w:rPr>
          <w:rFonts w:ascii="Segoe UI" w:hAnsi="Segoe UI" w:cs="Segoe UI"/>
          <w:sz w:val="24"/>
          <w:szCs w:val="24"/>
          <w:lang w:val="en-US"/>
        </w:rPr>
      </w:pPr>
    </w:p>
    <w:p w14:paraId="261C0615" w14:textId="77777777" w:rsidR="005C30A8" w:rsidRPr="005C30A8" w:rsidRDefault="005C30A8" w:rsidP="005C30A8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AB9218E" w14:textId="77777777" w:rsidR="001C1560" w:rsidRDefault="001C1560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45" w:name="_Toc196392632"/>
    <w:p w14:paraId="0BD08959" w14:textId="36612DE2" w:rsidR="005C30A8" w:rsidRPr="001C1560" w:rsidRDefault="001C1560">
      <w:pPr>
        <w:pStyle w:val="Heading2"/>
        <w:numPr>
          <w:ilvl w:val="0"/>
          <w:numId w:val="5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45632" behindDoc="1" locked="0" layoutInCell="1" allowOverlap="1" wp14:anchorId="42870D39" wp14:editId="2B1478DA">
                <wp:simplePos x="0" y="0"/>
                <wp:positionH relativeFrom="column">
                  <wp:posOffset>-76200</wp:posOffset>
                </wp:positionH>
                <wp:positionV relativeFrom="paragraph">
                  <wp:posOffset>-38100</wp:posOffset>
                </wp:positionV>
                <wp:extent cx="5966460" cy="350520"/>
                <wp:effectExtent l="0" t="0" r="34290" b="11430"/>
                <wp:wrapNone/>
                <wp:docPr id="63395834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2A406B4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26" type="#_x0000_t15" style="position:absolute;margin-left:-6pt;margin-top:-3pt;width:469.8pt;height:27.6pt;z-index:-251470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LGBjEDeAAAACQEAAA8AAAAAAAAAAAAAAAAA5AQAAGRycy9kb3ducmV2LnhtbFBLBQYA&#10;AAAABAAEAPMAAADvBQAAAAA=&#10;" adj="20966" fillcolor="#c88e0e" strokecolor="white [3212]" strokeweight="1pt"/>
            </w:pict>
          </mc:Fallback>
        </mc:AlternateContent>
      </w:r>
      <w:proofErr w:type="spellStart"/>
      <w:r w:rsidR="00D02471" w:rsidRPr="001C1560">
        <w:rPr>
          <w:rFonts w:cs="Segoe UI"/>
          <w:color w:val="FFFFFF" w:themeColor="background1"/>
          <w:sz w:val="32"/>
          <w:lang w:val="en-US"/>
        </w:rPr>
        <w:t>Xcor</w:t>
      </w:r>
      <w:proofErr w:type="spellEnd"/>
      <w:r w:rsidR="00D02471" w:rsidRPr="001C1560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="00D02471" w:rsidRPr="001C1560">
        <w:rPr>
          <w:rFonts w:cs="Segoe UI"/>
          <w:color w:val="FFFFFF" w:themeColor="background1"/>
          <w:sz w:val="32"/>
          <w:lang w:val="en-US"/>
        </w:rPr>
        <w:t>Ycor</w:t>
      </w:r>
      <w:bookmarkEnd w:id="45"/>
      <w:proofErr w:type="spellEnd"/>
    </w:p>
    <w:p w14:paraId="3238611C" w14:textId="5620D6F3" w:rsidR="001C1560" w:rsidRDefault="001C1560" w:rsidP="001C1560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B56D4F" w14:textId="6C24A3E9" w:rsidR="005C30A8" w:rsidRPr="00C90EEF" w:rsidRDefault="005C30A8" w:rsidP="005C30A8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401F739A" w14:textId="77777777" w:rsidR="00997051" w:rsidRPr="00C90EEF" w:rsidRDefault="00997051" w:rsidP="00AA7E29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ahu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eriks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B36917A" w14:textId="090E5B45" w:rsidR="00997051" w:rsidRPr="00C90EEF" w:rsidRDefault="001C1560" w:rsidP="001C1560">
      <w:pPr>
        <w:spacing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43584" behindDoc="0" locked="0" layoutInCell="1" allowOverlap="1" wp14:anchorId="06D0156D" wp14:editId="343A108A">
                <wp:simplePos x="0" y="0"/>
                <wp:positionH relativeFrom="column">
                  <wp:posOffset>38100</wp:posOffset>
                </wp:positionH>
                <wp:positionV relativeFrom="paragraph">
                  <wp:posOffset>151765</wp:posOffset>
                </wp:positionV>
                <wp:extent cx="5943600" cy="0"/>
                <wp:effectExtent l="0" t="0" r="0" b="0"/>
                <wp:wrapNone/>
                <wp:docPr id="74326510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89D1FAE" id="Straight Connector 4" o:spid="_x0000_s1026" style="position:absolute;z-index:2518435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pt,11.95pt" to="471pt,11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KvxL39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7600E6C7" w14:textId="4ABE0538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pesifi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epanj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x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y). Metode-</w:t>
      </w:r>
      <w:proofErr w:type="spellStart"/>
      <w:r w:rsidRPr="00C90EEF">
        <w:rPr>
          <w:rFonts w:ascii="Segoe UI" w:hAnsi="Segoe UI" w:cs="Segoe UI"/>
          <w:sz w:val="24"/>
          <w:szCs w:val="24"/>
        </w:rPr>
        <w:t>metod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ideal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k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p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tas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hit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ometri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merl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wa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ma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r w:rsidRPr="00C90EEF">
        <w:rPr>
          <w:rFonts w:ascii="Segoe UI" w:hAnsi="Segoe UI" w:cs="Segoe UI"/>
          <w:i/>
          <w:iCs/>
          <w:sz w:val="24"/>
          <w:szCs w:val="24"/>
        </w:rPr>
        <w:t>Position</w:t>
      </w:r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1BA2569B" w14:textId="4E3E2019" w:rsidR="00997051" w:rsidRPr="00C90EEF" w:rsidRDefault="00997051">
      <w:pPr>
        <w:numPr>
          <w:ilvl w:val="0"/>
          <w:numId w:val="51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3DE14AF4" w14:textId="132307ED" w:rsidR="00997051" w:rsidRPr="00C90EEF" w:rsidRDefault="00997051">
      <w:pPr>
        <w:numPr>
          <w:ilvl w:val="0"/>
          <w:numId w:val="51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mbali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6ADDC248" w14:textId="77777777" w:rsidR="00997051" w:rsidRPr="00C90EEF" w:rsidRDefault="00997051" w:rsidP="00997051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EEAEC93" w14:textId="0421E7D1" w:rsidR="005C30A8" w:rsidRPr="00C90EEF" w:rsidRDefault="005C30A8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E102FF6" w14:textId="16916A5A" w:rsidR="00997051" w:rsidRPr="00C90EEF" w:rsidRDefault="00997051" w:rsidP="001C1560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gerak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12ED7920" w14:textId="39E6F6A1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3224C2D" w14:textId="6E7C7815" w:rsidR="00997051" w:rsidRPr="00C90EEF" w:rsidRDefault="00997051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41E37766" w14:textId="77777777" w:rsidR="00AA7E29" w:rsidRPr="00C90EEF" w:rsidRDefault="00AA7E29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500389B7" w14:textId="64490B80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45</w:t>
      </w:r>
    </w:p>
    <w:p w14:paraId="47A0F14F" w14:textId="014B65D5" w:rsidR="001C1560" w:rsidRPr="00C90EEF" w:rsidRDefault="00997051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50</w:t>
      </w:r>
    </w:p>
    <w:p w14:paraId="2C840972" w14:textId="77777777" w:rsidR="00AA7E29" w:rsidRPr="00C90EEF" w:rsidRDefault="00AA7E29" w:rsidP="00D511D5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69C81ADF" w14:textId="1F83D9CC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  <w:r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023EAB35" w14:textId="67968754" w:rsidR="00997051" w:rsidRPr="00C90EEF" w:rsidRDefault="00997051" w:rsidP="001C1560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76553C25" w14:textId="77777777" w:rsidR="00997051" w:rsidRPr="00C90EEF" w:rsidRDefault="00997051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D978A6E" w14:textId="77777777" w:rsidR="001C2C34" w:rsidRDefault="001C2C34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5F1E69DF" w14:textId="77777777" w:rsidR="001C2C34" w:rsidRDefault="001C2C34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B96C872" w14:textId="59A66285" w:rsidR="00997051" w:rsidRPr="00C90EEF" w:rsidRDefault="00997051" w:rsidP="001C1560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02369FDF" w14:textId="534BD063" w:rsidR="001E5789" w:rsidRPr="00C90EEF" w:rsidRDefault="00AA7E29" w:rsidP="001E5789">
      <w:pPr>
        <w:keepNext/>
        <w:spacing w:after="0" w:line="360" w:lineRule="auto"/>
        <w:ind w:left="426"/>
      </w:pPr>
      <w:r w:rsidRPr="00C90EEF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EC92A88" wp14:editId="5A4990FB">
            <wp:extent cx="5731510" cy="1029970"/>
            <wp:effectExtent l="0" t="0" r="2540" b="0"/>
            <wp:docPr id="5179627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7962784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29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6C0C35" w14:textId="27525250" w:rsidR="00997051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6" w:name="_Toc192105863"/>
      <w:bookmarkStart w:id="47" w:name="_Toc196350278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7B54F7">
        <w:rPr>
          <w:noProof/>
          <w:color w:val="auto"/>
        </w:rPr>
        <w:t>19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xcor</w:t>
      </w:r>
      <w:proofErr w:type="spellEnd"/>
      <w:r w:rsidRPr="00C90EEF">
        <w:rPr>
          <w:color w:val="auto"/>
        </w:rPr>
        <w:t xml:space="preserve"> dan </w:t>
      </w:r>
      <w:proofErr w:type="spellStart"/>
      <w:r w:rsidRPr="00C90EEF">
        <w:rPr>
          <w:color w:val="auto"/>
        </w:rPr>
        <w:t>ycor</w:t>
      </w:r>
      <w:proofErr w:type="spellEnd"/>
      <w:r w:rsidRPr="00C90EEF">
        <w:rPr>
          <w:color w:val="auto"/>
        </w:rPr>
        <w:t>)</w:t>
      </w:r>
      <w:bookmarkEnd w:id="46"/>
      <w:bookmarkEnd w:id="47"/>
    </w:p>
    <w:p w14:paraId="2D81B999" w14:textId="4E8E5DB8" w:rsidR="00997051" w:rsidRPr="00C90EEF" w:rsidRDefault="00997051" w:rsidP="00AA7E2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horizontal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vertik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)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74AFA349" w14:textId="46AE48DD" w:rsidR="00997051" w:rsidRPr="00C90EEF" w:rsidRDefault="00997051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1241B0D" w14:textId="2340E620" w:rsidR="005C30A8" w:rsidRPr="00C90EEF" w:rsidRDefault="00AA7E29" w:rsidP="001C1560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2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osisi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X dan Y</w:t>
      </w:r>
    </w:p>
    <w:p w14:paraId="7D5F2B53" w14:textId="4D386FBA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) dan </w:t>
      </w:r>
      <w:proofErr w:type="spellStart"/>
      <w:proofErr w:type="gramStart"/>
      <w:r w:rsidRPr="00C90EEF">
        <w:rPr>
          <w:rFonts w:ascii="Segoe UI" w:hAnsi="Segoe UI" w:cs="Segoe UI"/>
          <w:sz w:val="24"/>
          <w:szCs w:val="24"/>
          <w:lang w:val="en-US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(</w:t>
      </w:r>
      <w:proofErr w:type="gramEnd"/>
      <w:r w:rsidRPr="00C90EEF">
        <w:rPr>
          <w:rFonts w:ascii="Segoe UI" w:hAnsi="Segoe UI" w:cs="Segoe UI"/>
          <w:sz w:val="24"/>
          <w:szCs w:val="24"/>
          <w:lang w:val="en-US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70E0B63" w14:textId="28A0E81C" w:rsidR="00997051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</w:t>
      </w:r>
    </w:p>
    <w:p w14:paraId="0D9B45C6" w14:textId="1F365D7C" w:rsidR="007D7C85" w:rsidRPr="00C90EEF" w:rsidRDefault="007D7C85" w:rsidP="007D7C8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3A332CDA" w14:textId="06F27FDC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</w:p>
    <w:p w14:paraId="21FE87CC" w14:textId="27C8016C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 xml:space="preserve">print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7CF96D72" w14:textId="730F1BBA" w:rsidR="007D7C85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in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7F5B2FD2" w14:textId="0315B249" w:rsidR="007D7C85" w:rsidRPr="00C90EEF" w:rsidRDefault="007D7C85" w:rsidP="007D7C8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er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="005569C4"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68395045" w14:textId="26847D20" w:rsidR="007D7C85" w:rsidRPr="00C90EEF" w:rsidRDefault="007D7C85" w:rsidP="007D7C8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5569C4" w:rsidRPr="00C90EEF">
        <w:rPr>
          <w:rFonts w:ascii="Consolas" w:hAnsi="Consolas" w:cs="Courier New"/>
          <w:sz w:val="24"/>
          <w:szCs w:val="24"/>
          <w:lang w:val="en-US"/>
        </w:rPr>
        <w:t>90</w:t>
      </w:r>
    </w:p>
    <w:p w14:paraId="4463D617" w14:textId="567D787F" w:rsidR="007D7C85" w:rsidRPr="00C90EEF" w:rsidRDefault="007D7C85" w:rsidP="00D51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forward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100</w:t>
      </w:r>
    </w:p>
    <w:p w14:paraId="79C720B5" w14:textId="1AA1987E" w:rsidR="007D7C85" w:rsidRPr="00C90EEF" w:rsidRDefault="007D7C85">
      <w:pPr>
        <w:pStyle w:val="ListParagraph"/>
        <w:numPr>
          <w:ilvl w:val="0"/>
          <w:numId w:val="6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 xml:space="preserve">Cek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</w:t>
      </w:r>
    </w:p>
    <w:p w14:paraId="3C350BBB" w14:textId="1EEF5ACF" w:rsidR="004E65DC" w:rsidRPr="00C90EEF" w:rsidRDefault="004E65DC" w:rsidP="004E65D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meriksa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x dan y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>:</w:t>
      </w:r>
    </w:p>
    <w:p w14:paraId="5A0FCA64" w14:textId="0F8295D7" w:rsidR="004E65DC" w:rsidRPr="00C90EEF" w:rsidRDefault="004E65DC" w:rsidP="004E65D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xcor</w:t>
      </w:r>
      <w:proofErr w:type="spellEnd"/>
    </w:p>
    <w:p w14:paraId="680906BF" w14:textId="1058A018" w:rsidR="00997051" w:rsidRPr="00C90EEF" w:rsidRDefault="004E65DC" w:rsidP="00D51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AA7E29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Consolas" w:hAnsi="Consolas" w:cs="Courier New"/>
          <w:sz w:val="24"/>
          <w:szCs w:val="24"/>
          <w:lang w:val="en-US"/>
        </w:rPr>
        <w:t>ycor</w:t>
      </w:r>
      <w:proofErr w:type="spellEnd"/>
    </w:p>
    <w:p w14:paraId="02140847" w14:textId="77777777" w:rsidR="00AA7E29" w:rsidRPr="00C90EEF" w:rsidRDefault="00AA7E29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49F09057" w14:textId="77777777" w:rsidR="00AA7E29" w:rsidRPr="00C90EEF" w:rsidRDefault="00AA7E29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3BB71CC4" w14:textId="2CDE32FF" w:rsidR="00997051" w:rsidRPr="00C90EEF" w:rsidRDefault="00997051" w:rsidP="004E65D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79D828DB" w14:textId="157DC778" w:rsidR="00AA7E29" w:rsidRPr="00C90EEF" w:rsidRDefault="00997051" w:rsidP="00AA7E2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xcor</w:t>
      </w:r>
      <w:proofErr w:type="spellEnd"/>
      <w:r w:rsidRPr="00C90EEF">
        <w:rPr>
          <w:rFonts w:ascii="Segoe UI" w:hAnsi="Segoe UI" w:cs="Segoe UI"/>
          <w:sz w:val="24"/>
          <w:szCs w:val="24"/>
        </w:rPr>
        <w:t> dan </w:t>
      </w:r>
      <w:proofErr w:type="spellStart"/>
      <w:r w:rsidRPr="00C90EEF">
        <w:rPr>
          <w:rFonts w:ascii="Segoe UI" w:hAnsi="Segoe UI" w:cs="Segoe UI"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>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fung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etahu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pis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C90EEF">
        <w:rPr>
          <w:rFonts w:ascii="Segoe UI" w:hAnsi="Segoe UI" w:cs="Segoe UI"/>
          <w:sz w:val="24"/>
          <w:szCs w:val="24"/>
        </w:rPr>
        <w:t>sumb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x dan y.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ent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ak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capa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tas </w:t>
      </w:r>
      <w:proofErr w:type="spellStart"/>
      <w:r w:rsidRPr="00C90EEF">
        <w:rPr>
          <w:rFonts w:ascii="Segoe UI" w:hAnsi="Segoe UI" w:cs="Segoe UI"/>
          <w:sz w:val="24"/>
          <w:szCs w:val="24"/>
        </w:rPr>
        <w:t>terte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a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hitu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ometris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memerl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ngawas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ordin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</w:p>
    <w:p w14:paraId="0B8BB90A" w14:textId="4BEFBC2E" w:rsidR="004E65DC" w:rsidRPr="00C90EEF" w:rsidRDefault="004E65DC" w:rsidP="00AA7E29">
      <w:pPr>
        <w:spacing w:after="0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1519C65A" w14:textId="6B715449" w:rsidR="00997051" w:rsidRPr="00C90EEF" w:rsidRDefault="00AA7E29" w:rsidP="00AA7E29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03633A20" w14:textId="4FC103F1" w:rsidR="00997051" w:rsidRPr="00C90EEF" w:rsidRDefault="00997051">
      <w:pPr>
        <w:pStyle w:val="ListParagraph"/>
        <w:numPr>
          <w:ilvl w:val="0"/>
          <w:numId w:val="52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10B99D18" w14:textId="1CBC13B5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.</w:t>
      </w:r>
    </w:p>
    <w:p w14:paraId="2153EB9E" w14:textId="7B2C1D19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80FDACC" w14:textId="56FA659C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ac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349818E" w14:textId="77777777" w:rsidR="00997051" w:rsidRPr="00C90EEF" w:rsidRDefault="00997051">
      <w:pPr>
        <w:pStyle w:val="ListParagraph"/>
        <w:numPr>
          <w:ilvl w:val="0"/>
          <w:numId w:val="53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duany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4887098A" w14:textId="77777777" w:rsidR="00997051" w:rsidRPr="00C90EEF" w:rsidRDefault="00997051" w:rsidP="004E65DC">
      <w:p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35FBD5F7" w14:textId="46E49A92" w:rsidR="00997051" w:rsidRPr="00C90EEF" w:rsidRDefault="00997051">
      <w:pPr>
        <w:pStyle w:val="ListParagraph"/>
        <w:numPr>
          <w:ilvl w:val="0"/>
          <w:numId w:val="52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AA7E29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</w:t>
      </w:r>
    </w:p>
    <w:p w14:paraId="194C331C" w14:textId="47D863D8" w:rsidR="00997051" w:rsidRPr="00C90EEF" w:rsidRDefault="00AA7E29" w:rsidP="00AA7E29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</w:t>
      </w:r>
      <w:r w:rsidR="00997051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rint</w:t>
      </w:r>
      <w:r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997051" w:rsidRPr="00C90EEF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</w:p>
    <w:p w14:paraId="1B518381" w14:textId="30325D68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-20</w:t>
      </w:r>
    </w:p>
    <w:p w14:paraId="44E20963" w14:textId="77777777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30</w:t>
      </w:r>
    </w:p>
    <w:p w14:paraId="15B791DD" w14:textId="28FB1F07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30, -20)</w:t>
      </w:r>
    </w:p>
    <w:p w14:paraId="43D36BF4" w14:textId="4C60C545" w:rsidR="00997051" w:rsidRPr="00C90EEF" w:rsidRDefault="00997051">
      <w:pPr>
        <w:pStyle w:val="ListParagraph"/>
        <w:numPr>
          <w:ilvl w:val="0"/>
          <w:numId w:val="54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259D1237" w14:textId="77777777" w:rsidR="00997051" w:rsidRPr="00C90EEF" w:rsidRDefault="00997051" w:rsidP="001C1560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5D20E12" w14:textId="77777777" w:rsidR="004E65DC" w:rsidRDefault="004E65DC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48" w:name="_Toc196392633"/>
    <w:p w14:paraId="0D989B48" w14:textId="4367CA5A" w:rsidR="00133214" w:rsidRPr="00ED56B3" w:rsidRDefault="00133214" w:rsidP="00ED56B3">
      <w:pPr>
        <w:pStyle w:val="Heading2"/>
        <w:numPr>
          <w:ilvl w:val="0"/>
          <w:numId w:val="5"/>
        </w:numPr>
        <w:spacing w:after="0" w:line="360" w:lineRule="auto"/>
        <w:ind w:left="426" w:hanging="426"/>
        <w:rPr>
          <w:rFonts w:cs="Segoe UI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57920" behindDoc="1" locked="0" layoutInCell="1" allowOverlap="1" wp14:anchorId="14A45AC3" wp14:editId="2E5DB1B8">
                <wp:simplePos x="0" y="0"/>
                <wp:positionH relativeFrom="column">
                  <wp:posOffset>-7620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343816376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4FDD27" id="Arrow: Pentagon 21" o:spid="_x0000_s1026" type="#_x0000_t15" style="position:absolute;margin-left:-6pt;margin-top:-1.8pt;width:469.8pt;height:27.6pt;z-index:-251458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CNvhoz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D02471" w:rsidRPr="00133214">
        <w:rPr>
          <w:rFonts w:cs="Segoe UI"/>
          <w:color w:val="FFFFFF" w:themeColor="background1"/>
          <w:sz w:val="32"/>
          <w:lang w:val="en-US"/>
        </w:rPr>
        <w:t>Heading</w:t>
      </w:r>
      <w:bookmarkEnd w:id="48"/>
    </w:p>
    <w:p w14:paraId="7D5CAAF7" w14:textId="6C82E940" w:rsidR="00997051" w:rsidRPr="00C90EEF" w:rsidRDefault="00997051" w:rsidP="00ED56B3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44B444A" w14:textId="6B1D1C69" w:rsidR="00997051" w:rsidRPr="00C90EEF" w:rsidRDefault="00997051" w:rsidP="00ED56B3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tahu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eriks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eading.</w:t>
      </w:r>
    </w:p>
    <w:p w14:paraId="32C7BED0" w14:textId="2AC797AD" w:rsidR="00997051" w:rsidRPr="00C90EEF" w:rsidRDefault="00133214" w:rsidP="00133214">
      <w:pPr>
        <w:spacing w:after="0"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C90EEF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62016" behindDoc="0" locked="0" layoutInCell="1" allowOverlap="1" wp14:anchorId="461287FC" wp14:editId="102C6BE5">
                <wp:simplePos x="0" y="0"/>
                <wp:positionH relativeFrom="column">
                  <wp:posOffset>30480</wp:posOffset>
                </wp:positionH>
                <wp:positionV relativeFrom="paragraph">
                  <wp:posOffset>136525</wp:posOffset>
                </wp:positionV>
                <wp:extent cx="5943600" cy="0"/>
                <wp:effectExtent l="0" t="0" r="0" b="0"/>
                <wp:wrapNone/>
                <wp:docPr id="389200871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5C6B91B" id="Straight Connector 4" o:spid="_x0000_s1026" style="position:absolute;z-index:251862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4pt,10.75pt" to="470.4pt,1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+Sps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CB2B124" w14:textId="008AA4E2" w:rsidR="00997051" w:rsidRPr="00C90EEF" w:rsidRDefault="00997051" w:rsidP="00133214">
      <w:pPr>
        <w:spacing w:after="0" w:line="360" w:lineRule="auto"/>
        <w:ind w:left="360" w:firstLine="360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la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atu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Sama </w:t>
      </w:r>
      <w:proofErr w:type="spellStart"/>
      <w:r w:rsidRPr="00C90EEF">
        <w:rPr>
          <w:rFonts w:ascii="Segoe UI" w:hAnsi="Segoe UI" w:cs="Segoe UI"/>
          <w:sz w:val="24"/>
          <w:szCs w:val="24"/>
        </w:rPr>
        <w:t>sepert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</w:t>
      </w:r>
      <w:r w:rsidR="00ED56B3" w:rsidRPr="00C90EEF">
        <w:rPr>
          <w:rFonts w:ascii="Segoe UI" w:hAnsi="Segoe UI" w:cs="Segoe UI"/>
          <w:i/>
          <w:iCs/>
          <w:sz w:val="24"/>
          <w:szCs w:val="24"/>
        </w:rPr>
        <w:t>p</w:t>
      </w:r>
      <w:r w:rsidRPr="00C90EEF">
        <w:rPr>
          <w:rFonts w:ascii="Segoe UI" w:hAnsi="Segoe UI" w:cs="Segoe UI"/>
          <w:i/>
          <w:iCs/>
          <w:sz w:val="24"/>
          <w:szCs w:val="24"/>
        </w:rPr>
        <w:t>osition</w:t>
      </w:r>
      <w:r w:rsidR="00ED56B3" w:rsidRPr="00C90EEF">
        <w:rPr>
          <w:rFonts w:ascii="Segoe UI" w:hAnsi="Segoe UI" w:cs="Segoe UI"/>
          <w:i/>
          <w:iCs/>
          <w:sz w:val="24"/>
          <w:szCs w:val="24"/>
        </w:rPr>
        <w:t xml:space="preserve">, </w:t>
      </w:r>
      <w:proofErr w:type="spellStart"/>
      <w:r w:rsidR="00ED56B3" w:rsidRPr="00C90EEF">
        <w:rPr>
          <w:rFonts w:ascii="Segoe UI" w:hAnsi="Segoe UI" w:cs="Segoe UI"/>
          <w:i/>
          <w:iCs/>
          <w:sz w:val="24"/>
          <w:szCs w:val="24"/>
        </w:rPr>
        <w:t>xcor</w:t>
      </w:r>
      <w:proofErr w:type="spellEnd"/>
      <w:r w:rsidR="00ED56B3" w:rsidRPr="00C90EEF">
        <w:rPr>
          <w:rFonts w:ascii="Segoe UI" w:hAnsi="Segoe UI" w:cs="Segoe UI"/>
          <w:i/>
          <w:iCs/>
          <w:sz w:val="24"/>
          <w:szCs w:val="24"/>
        </w:rPr>
        <w:t xml:space="preserve">, </w:t>
      </w:r>
      <w:proofErr w:type="spellStart"/>
      <w:r w:rsidR="00ED56B3" w:rsidRPr="00C90EEF">
        <w:rPr>
          <w:rFonts w:ascii="Segoe UI" w:hAnsi="Segoe UI" w:cs="Segoe UI"/>
          <w:i/>
          <w:iCs/>
          <w:sz w:val="24"/>
          <w:szCs w:val="24"/>
        </w:rPr>
        <w:t>yco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)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5A9D5467" w14:textId="77777777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583AA85" w14:textId="75BC79E6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D652290" w14:textId="6F265676" w:rsidR="00997051" w:rsidRPr="00C90EEF" w:rsidRDefault="00997051" w:rsidP="00ED56B3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lu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se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otas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9CB6ADE" w14:textId="06937098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heading </w:t>
      </w:r>
    </w:p>
    <w:p w14:paraId="0A87D92A" w14:textId="77777777" w:rsidR="00ED56B3" w:rsidRPr="00C90EEF" w:rsidRDefault="00ED56B3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49B3958E" w14:textId="2081ECB8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3959C834" w14:textId="77777777" w:rsidR="00ED56B3" w:rsidRPr="00C90EEF" w:rsidRDefault="00ED56B3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B88CF8D" w14:textId="4EF5FD5B" w:rsidR="00997051" w:rsidRPr="00C90EEF" w:rsidRDefault="00997051" w:rsidP="00ED56B3">
      <w:pPr>
        <w:shd w:val="clear" w:color="auto" w:fill="D9D9D9" w:themeFill="background1" w:themeFillShade="D9"/>
        <w:spacing w:after="0" w:line="276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</w:t>
      </w:r>
      <w:r w:rsidR="00ED56B3" w:rsidRPr="00C90EEF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C90EEF">
        <w:rPr>
          <w:rFonts w:ascii="Consolas" w:hAnsi="Consolas" w:cs="Courier New"/>
          <w:sz w:val="24"/>
          <w:szCs w:val="24"/>
          <w:lang w:val="en-US"/>
        </w:rPr>
        <w:t>heading</w:t>
      </w:r>
    </w:p>
    <w:p w14:paraId="2D8C6FD1" w14:textId="77777777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7921C1F" w14:textId="40D29251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  <w:lang w:val="en-US"/>
        </w:rPr>
        <w:t>Hasil:</w:t>
      </w:r>
    </w:p>
    <w:p w14:paraId="55B5F04D" w14:textId="6D07F7B2" w:rsidR="001E5789" w:rsidRPr="00C90EEF" w:rsidRDefault="00ED56B3" w:rsidP="001E5789">
      <w:pPr>
        <w:keepNext/>
        <w:spacing w:after="0" w:line="360" w:lineRule="auto"/>
        <w:ind w:left="426"/>
      </w:pPr>
      <w:r w:rsidRPr="00C90EEF">
        <w:rPr>
          <w:noProof/>
        </w:rPr>
        <w:drawing>
          <wp:inline distT="0" distB="0" distL="0" distR="0" wp14:anchorId="65B654AF" wp14:editId="0554B4A5">
            <wp:extent cx="5463540" cy="882427"/>
            <wp:effectExtent l="0" t="0" r="3810" b="0"/>
            <wp:docPr id="6148076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4807676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72311" cy="883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DFF68" w14:textId="5CAC5266" w:rsidR="00997051" w:rsidRPr="00C90EEF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49" w:name="_Toc192105864"/>
      <w:bookmarkStart w:id="50" w:name="_Toc196350279"/>
      <w:r w:rsidRPr="00C90EEF">
        <w:rPr>
          <w:color w:val="auto"/>
        </w:rPr>
        <w:t xml:space="preserve">Gambar </w:t>
      </w:r>
      <w:r w:rsidR="00313245" w:rsidRPr="00C90EEF">
        <w:rPr>
          <w:color w:val="auto"/>
        </w:rPr>
        <w:fldChar w:fldCharType="begin"/>
      </w:r>
      <w:r w:rsidR="00313245" w:rsidRPr="00C90EEF">
        <w:rPr>
          <w:color w:val="auto"/>
        </w:rPr>
        <w:instrText xml:space="preserve"> SEQ Gambar \* ARABIC </w:instrText>
      </w:r>
      <w:r w:rsidR="00313245" w:rsidRPr="00C90EEF">
        <w:rPr>
          <w:color w:val="auto"/>
        </w:rPr>
        <w:fldChar w:fldCharType="separate"/>
      </w:r>
      <w:r w:rsidR="007B54F7">
        <w:rPr>
          <w:noProof/>
          <w:color w:val="auto"/>
        </w:rPr>
        <w:t>20</w:t>
      </w:r>
      <w:r w:rsidR="00313245" w:rsidRPr="00C90EEF">
        <w:rPr>
          <w:noProof/>
          <w:color w:val="auto"/>
        </w:rPr>
        <w:fldChar w:fldCharType="end"/>
      </w:r>
      <w:r w:rsidRPr="00C90EEF">
        <w:rPr>
          <w:color w:val="auto"/>
        </w:rPr>
        <w:t xml:space="preserve"> (Hasil </w:t>
      </w:r>
      <w:proofErr w:type="spellStart"/>
      <w:r w:rsidRPr="00C90EEF">
        <w:rPr>
          <w:color w:val="auto"/>
        </w:rPr>
        <w:t>contoh</w:t>
      </w:r>
      <w:proofErr w:type="spellEnd"/>
      <w:r w:rsidRPr="00C90EEF">
        <w:rPr>
          <w:color w:val="auto"/>
        </w:rPr>
        <w:t xml:space="preserve"> </w:t>
      </w:r>
      <w:proofErr w:type="spellStart"/>
      <w:r w:rsidRPr="00C90EEF">
        <w:rPr>
          <w:color w:val="auto"/>
        </w:rPr>
        <w:t>penggunaan</w:t>
      </w:r>
      <w:proofErr w:type="spellEnd"/>
      <w:r w:rsidRPr="00C90EEF">
        <w:rPr>
          <w:color w:val="auto"/>
        </w:rPr>
        <w:t xml:space="preserve"> heading)</w:t>
      </w:r>
      <w:bookmarkEnd w:id="49"/>
      <w:bookmarkEnd w:id="50"/>
    </w:p>
    <w:p w14:paraId="5C9BE798" w14:textId="1CF8393C" w:rsidR="00997051" w:rsidRPr="00C90EEF" w:rsidRDefault="00997051" w:rsidP="00133214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di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dapa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ampil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nilai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t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fungsi</w:t>
      </w:r>
      <w:proofErr w:type="spellEnd"/>
      <w:r w:rsidRPr="00C90EEF">
        <w:rPr>
          <w:rFonts w:ascii="Segoe UI" w:hAnsi="Segoe UI" w:cs="Segoe UI"/>
          <w:sz w:val="24"/>
          <w:szCs w:val="24"/>
        </w:rPr>
        <w:t> print.</w:t>
      </w:r>
    </w:p>
    <w:p w14:paraId="7874FD45" w14:textId="77777777" w:rsidR="00997051" w:rsidRPr="00C90EEF" w:rsidRDefault="00997051" w:rsidP="005328FE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E30CCBD" w14:textId="07945E3B" w:rsidR="00997051" w:rsidRPr="00C90EEF" w:rsidRDefault="00ED56B3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3.3: </w:t>
      </w: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 xml:space="preserve"> Arah</w:t>
      </w:r>
    </w:p>
    <w:p w14:paraId="4D381F38" w14:textId="0DCAFD0E" w:rsidR="00997051" w:rsidRPr="00C90EEF" w:rsidRDefault="00997051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heading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C90EEF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C90EEF">
        <w:rPr>
          <w:rFonts w:ascii="Segoe UI" w:hAnsi="Segoe UI" w:cs="Segoe UI"/>
          <w:sz w:val="24"/>
          <w:szCs w:val="24"/>
        </w:rPr>
        <w:t>bi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u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plika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sud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C90EEF">
        <w:rPr>
          <w:rFonts w:ascii="Segoe UI" w:hAnsi="Segoe UI" w:cs="Segoe UI"/>
          <w:sz w:val="24"/>
          <w:szCs w:val="24"/>
        </w:rPr>
        <w:t>siap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lastRenderedPageBreak/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ode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tik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rsebu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l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ombol</w:t>
      </w:r>
      <w:proofErr w:type="spellEnd"/>
      <w:r w:rsidRPr="00C90EEF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lih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C90EEF">
        <w:rPr>
          <w:rFonts w:ascii="Segoe UI" w:hAnsi="Segoe UI" w:cs="Segoe UI"/>
          <w:sz w:val="24"/>
          <w:szCs w:val="24"/>
        </w:rPr>
        <w:t>laku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rtahap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02405A6" w14:textId="5CF5E0C7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00F9690E" w14:textId="796B6DE6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B3FF6F4" w14:textId="19E68091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60C5B7E7" w14:textId="38C9BE61" w:rsidR="005328FE" w:rsidRPr="00C90EEF" w:rsidRDefault="005328FE">
      <w:pPr>
        <w:pStyle w:val="ListParagraph"/>
        <w:numPr>
          <w:ilvl w:val="0"/>
          <w:numId w:val="91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</w:p>
    <w:p w14:paraId="1C2D0711" w14:textId="6B404881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Kemudi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njut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i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9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0674CB1B" w14:textId="77777777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left 90</w:t>
      </w:r>
    </w:p>
    <w:p w14:paraId="2C647057" w14:textId="68D54438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24368A15" w14:textId="7580BABF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i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ini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5B5BFE40" w14:textId="70B84B23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7D12976F" w14:textId="630135DD" w:rsidR="00997051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Berputar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</w:p>
    <w:p w14:paraId="58E27B38" w14:textId="190DDD86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ut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an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bes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180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gar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had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baw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yar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4E6BF15D" w14:textId="062C3F04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right 180</w:t>
      </w:r>
    </w:p>
    <w:p w14:paraId="79E1A432" w14:textId="5DF6344A" w:rsidR="005328FE" w:rsidRPr="00C90EEF" w:rsidRDefault="005328FE">
      <w:pPr>
        <w:pStyle w:val="ListParagraph"/>
        <w:numPr>
          <w:ilvl w:val="0"/>
          <w:numId w:val="91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</w:p>
    <w:p w14:paraId="6C990E9D" w14:textId="4CC35038" w:rsidR="005328FE" w:rsidRPr="00C90EEF" w:rsidRDefault="005328FE" w:rsidP="005328F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ks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ag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:</w:t>
      </w:r>
    </w:p>
    <w:p w14:paraId="745E416B" w14:textId="77777777" w:rsidR="005328FE" w:rsidRPr="00C90EEF" w:rsidRDefault="005328FE" w:rsidP="005328F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C90EEF">
        <w:rPr>
          <w:rFonts w:ascii="Consolas" w:hAnsi="Consolas" w:cs="Courier New"/>
          <w:sz w:val="24"/>
          <w:szCs w:val="24"/>
          <w:lang w:val="en-US"/>
        </w:rPr>
        <w:t>print heading</w:t>
      </w:r>
    </w:p>
    <w:p w14:paraId="55C4770D" w14:textId="5F00A925" w:rsidR="00997051" w:rsidRPr="00C90EEF" w:rsidRDefault="00997051" w:rsidP="001C2C34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B2E201" w14:textId="6771B895" w:rsidR="00997051" w:rsidRPr="00C90EEF" w:rsidRDefault="00997051" w:rsidP="00133214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E4F2F76" w14:textId="34934C09" w:rsidR="00F34461" w:rsidRPr="00C90EEF" w:rsidRDefault="00997051" w:rsidP="005328FE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C90EEF">
        <w:rPr>
          <w:rFonts w:ascii="Segoe UI" w:hAnsi="Segoe UI" w:cs="Segoe UI"/>
          <w:sz w:val="24"/>
          <w:szCs w:val="24"/>
        </w:rPr>
        <w:t>bergun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u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anta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ger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ng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p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C90EEF">
        <w:rPr>
          <w:rFonts w:ascii="Segoe UI" w:hAnsi="Segoe UI" w:cs="Segoe UI"/>
          <w:sz w:val="24"/>
          <w:szCs w:val="24"/>
        </w:rPr>
        <w:t>Pemaham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nt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istem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erajat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mbant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isw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amba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entuk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pol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car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lebi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urat</w:t>
      </w:r>
      <w:proofErr w:type="spellEnd"/>
      <w:r w:rsidRPr="00C90EEF">
        <w:rPr>
          <w:rFonts w:ascii="Segoe UI" w:hAnsi="Segoe UI" w:cs="Segoe UI"/>
          <w:sz w:val="24"/>
          <w:szCs w:val="24"/>
        </w:rPr>
        <w:t>.</w:t>
      </w:r>
      <w:r w:rsidR="00F34461" w:rsidRPr="00C90EEF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438B2D3B" w14:textId="4F958D0D" w:rsidR="00997051" w:rsidRPr="00C90EEF" w:rsidRDefault="005328FE" w:rsidP="005328FE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C90EEF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298EB988" w14:textId="5CD5CB91" w:rsidR="00997051" w:rsidRPr="00C90EEF" w:rsidRDefault="00997051">
      <w:pPr>
        <w:pStyle w:val="ListParagraph"/>
        <w:numPr>
          <w:ilvl w:val="0"/>
          <w:numId w:val="5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Dalam canvas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r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?</w:t>
      </w:r>
    </w:p>
    <w:p w14:paraId="637060E2" w14:textId="3B971E4C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7D6CCE79" w14:textId="77777777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179965C1" w14:textId="3FC6D7E2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72E16B43" w14:textId="65B574DD" w:rsidR="00997051" w:rsidRPr="00C90EEF" w:rsidRDefault="00997051">
      <w:pPr>
        <w:pStyle w:val="ListParagraph"/>
        <w:numPr>
          <w:ilvl w:val="0"/>
          <w:numId w:val="56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 (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4188B6D0" w14:textId="041240AE" w:rsidR="00997051" w:rsidRPr="00C90EEF" w:rsidRDefault="00997051" w:rsidP="001C1560">
      <w:p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4CDCD47D" w14:textId="0EBCC705" w:rsidR="00997051" w:rsidRPr="00C90EEF" w:rsidRDefault="00997051">
      <w:pPr>
        <w:pStyle w:val="ListParagraph"/>
        <w:numPr>
          <w:ilvl w:val="0"/>
          <w:numId w:val="55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5328FE"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4ED08FA8" w14:textId="0677525F" w:rsidR="00997051" w:rsidRPr="00C90EEF" w:rsidRDefault="00997051" w:rsidP="001C1560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print</w:t>
      </w:r>
      <w:r w:rsidR="005328FE"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C90EEF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heading</w:t>
      </w:r>
    </w:p>
    <w:p w14:paraId="32240E7A" w14:textId="7A61F29D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337CE978" w14:textId="38D3B713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90</w:t>
      </w:r>
    </w:p>
    <w:p w14:paraId="01921FE6" w14:textId="57F74443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180</w:t>
      </w:r>
    </w:p>
    <w:p w14:paraId="5DDE7CB7" w14:textId="77777777" w:rsidR="00997051" w:rsidRPr="00C90EEF" w:rsidRDefault="00997051">
      <w:pPr>
        <w:pStyle w:val="ListParagraph"/>
        <w:numPr>
          <w:ilvl w:val="0"/>
          <w:numId w:val="57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C90EEF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6661A0F3" w14:textId="43402697" w:rsidR="00997051" w:rsidRPr="001C1560" w:rsidRDefault="00997051" w:rsidP="001C1560">
      <w:p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1B7C539" w14:textId="43F638D0" w:rsidR="00997051" w:rsidRPr="001C1560" w:rsidRDefault="00997051" w:rsidP="001C1560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FD60FF4" w14:textId="77777777" w:rsidR="00F34461" w:rsidRDefault="00F34461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bookmarkStart w:id="51" w:name="_Toc196392634"/>
    <w:p w14:paraId="5EBA78E2" w14:textId="5AB8E690" w:rsidR="00F34461" w:rsidRPr="005328FE" w:rsidRDefault="00F34461" w:rsidP="00C90EEF">
      <w:pPr>
        <w:pStyle w:val="Heading2"/>
        <w:spacing w:after="0"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881472" behindDoc="1" locked="0" layoutInCell="1" allowOverlap="1" wp14:anchorId="3B710211" wp14:editId="45AE88F3">
                <wp:simplePos x="0" y="0"/>
                <wp:positionH relativeFrom="column">
                  <wp:posOffset>-8382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1508535792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556FF9" id="Arrow: Pentagon 21" o:spid="_x0000_s1026" type="#_x0000_t15" style="position:absolute;margin-left:-6.6pt;margin-top:-1.8pt;width:469.8pt;height:27.6pt;z-index:-251435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" adj="20966" fillcolor="#c88e0e" strokecolor="white [3212]" strokeweight="1pt"/>
            </w:pict>
          </mc:Fallback>
        </mc:AlternateContent>
      </w:r>
      <w:r w:rsidR="00C90EEF">
        <w:rPr>
          <w:rFonts w:cs="Segoe UI"/>
          <w:color w:val="FFFFFF" w:themeColor="background1"/>
          <w:sz w:val="32"/>
          <w:lang w:val="en-US"/>
        </w:rPr>
        <w:t xml:space="preserve">D. </w:t>
      </w:r>
      <w:r w:rsidR="00D02471" w:rsidRPr="00F34461">
        <w:rPr>
          <w:rFonts w:cs="Segoe UI"/>
          <w:color w:val="FFFFFF" w:themeColor="background1"/>
          <w:sz w:val="32"/>
          <w:lang w:val="en-US"/>
        </w:rPr>
        <w:t>Distance</w:t>
      </w:r>
      <w:bookmarkEnd w:id="51"/>
    </w:p>
    <w:p w14:paraId="38CEF87C" w14:textId="105FFFAA" w:rsidR="00997051" w:rsidRPr="00AC5F9C" w:rsidRDefault="00997051" w:rsidP="005328FE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69803103" w14:textId="06906AFD" w:rsidR="00997051" w:rsidRPr="00AC5F9C" w:rsidRDefault="00997051" w:rsidP="005328FE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.</w:t>
      </w:r>
    </w:p>
    <w:p w14:paraId="0E2443CF" w14:textId="054BED80" w:rsidR="00997051" w:rsidRPr="00AC5F9C" w:rsidRDefault="00F34461" w:rsidP="00F34461">
      <w:pPr>
        <w:shd w:val="clear" w:color="auto" w:fill="FFFFFF"/>
        <w:spacing w:after="0" w:line="24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885568" behindDoc="0" locked="0" layoutInCell="1" allowOverlap="1" wp14:anchorId="5F6F34CE" wp14:editId="3C050C02">
                <wp:simplePos x="0" y="0"/>
                <wp:positionH relativeFrom="column">
                  <wp:posOffset>0</wp:posOffset>
                </wp:positionH>
                <wp:positionV relativeFrom="paragraph">
                  <wp:posOffset>198120</wp:posOffset>
                </wp:positionV>
                <wp:extent cx="5943600" cy="0"/>
                <wp:effectExtent l="0" t="0" r="0" b="0"/>
                <wp:wrapNone/>
                <wp:docPr id="664668414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8BB7B1" id="Straight Connector 4" o:spid="_x0000_s1026" style="position:absolute;z-index:2518855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5.6pt" to="468pt,1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Ax2il2gAAAAY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1EC2B2A2" w14:textId="75DEF438" w:rsidR="00F34461" w:rsidRPr="00AC5F9C" w:rsidRDefault="00F34461" w:rsidP="00F34461">
      <w:pPr>
        <w:shd w:val="clear" w:color="auto" w:fill="FFFFFF"/>
        <w:spacing w:after="0" w:line="24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8213D13" w14:textId="3315CCF8" w:rsidR="00997051" w:rsidRPr="00AC5F9C" w:rsidRDefault="00997051" w:rsidP="00F34461">
      <w:pPr>
        <w:shd w:val="clear" w:color="auto" w:fill="FFFFFF"/>
        <w:spacing w:after="0" w:line="360" w:lineRule="auto"/>
        <w:ind w:left="426" w:firstLine="294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distance 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ber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Sam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pert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r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Position</w:t>
      </w:r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="005328FE" w:rsidRPr="00AC5F9C">
        <w:rPr>
          <w:rFonts w:ascii="Segoe UI" w:eastAsia="Times New Roman" w:hAnsi="Segoe UI" w:cs="Segoe UI"/>
          <w:i/>
          <w:iCs/>
          <w:kern w:val="0"/>
          <w:sz w:val="24"/>
          <w:szCs w:val="24"/>
          <w:lang w:eastAsia="en-ID"/>
          <w14:ligatures w14:val="none"/>
        </w:rPr>
        <w:t>, heading</w:t>
      </w: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t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s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 print.</w:t>
      </w:r>
    </w:p>
    <w:p w14:paraId="262DF9F5" w14:textId="77777777" w:rsidR="00997051" w:rsidRPr="00AC5F9C" w:rsidRDefault="00997051" w:rsidP="001C1560">
      <w:pPr>
        <w:shd w:val="clear" w:color="auto" w:fill="FFFFFF"/>
        <w:spacing w:after="0" w:line="360" w:lineRule="auto"/>
        <w:ind w:left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550FF414" w14:textId="00FC77E5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8037216" w14:textId="7B2C851E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ordin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juan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FE854E3" w14:textId="6DE41C7E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rint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distance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100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997051"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3F0D7FFA" w14:textId="6EBFCAD8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2C0AFEB1" w14:textId="7BC5405F" w:rsidR="00997051" w:rsidRPr="00AC5F9C" w:rsidRDefault="00997051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3CD9914F" w14:textId="76F18561" w:rsidR="00997051" w:rsidRPr="00AC5F9C" w:rsidRDefault="00FF01D5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5DEDB8D" w14:textId="64027EB3" w:rsidR="00997051" w:rsidRPr="00AC5F9C" w:rsidRDefault="00997051" w:rsidP="00F34461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distance</w:t>
      </w:r>
      <w:r w:rsidR="00FF01D5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2D9CCBD4" w14:textId="77777777" w:rsidR="00997051" w:rsidRPr="00AC5F9C" w:rsidRDefault="00997051" w:rsidP="00D511D5">
      <w:pPr>
        <w:spacing w:after="0" w:line="24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FD4779D" w14:textId="19B20AD9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4036A9A0" w14:textId="67B70CE4" w:rsidR="001E5789" w:rsidRPr="00AC5F9C" w:rsidRDefault="00FF01D5" w:rsidP="001E5789">
      <w:pPr>
        <w:keepNext/>
        <w:spacing w:after="0" w:line="360" w:lineRule="auto"/>
        <w:ind w:left="426"/>
      </w:pPr>
      <w:r w:rsidRPr="00AC5F9C">
        <w:rPr>
          <w:noProof/>
        </w:rPr>
        <w:drawing>
          <wp:inline distT="0" distB="0" distL="0" distR="0" wp14:anchorId="74766C81" wp14:editId="44213628">
            <wp:extent cx="5455920" cy="675794"/>
            <wp:effectExtent l="0" t="0" r="0" b="0"/>
            <wp:docPr id="13488166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8816645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516549" cy="683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8BD42A" w14:textId="36F6772D" w:rsidR="00997051" w:rsidRPr="00AC5F9C" w:rsidRDefault="001E5789" w:rsidP="001E5789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52" w:name="_Toc192105865"/>
      <w:bookmarkStart w:id="53" w:name="_Toc196350280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1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distance)</w:t>
      </w:r>
      <w:bookmarkEnd w:id="52"/>
      <w:bookmarkEnd w:id="53"/>
    </w:p>
    <w:p w14:paraId="590BC127" w14:textId="09F4EC30" w:rsidR="00026D0E" w:rsidRPr="00AC5F9C" w:rsidRDefault="00026D0E" w:rsidP="00D511D5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distance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dapa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ordin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ju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gramStart"/>
      <w:r w:rsidRPr="00AC5F9C">
        <w:rPr>
          <w:rFonts w:ascii="Segoe UI" w:hAnsi="Segoe UI" w:cs="Segoe UI"/>
          <w:sz w:val="24"/>
          <w:szCs w:val="24"/>
        </w:rPr>
        <w:t>print(</w:t>
      </w:r>
      <w:proofErr w:type="gramEnd"/>
      <w:r w:rsidRPr="00AC5F9C">
        <w:rPr>
          <w:rFonts w:ascii="Segoe UI" w:hAnsi="Segoe UI" w:cs="Segoe UI"/>
          <w:sz w:val="24"/>
          <w:szCs w:val="24"/>
        </w:rPr>
        <w:t>).</w:t>
      </w:r>
    </w:p>
    <w:p w14:paraId="1D8C2B42" w14:textId="77777777" w:rsidR="00FF01D5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84C1BC7" w14:textId="00471DB7" w:rsidR="00997051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3.4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Jarak</w:t>
      </w:r>
    </w:p>
    <w:p w14:paraId="2869BDA5" w14:textId="484A346D" w:rsidR="00026D0E" w:rsidRPr="00AC5F9C" w:rsidRDefault="00026D0E" w:rsidP="001C156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stance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20D6BC6" w14:textId="374D3FA0" w:rsidR="00FF01D5" w:rsidRPr="00AC5F9C" w:rsidRDefault="00FF01D5">
      <w:pPr>
        <w:pStyle w:val="ListParagraph"/>
        <w:numPr>
          <w:ilvl w:val="0"/>
          <w:numId w:val="9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jarak</w:t>
      </w:r>
      <w:proofErr w:type="spellEnd"/>
    </w:p>
    <w:p w14:paraId="67EC7061" w14:textId="23957B20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0):</w:t>
      </w:r>
    </w:p>
    <w:p w14:paraId="74A03731" w14:textId="61B215B9" w:rsidR="00FF01D5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 distance 100 0</w:t>
      </w:r>
    </w:p>
    <w:p w14:paraId="4172399A" w14:textId="16EF6C7B" w:rsidR="00FF01D5" w:rsidRPr="00AC5F9C" w:rsidRDefault="00FF01D5">
      <w:pPr>
        <w:pStyle w:val="ListParagraph"/>
        <w:numPr>
          <w:ilvl w:val="0"/>
          <w:numId w:val="92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aju</w:t>
      </w:r>
      <w:proofErr w:type="spellEnd"/>
    </w:p>
    <w:p w14:paraId="5618AAE0" w14:textId="46BF4831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B603CBA" w14:textId="1CC9EBD0" w:rsidR="00FF01D5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 100</w:t>
      </w:r>
    </w:p>
    <w:p w14:paraId="06066DE3" w14:textId="4940BCE3" w:rsidR="00FF01D5" w:rsidRPr="00AC5F9C" w:rsidRDefault="00FF01D5">
      <w:pPr>
        <w:pStyle w:val="ListParagraph"/>
        <w:numPr>
          <w:ilvl w:val="0"/>
          <w:numId w:val="92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jarak</w:t>
      </w:r>
      <w:proofErr w:type="spellEnd"/>
    </w:p>
    <w:p w14:paraId="3FB2476D" w14:textId="1CFA7BF1" w:rsidR="00FF01D5" w:rsidRPr="00AC5F9C" w:rsidRDefault="00FF01D5" w:rsidP="00FF01D5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0):</w:t>
      </w:r>
    </w:p>
    <w:p w14:paraId="30D3FD87" w14:textId="40AADFDA" w:rsidR="00026D0E" w:rsidRPr="00AC5F9C" w:rsidRDefault="00FF01D5" w:rsidP="00FF01D5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 distance 100 0</w:t>
      </w:r>
    </w:p>
    <w:p w14:paraId="234C4975" w14:textId="77777777" w:rsidR="00FF01D5" w:rsidRPr="00AC5F9C" w:rsidRDefault="00FF01D5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</w:p>
    <w:p w14:paraId="61D22F81" w14:textId="7214CEBE" w:rsidR="00997051" w:rsidRPr="00AC5F9C" w:rsidRDefault="00997051" w:rsidP="00F3446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76FE9FF5" w14:textId="07F6CBE8" w:rsidR="00026D0E" w:rsidRPr="00AC5F9C" w:rsidRDefault="00026D0E" w:rsidP="00FF01D5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heading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an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maham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t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iste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raj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isw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urat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28EE65D" w14:textId="186460AD" w:rsidR="00B612DF" w:rsidRPr="00AC5F9C" w:rsidRDefault="00B612DF" w:rsidP="00FF01D5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641031F" w14:textId="3C8C69A5" w:rsidR="00997051" w:rsidRPr="00AC5F9C" w:rsidRDefault="00FF01D5" w:rsidP="00FF01D5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3E6E3555" w14:textId="2516D2D8" w:rsidR="00026D0E" w:rsidRPr="00AC5F9C" w:rsidRDefault="00026D0E">
      <w:pPr>
        <w:pStyle w:val="ListParagraph"/>
        <w:numPr>
          <w:ilvl w:val="0"/>
          <w:numId w:val="58"/>
        </w:numPr>
        <w:shd w:val="clear" w:color="auto" w:fill="FFFFFF"/>
        <w:spacing w:after="0" w:line="360" w:lineRule="auto"/>
        <w:ind w:left="709" w:hanging="283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 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tod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?</w:t>
      </w:r>
    </w:p>
    <w:p w14:paraId="2500C583" w14:textId="7C79C508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FF01D5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j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56B2AA78" w14:textId="77777777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603240E9" w14:textId="4A57D74F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="00FF01D5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02F110ED" w14:textId="77777777" w:rsidR="00026D0E" w:rsidRPr="00AC5F9C" w:rsidRDefault="00026D0E">
      <w:pPr>
        <w:pStyle w:val="ListParagraph"/>
        <w:numPr>
          <w:ilvl w:val="0"/>
          <w:numId w:val="59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u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6D04947" w14:textId="77777777" w:rsidR="00026D0E" w:rsidRPr="00AC5F9C" w:rsidRDefault="00026D0E" w:rsidP="00B612DF">
      <w:p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</w:p>
    <w:p w14:paraId="7523053F" w14:textId="5A3B82D4" w:rsidR="00026D0E" w:rsidRPr="00AC5F9C" w:rsidRDefault="00026D0E">
      <w:pPr>
        <w:pStyle w:val="ListParagraph"/>
        <w:numPr>
          <w:ilvl w:val="0"/>
          <w:numId w:val="58"/>
        </w:numPr>
        <w:shd w:val="clear" w:color="auto" w:fill="FFFFFF"/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5B8D4816" w14:textId="58D488DA" w:rsidR="00026D0E" w:rsidRPr="00AC5F9C" w:rsidRDefault="00026D0E" w:rsidP="001C1560">
      <w:pPr>
        <w:pStyle w:val="ListParagraph"/>
        <w:shd w:val="clear" w:color="auto" w:fill="D9D9D9" w:themeFill="background1" w:themeFillShade="D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ind w:left="786"/>
        <w:jc w:val="both"/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print</w:t>
      </w:r>
      <w:r w:rsidR="00703BCD"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>distance</w:t>
      </w:r>
      <w:r w:rsidR="00703BCD"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Courier New"/>
          <w:kern w:val="0"/>
          <w:sz w:val="24"/>
          <w:szCs w:val="24"/>
          <w:lang w:eastAsia="en-ID"/>
          <w14:ligatures w14:val="none"/>
        </w:rPr>
        <w:t xml:space="preserve">3 4 </w:t>
      </w:r>
    </w:p>
    <w:p w14:paraId="56134AAF" w14:textId="008AAD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3</w:t>
      </w:r>
    </w:p>
    <w:p w14:paraId="7D0F6559" w14:textId="777777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4</w:t>
      </w:r>
    </w:p>
    <w:p w14:paraId="4ED08AB4" w14:textId="07D121EE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7</w:t>
      </w:r>
    </w:p>
    <w:p w14:paraId="3166003F" w14:textId="77777777" w:rsidR="00026D0E" w:rsidRPr="00AC5F9C" w:rsidRDefault="00026D0E">
      <w:pPr>
        <w:pStyle w:val="ListParagraph"/>
        <w:numPr>
          <w:ilvl w:val="0"/>
          <w:numId w:val="60"/>
        </w:numPr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5</w:t>
      </w:r>
    </w:p>
    <w:p w14:paraId="21173BF9" w14:textId="66D4E69E" w:rsidR="00D375C4" w:rsidRDefault="00D375C4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bookmarkStart w:id="54" w:name="_Toc196392635"/>
    <w:p w14:paraId="6E737D1B" w14:textId="15829710" w:rsidR="00D375C4" w:rsidRPr="002A1A81" w:rsidRDefault="00D375C4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5008" behindDoc="1" locked="0" layoutInCell="1" allowOverlap="1" wp14:anchorId="50EF057A" wp14:editId="7CB1F15C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4594911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2EEDD5" id="Arrow: Pentagon 21" o:spid="_x0000_s1026" type="#_x0000_t15" style="position:absolute;margin-left:-7.2pt;margin-top:-3.6pt;width:469.8pt;height:27.6pt;z-index:-25124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Mengetahui</w:t>
      </w:r>
      <w:proofErr w:type="spellEnd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Status</w:t>
      </w:r>
      <w:bookmarkEnd w:id="54"/>
      <w:r w:rsidRPr="002A1A81">
        <w:rPr>
          <w:rFonts w:eastAsia="Times New Roman"/>
          <w:sz w:val="28"/>
          <w:szCs w:val="28"/>
          <w:lang w:eastAsia="en-ID"/>
        </w:rPr>
        <w:tab/>
      </w:r>
    </w:p>
    <w:p w14:paraId="6ABC83E0" w14:textId="77777777" w:rsidR="00D375C4" w:rsidRPr="00AC5F9C" w:rsidRDefault="00D375C4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 </w:t>
      </w:r>
    </w:p>
    <w:p w14:paraId="44173814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9F9FD32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298A16C3" w14:textId="77777777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633C7314" w14:textId="47588243" w:rsidR="00D375C4" w:rsidRPr="00AC5F9C" w:rsidRDefault="00D375C4">
      <w:pPr>
        <w:pStyle w:val="ListParagraph"/>
        <w:numPr>
          <w:ilvl w:val="1"/>
          <w:numId w:val="126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4C68EC95" w14:textId="77777777" w:rsidR="00D375C4" w:rsidRPr="00AC5F9C" w:rsidRDefault="00D375C4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50, 100)? </w:t>
      </w:r>
    </w:p>
    <w:p w14:paraId="371C8E16" w14:textId="77777777" w:rsidR="00D375C4" w:rsidRPr="00AC5F9C" w:rsidRDefault="00D375C4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position </w:t>
      </w:r>
    </w:p>
    <w:p w14:paraId="508C9869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50, 100) </w:t>
      </w:r>
    </w:p>
    <w:p w14:paraId="53D1892B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6A4C9682" w14:textId="77777777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0, 0) </w:t>
      </w:r>
    </w:p>
    <w:p w14:paraId="115DB926" w14:textId="1424FEB8" w:rsidR="00D375C4" w:rsidRPr="00AC5F9C" w:rsidRDefault="00D375C4">
      <w:pPr>
        <w:pStyle w:val="ListParagraph"/>
        <w:numPr>
          <w:ilvl w:val="0"/>
          <w:numId w:val="127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[50, 100]</w:t>
      </w:r>
    </w:p>
    <w:p w14:paraId="6B6AA241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57B62D9E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y).</w:t>
      </w:r>
    </w:p>
    <w:p w14:paraId="10A389EC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horizontal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vertik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534B38AE" w14:textId="77777777" w:rsidR="00B8462F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mb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x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me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ac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A1258A4" w14:textId="21F1C625" w:rsidR="00D375C4" w:rsidRPr="00AC5F9C" w:rsidRDefault="00B8462F">
      <w:pPr>
        <w:pStyle w:val="ListParagraph"/>
        <w:numPr>
          <w:ilvl w:val="0"/>
          <w:numId w:val="12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idak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dua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</w:t>
      </w:r>
    </w:p>
    <w:p w14:paraId="16ED1153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 </w:t>
      </w:r>
    </w:p>
    <w:p w14:paraId="670D7548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</w:t>
      </w:r>
      <w:proofErr w:type="spellStart"/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 </w:t>
      </w:r>
    </w:p>
    <w:p w14:paraId="2AB5EAAC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-20 </w:t>
      </w:r>
    </w:p>
    <w:p w14:paraId="274545AD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0 </w:t>
      </w:r>
    </w:p>
    <w:p w14:paraId="7B7F816C" w14:textId="77777777" w:rsidR="00B8462F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30, -20) </w:t>
      </w:r>
    </w:p>
    <w:p w14:paraId="1D449FBA" w14:textId="63B3959D" w:rsidR="00D375C4" w:rsidRPr="00AC5F9C" w:rsidRDefault="00B8462F">
      <w:pPr>
        <w:pStyle w:val="ListParagraph"/>
        <w:numPr>
          <w:ilvl w:val="0"/>
          <w:numId w:val="129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1ED6C271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Dalam canva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? </w:t>
      </w:r>
    </w:p>
    <w:p w14:paraId="058141FF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78D82B89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72F17BE8" w14:textId="77777777" w:rsidR="00B8462F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. </w:t>
      </w:r>
    </w:p>
    <w:p w14:paraId="212484D5" w14:textId="12D43B3E" w:rsidR="00D375C4" w:rsidRPr="00AC5F9C" w:rsidRDefault="00B8462F">
      <w:pPr>
        <w:pStyle w:val="ListParagraph"/>
        <w:numPr>
          <w:ilvl w:val="0"/>
          <w:numId w:val="130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Selatan (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w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).</w:t>
      </w:r>
    </w:p>
    <w:p w14:paraId="5726D7CD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7878DDB3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heading </w:t>
      </w:r>
    </w:p>
    <w:p w14:paraId="0CA67A8A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3DC0F1A2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90 </w:t>
      </w:r>
    </w:p>
    <w:p w14:paraId="15BCFA36" w14:textId="77777777" w:rsidR="00B8462F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180 </w:t>
      </w:r>
    </w:p>
    <w:p w14:paraId="673E795E" w14:textId="1C842CF2" w:rsidR="00D375C4" w:rsidRPr="00AC5F9C" w:rsidRDefault="00B8462F">
      <w:pPr>
        <w:pStyle w:val="ListParagraph"/>
        <w:numPr>
          <w:ilvl w:val="0"/>
          <w:numId w:val="131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134D2975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tod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stance? </w:t>
      </w:r>
    </w:p>
    <w:p w14:paraId="40B4497B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mbali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j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526A5163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Euclide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0C93C4D6" w14:textId="77777777" w:rsidR="00B8462F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ge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03084E54" w14:textId="4295EC37" w:rsidR="00D375C4" w:rsidRPr="00AC5F9C" w:rsidRDefault="00B8462F">
      <w:pPr>
        <w:pStyle w:val="ListParagraph"/>
        <w:numPr>
          <w:ilvl w:val="0"/>
          <w:numId w:val="132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ar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u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53CED303" w14:textId="77777777" w:rsidR="00B8462F" w:rsidRPr="00AC5F9C" w:rsidRDefault="00B8462F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0)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5890F3ED" w14:textId="77777777" w:rsidR="00B8462F" w:rsidRPr="00AC5F9C" w:rsidRDefault="00B8462F" w:rsidP="00ED1935">
      <w:pPr>
        <w:pStyle w:val="ListParagraph"/>
        <w:shd w:val="clear" w:color="auto" w:fill="D9D9D9" w:themeFill="background1" w:themeFillShade="D9"/>
        <w:tabs>
          <w:tab w:val="left" w:pos="3420"/>
        </w:tabs>
        <w:spacing w:after="0" w:line="360" w:lineRule="auto"/>
        <w:ind w:left="426"/>
        <w:jc w:val="both"/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distance 3 4 </w:t>
      </w:r>
    </w:p>
    <w:p w14:paraId="445C06E2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 </w:t>
      </w:r>
    </w:p>
    <w:p w14:paraId="53C52298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4 </w:t>
      </w:r>
    </w:p>
    <w:p w14:paraId="6F5DBCF8" w14:textId="77777777" w:rsidR="00B8462F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7 </w:t>
      </w:r>
    </w:p>
    <w:p w14:paraId="17EBAADA" w14:textId="2F446EDC" w:rsidR="00D375C4" w:rsidRPr="00AC5F9C" w:rsidRDefault="00B8462F">
      <w:pPr>
        <w:pStyle w:val="ListParagraph"/>
        <w:numPr>
          <w:ilvl w:val="0"/>
          <w:numId w:val="133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5</w:t>
      </w:r>
    </w:p>
    <w:p w14:paraId="0083E26D" w14:textId="1E0E3B2C" w:rsidR="00ED1935" w:rsidRPr="00AC5F9C" w:rsidRDefault="00ED1935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yang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jad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t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uli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Pr="00AC5F9C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 xml:space="preserve">print </w:t>
      </w:r>
      <w:proofErr w:type="spellStart"/>
      <w:r w:rsidRPr="00AC5F9C">
        <w:rPr>
          <w:rFonts w:ascii="Consolas" w:eastAsia="Times New Roman" w:hAnsi="Consolas" w:cs="Segoe UI"/>
          <w:kern w:val="0"/>
          <w:sz w:val="24"/>
          <w:szCs w:val="24"/>
          <w:shd w:val="clear" w:color="auto" w:fill="D9D9D9" w:themeFill="background1" w:themeFillShade="D9"/>
          <w:lang w:eastAsia="en-ID"/>
          <w14:ligatures w14:val="none"/>
        </w:rPr>
        <w:t>yc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-75)?</w:t>
      </w:r>
    </w:p>
    <w:p w14:paraId="28C09D17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-75</w:t>
      </w:r>
    </w:p>
    <w:p w14:paraId="2F22A3A2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100</w:t>
      </w:r>
    </w:p>
    <w:p w14:paraId="24D4C9C0" w14:textId="77777777" w:rsidR="00ED1935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100, -75) </w:t>
      </w:r>
    </w:p>
    <w:p w14:paraId="5820F233" w14:textId="16D28213" w:rsidR="00D375C4" w:rsidRPr="00AC5F9C" w:rsidRDefault="00ED1935">
      <w:pPr>
        <w:pStyle w:val="ListParagraph"/>
        <w:numPr>
          <w:ilvl w:val="0"/>
          <w:numId w:val="134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pin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0, -75)</w:t>
      </w:r>
    </w:p>
    <w:p w14:paraId="5ABA9254" w14:textId="77777777" w:rsidR="00ED1935" w:rsidRPr="00AC5F9C" w:rsidRDefault="00ED1935">
      <w:pPr>
        <w:pStyle w:val="ListParagraph"/>
        <w:numPr>
          <w:ilvl w:val="0"/>
          <w:numId w:val="125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ny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7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511F3110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761C18DE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latan</w:t>
      </w:r>
    </w:p>
    <w:p w14:paraId="28E3A4C1" w14:textId="77777777" w:rsidR="00ED1935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4DB1CE42" w14:textId="7C8289D2" w:rsidR="009E0CD3" w:rsidRPr="00AC5F9C" w:rsidRDefault="00ED1935">
      <w:pPr>
        <w:pStyle w:val="ListParagraph"/>
        <w:numPr>
          <w:ilvl w:val="0"/>
          <w:numId w:val="135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214133AE" w14:textId="13AAF59D" w:rsidR="009E0CD3" w:rsidRPr="00E8124E" w:rsidRDefault="00C20E8B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55" w:name="_Toc196392636"/>
      <w:r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56576" behindDoc="0" locked="0" layoutInCell="1" allowOverlap="1" wp14:anchorId="55C3D481" wp14:editId="2BAB2123">
                <wp:simplePos x="0" y="0"/>
                <wp:positionH relativeFrom="column">
                  <wp:posOffset>1535430</wp:posOffset>
                </wp:positionH>
                <wp:positionV relativeFrom="paragraph">
                  <wp:posOffset>-701040</wp:posOffset>
                </wp:positionV>
                <wp:extent cx="4710430" cy="741045"/>
                <wp:effectExtent l="0" t="0" r="0" b="1905"/>
                <wp:wrapNone/>
                <wp:docPr id="579586139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E5CA8AE" w14:textId="1C407FA0" w:rsidR="00E8124E" w:rsidRPr="00C20E8B" w:rsidRDefault="00E8124E" w:rsidP="00E8124E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</w:pPr>
                            <w:r w:rsidRPr="00C20E8B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  <w:t>KONTROL PENA</w:t>
                            </w:r>
                            <w:r w:rsidR="00C20E8B" w:rsidRPr="00C20E8B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56"/>
                                <w:szCs w:val="56"/>
                                <w:lang w:val="en-US"/>
                              </w:rPr>
                              <w:t xml:space="preserve"> &amp; WARN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5C3D481" id="_x0000_s1032" type="#_x0000_t202" style="position:absolute;left:0;text-align:left;margin-left:120.9pt;margin-top:-55.2pt;width:370.9pt;height:58.35pt;z-index:252056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" filled="f" stroked="f" strokeweight=".5pt">
                <v:textbox>
                  <w:txbxContent>
                    <w:p w14:paraId="2E5CA8AE" w14:textId="1C407FA0" w:rsidR="00E8124E" w:rsidRPr="00C20E8B" w:rsidRDefault="00E8124E" w:rsidP="00E8124E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</w:pPr>
                      <w:r w:rsidRPr="00C20E8B"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  <w:t>KONTROL PENA</w:t>
                      </w:r>
                      <w:r w:rsidR="00C20E8B" w:rsidRPr="00C20E8B">
                        <w:rPr>
                          <w:rFonts w:ascii="Segoe UI" w:hAnsi="Segoe UI" w:cs="Segoe UI"/>
                          <w:color w:val="F2F2F2" w:themeColor="background1" w:themeShade="F2"/>
                          <w:sz w:val="56"/>
                          <w:szCs w:val="56"/>
                          <w:lang w:val="en-US"/>
                        </w:rPr>
                        <w:t xml:space="preserve"> &amp; WARNA</w:t>
                      </w:r>
                    </w:p>
                  </w:txbxContent>
                </v:textbox>
              </v:shape>
            </w:pict>
          </mc:Fallback>
        </mc:AlternateContent>
      </w:r>
      <w:r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53504" behindDoc="1" locked="0" layoutInCell="1" allowOverlap="1" wp14:anchorId="76AD51E5" wp14:editId="209D54D7">
            <wp:simplePos x="0" y="0"/>
            <wp:positionH relativeFrom="column">
              <wp:posOffset>-449580</wp:posOffset>
            </wp:positionH>
            <wp:positionV relativeFrom="paragraph">
              <wp:posOffset>-892175</wp:posOffset>
            </wp:positionV>
            <wp:extent cx="6656705" cy="961390"/>
            <wp:effectExtent l="0" t="0" r="0" b="0"/>
            <wp:wrapNone/>
            <wp:docPr id="10596771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1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8124E" w:rsidRPr="00E8124E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55552" behindDoc="0" locked="0" layoutInCell="1" allowOverlap="1" wp14:anchorId="63ECBF21" wp14:editId="74A15CE1">
                <wp:simplePos x="0" y="0"/>
                <wp:positionH relativeFrom="column">
                  <wp:posOffset>-445770</wp:posOffset>
                </wp:positionH>
                <wp:positionV relativeFrom="paragraph">
                  <wp:posOffset>-769620</wp:posOffset>
                </wp:positionV>
                <wp:extent cx="1946275" cy="741045"/>
                <wp:effectExtent l="0" t="0" r="0" b="1905"/>
                <wp:wrapNone/>
                <wp:docPr id="965501272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428DAC0" w14:textId="77777777" w:rsidR="00E8124E" w:rsidRPr="00E8124E" w:rsidRDefault="00E8124E" w:rsidP="00E8124E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 w:rsidRPr="00E8124E"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ECBF21" id="_x0000_s1033" type="#_x0000_t202" style="position:absolute;left:0;text-align:left;margin-left:-35.1pt;margin-top:-60.6pt;width:153.25pt;height:58.35pt;z-index:252055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ZelXGwIAADM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" filled="f" stroked="f" strokeweight=".5pt">
                <v:textbox>
                  <w:txbxContent>
                    <w:p w14:paraId="0428DAC0" w14:textId="77777777" w:rsidR="00E8124E" w:rsidRPr="00E8124E" w:rsidRDefault="00E8124E" w:rsidP="00E8124E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 w:rsidRPr="00E8124E"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315CA7" w:rsidRPr="00E8124E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898880" behindDoc="1" locked="0" layoutInCell="1" allowOverlap="1" wp14:anchorId="55D024D2" wp14:editId="7646B4CD">
                <wp:simplePos x="0" y="0"/>
                <wp:positionH relativeFrom="column">
                  <wp:posOffset>-106680</wp:posOffset>
                </wp:positionH>
                <wp:positionV relativeFrom="paragraph">
                  <wp:posOffset>307340</wp:posOffset>
                </wp:positionV>
                <wp:extent cx="5966460" cy="350520"/>
                <wp:effectExtent l="0" t="0" r="34290" b="11430"/>
                <wp:wrapNone/>
                <wp:docPr id="1108892327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70A6EBA" w14:textId="540628C5" w:rsidR="007377AA" w:rsidRPr="007377AA" w:rsidRDefault="007377AA" w:rsidP="007377A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5D024D2" id="_x0000_t15" coordsize="21600,21600" o:spt="15" adj="16200" path="m@0,l,,,21600@0,21600,21600,10800xe">
                <v:stroke joinstyle="miter"/>
                <v:formulas>
                  <v:f eqn="val #0"/>
                  <v:f eqn="prod #0 1 2"/>
                </v:formulas>
                <v:path gradientshapeok="t" o:connecttype="custom" o:connectlocs="@1,0;0,10800;@1,21600;21600,10800" o:connectangles="270,180,90,0" textboxrect="0,0,10800,21600;0,0,16200,21600;0,0,21600,21600"/>
                <v:handles>
                  <v:h position="#0,topLeft" xrange="0,21600"/>
                </v:handles>
              </v:shapetype>
              <v:shape id="Arrow: Pentagon 21" o:spid="_x0000_s1034" type="#_x0000_t15" style="position:absolute;left:0;text-align:left;margin-left:-8.4pt;margin-top:24.2pt;width:469.8pt;height:27.6pt;z-index:-251417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" adj="20966" fillcolor="#c88e0e" strokecolor="white [3212]" strokeweight="1pt">
                <v:textbox>
                  <w:txbxContent>
                    <w:p w14:paraId="470A6EBA" w14:textId="540628C5" w:rsidR="007377AA" w:rsidRPr="007377AA" w:rsidRDefault="007377AA" w:rsidP="007377A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9E0CD3" w:rsidRPr="00E8124E">
        <w:rPr>
          <w:rFonts w:cs="Segoe UI"/>
          <w:color w:val="FFFFFF" w:themeColor="background1"/>
          <w:szCs w:val="24"/>
          <w:lang w:val="en-US"/>
        </w:rPr>
        <w:t>KONTROL PENA</w:t>
      </w:r>
      <w:bookmarkEnd w:id="55"/>
    </w:p>
    <w:p w14:paraId="4DF2EEE2" w14:textId="1E946312" w:rsidR="009E0CD3" w:rsidRPr="00315CA7" w:rsidRDefault="00D02471">
      <w:pPr>
        <w:pStyle w:val="Heading2"/>
        <w:numPr>
          <w:ilvl w:val="0"/>
          <w:numId w:val="6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56" w:name="_Toc196392637"/>
      <w:proofErr w:type="spellStart"/>
      <w:r w:rsidRPr="00315CA7">
        <w:rPr>
          <w:rFonts w:cs="Segoe UI"/>
          <w:color w:val="FFFFFF" w:themeColor="background1"/>
          <w:sz w:val="32"/>
          <w:lang w:val="en-US"/>
        </w:rPr>
        <w:t>Pendown</w:t>
      </w:r>
      <w:proofErr w:type="spellEnd"/>
      <w:r w:rsidRPr="00315CA7">
        <w:rPr>
          <w:rFonts w:cs="Segoe UI"/>
          <w:color w:val="FFFFFF" w:themeColor="background1"/>
          <w:sz w:val="32"/>
          <w:lang w:val="en-US"/>
        </w:rPr>
        <w:t xml:space="preserve"> &amp; </w:t>
      </w:r>
      <w:proofErr w:type="spellStart"/>
      <w:r w:rsidRPr="00315CA7">
        <w:rPr>
          <w:rFonts w:cs="Segoe UI"/>
          <w:color w:val="FFFFFF" w:themeColor="background1"/>
          <w:sz w:val="32"/>
          <w:lang w:val="en-US"/>
        </w:rPr>
        <w:t>Penup</w:t>
      </w:r>
      <w:bookmarkEnd w:id="56"/>
      <w:proofErr w:type="spellEnd"/>
    </w:p>
    <w:p w14:paraId="2E6E2638" w14:textId="47DDA126" w:rsidR="00315CA7" w:rsidRPr="00315CA7" w:rsidRDefault="00315CA7" w:rsidP="00A26FB9">
      <w:pPr>
        <w:spacing w:after="0"/>
        <w:rPr>
          <w:lang w:val="en-US"/>
        </w:rPr>
      </w:pPr>
    </w:p>
    <w:p w14:paraId="758AD4FD" w14:textId="59A380D7" w:rsidR="002D2013" w:rsidRPr="00AC5F9C" w:rsidRDefault="002D2013" w:rsidP="002D201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2C33674B" w14:textId="77777777" w:rsidR="002D2013" w:rsidRPr="00AC5F9C" w:rsidRDefault="002D2013" w:rsidP="00A26FB9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beda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od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an mod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3B3B32E" w14:textId="7C65E1E9" w:rsidR="002D2013" w:rsidRPr="00AC5F9C" w:rsidRDefault="00315CA7" w:rsidP="00315CA7">
      <w:pPr>
        <w:spacing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02976" behindDoc="0" locked="0" layoutInCell="1" allowOverlap="1" wp14:anchorId="6B98A898" wp14:editId="59F4510A">
                <wp:simplePos x="0" y="0"/>
                <wp:positionH relativeFrom="column">
                  <wp:posOffset>45720</wp:posOffset>
                </wp:positionH>
                <wp:positionV relativeFrom="paragraph">
                  <wp:posOffset>152400</wp:posOffset>
                </wp:positionV>
                <wp:extent cx="5943600" cy="0"/>
                <wp:effectExtent l="0" t="0" r="0" b="0"/>
                <wp:wrapNone/>
                <wp:docPr id="169416022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8A5FD44" id="Straight Connector 4" o:spid="_x0000_s1026" style="position:absolute;z-index:2519029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.6pt,12pt" to="471.6pt,1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F1jFGt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FE72253" w14:textId="41605A59" w:rsidR="002D2013" w:rsidRPr="00AC5F9C" w:rsidRDefault="002D2013" w:rsidP="00315CA7">
      <w:pPr>
        <w:spacing w:after="0" w:line="360" w:lineRule="auto"/>
        <w:ind w:left="360" w:firstLine="360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ru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lik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e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26FB9"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F978270" w14:textId="77777777" w:rsidR="002D2013" w:rsidRPr="00AC5F9C" w:rsidRDefault="002D2013" w:rsidP="00315CA7">
      <w:pPr>
        <w:spacing w:after="0" w:line="360" w:lineRule="auto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E96B6AB" w14:textId="7E862F58" w:rsidR="002D2013" w:rsidRPr="00AC5F9C" w:rsidRDefault="002D2013" w:rsidP="00315CA7">
      <w:pPr>
        <w:spacing w:after="0"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941D3F9" w14:textId="51439FDB" w:rsidR="002D2013" w:rsidRPr="00AC5F9C" w:rsidRDefault="002D2013" w:rsidP="00421C92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722D67D" w14:textId="699CA145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6397FDD0" w14:textId="2401613F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setposition</w:t>
      </w:r>
      <w:proofErr w:type="spellEnd"/>
      <w:r w:rsidR="00A26FB9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 100</w:t>
      </w:r>
    </w:p>
    <w:p w14:paraId="4E3B533F" w14:textId="77777777" w:rsidR="00A26FB9" w:rsidRPr="00AC5F9C" w:rsidRDefault="00A26FB9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36BB83D" w14:textId="554F4D1D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down</w:t>
      </w:r>
      <w:proofErr w:type="spellEnd"/>
    </w:p>
    <w:p w14:paraId="1E4DC832" w14:textId="187C984E" w:rsidR="002D2013" w:rsidRPr="00AC5F9C" w:rsidRDefault="002D2013" w:rsidP="00315CA7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A26FB9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30</w:t>
      </w:r>
    </w:p>
    <w:p w14:paraId="2CC2611F" w14:textId="77777777" w:rsidR="002D2013" w:rsidRPr="00AC5F9C" w:rsidRDefault="002D2013" w:rsidP="00315CA7">
      <w:pPr>
        <w:spacing w:after="0" w:line="24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26617DB6" w14:textId="2E380C74" w:rsidR="002D2013" w:rsidRPr="00AC5F9C" w:rsidRDefault="002D2013" w:rsidP="00315CA7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6E45E960" w14:textId="77777777" w:rsidR="00FF5ED1" w:rsidRPr="00AC5F9C" w:rsidRDefault="00FF5ED1" w:rsidP="00315CA7">
      <w:pPr>
        <w:keepNext/>
        <w:spacing w:after="0" w:line="276" w:lineRule="auto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52F0F6D4" wp14:editId="08E93994">
            <wp:extent cx="1976087" cy="1980000"/>
            <wp:effectExtent l="0" t="0" r="5715" b="1270"/>
            <wp:docPr id="85725405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7254053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1976087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A95615" w14:textId="4209E3DD" w:rsidR="00FF5ED1" w:rsidRPr="00AC5F9C" w:rsidRDefault="00315CA7" w:rsidP="00315CA7">
      <w:pPr>
        <w:pStyle w:val="Caption"/>
        <w:spacing w:after="0" w:line="360" w:lineRule="auto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</w:t>
      </w:r>
      <w:bookmarkStart w:id="57" w:name="_Toc192105866"/>
      <w:bookmarkStart w:id="58" w:name="_Toc196350281"/>
      <w:r w:rsidR="00FF5ED1"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2</w:t>
      </w:r>
      <w:r w:rsidR="00313245" w:rsidRPr="00AC5F9C">
        <w:rPr>
          <w:noProof/>
          <w:color w:val="auto"/>
        </w:rPr>
        <w:fldChar w:fldCharType="end"/>
      </w:r>
      <w:r w:rsidR="00FF5ED1" w:rsidRPr="00AC5F9C">
        <w:rPr>
          <w:color w:val="auto"/>
        </w:rPr>
        <w:t xml:space="preserve"> (Hasil </w:t>
      </w:r>
      <w:proofErr w:type="spellStart"/>
      <w:r w:rsidR="00FF5ED1" w:rsidRPr="00AC5F9C">
        <w:rPr>
          <w:color w:val="auto"/>
        </w:rPr>
        <w:t>contoh</w:t>
      </w:r>
      <w:proofErr w:type="spellEnd"/>
      <w:r w:rsidR="00FF5ED1" w:rsidRPr="00AC5F9C">
        <w:rPr>
          <w:color w:val="auto"/>
        </w:rPr>
        <w:t xml:space="preserve"> </w:t>
      </w:r>
      <w:proofErr w:type="spellStart"/>
      <w:r w:rsidR="00FF5ED1" w:rsidRPr="00AC5F9C">
        <w:rPr>
          <w:color w:val="auto"/>
        </w:rPr>
        <w:t>penggunaan</w:t>
      </w:r>
      <w:proofErr w:type="spellEnd"/>
      <w:r w:rsidR="00FF5ED1" w:rsidRPr="00AC5F9C">
        <w:rPr>
          <w:color w:val="auto"/>
        </w:rPr>
        <w:t xml:space="preserve"> </w:t>
      </w:r>
      <w:proofErr w:type="spellStart"/>
      <w:r w:rsidR="00FF5ED1" w:rsidRPr="00AC5F9C">
        <w:rPr>
          <w:color w:val="auto"/>
        </w:rPr>
        <w:t>penup</w:t>
      </w:r>
      <w:proofErr w:type="spellEnd"/>
      <w:r w:rsidR="00FF5ED1" w:rsidRPr="00AC5F9C">
        <w:rPr>
          <w:color w:val="auto"/>
        </w:rPr>
        <w:t xml:space="preserve"> dan </w:t>
      </w:r>
      <w:proofErr w:type="spellStart"/>
      <w:r w:rsidR="00FF5ED1" w:rsidRPr="00AC5F9C">
        <w:rPr>
          <w:color w:val="auto"/>
        </w:rPr>
        <w:t>pendown</w:t>
      </w:r>
      <w:proofErr w:type="spellEnd"/>
      <w:r w:rsidR="00FF5ED1" w:rsidRPr="00AC5F9C">
        <w:rPr>
          <w:color w:val="auto"/>
        </w:rPr>
        <w:t>)</w:t>
      </w:r>
      <w:bookmarkEnd w:id="57"/>
      <w:bookmarkEnd w:id="58"/>
    </w:p>
    <w:p w14:paraId="35CFC372" w14:textId="77777777" w:rsidR="00FF5ED1" w:rsidRPr="00AC5F9C" w:rsidRDefault="00FF5ED1" w:rsidP="00315CA7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E88A3FC" w14:textId="73610898" w:rsidR="002D2013" w:rsidRPr="00AC5F9C" w:rsidRDefault="00FF5ED1" w:rsidP="00421C92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skip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od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084594B" w14:textId="6C939D70" w:rsidR="00FF5ED1" w:rsidRPr="00AC5F9C" w:rsidRDefault="00FF5ED1" w:rsidP="00734ED7">
      <w:pPr>
        <w:spacing w:after="0"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CBCA3A6" w14:textId="00A47BCD" w:rsidR="002D2013" w:rsidRPr="00AC5F9C" w:rsidRDefault="00734ED7" w:rsidP="00421C92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1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gunakan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up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down</w:t>
      </w:r>
      <w:proofErr w:type="spellEnd"/>
    </w:p>
    <w:p w14:paraId="1F06386A" w14:textId="6A8A7A31" w:rsidR="001E5789" w:rsidRPr="00AC5F9C" w:rsidRDefault="001E5789" w:rsidP="00315CA7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down</w:t>
      </w:r>
      <w:proofErr w:type="spellEnd"/>
      <w:r w:rsidR="00734ED7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EA2CC4" w14:textId="2B9ED87B" w:rsidR="00734ED7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39C4332B" w14:textId="4ED5705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6EBDBE7" w14:textId="60526148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 50</w:t>
      </w:r>
    </w:p>
    <w:p w14:paraId="115FFA3F" w14:textId="78A33C91" w:rsidR="00734ED7" w:rsidRPr="00AC5F9C" w:rsidRDefault="00F74FBE">
      <w:pPr>
        <w:pStyle w:val="ListParagraph"/>
        <w:numPr>
          <w:ilvl w:val="0"/>
          <w:numId w:val="93"/>
        </w:numPr>
        <w:spacing w:after="0"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A1007BF" w14:textId="5B059DE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gar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4060174" w14:textId="64AEB80D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</w:p>
    <w:p w14:paraId="35729B87" w14:textId="26C6F1C6" w:rsidR="00734ED7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08C56276" w14:textId="1BFF1D47" w:rsidR="00734ED7" w:rsidRPr="00AC5F9C" w:rsidRDefault="00F74FBE" w:rsidP="00734ED7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</w:p>
    <w:p w14:paraId="175F093C" w14:textId="3698EB6F" w:rsidR="00734ED7" w:rsidRPr="00AC5F9C" w:rsidRDefault="00F74FBE" w:rsidP="00734ED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 100</w:t>
      </w:r>
    </w:p>
    <w:p w14:paraId="4CAF04C3" w14:textId="50C1389A" w:rsidR="001E5789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18CB071" w14:textId="0DA5CCA6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BCF09A1" w14:textId="398BE026" w:rsidR="00F74FBE" w:rsidRPr="00AC5F9C" w:rsidRDefault="00F74FBE" w:rsidP="00F74FB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</w:p>
    <w:p w14:paraId="21CF2911" w14:textId="3837CF01" w:rsidR="00F74FBE" w:rsidRPr="00AC5F9C" w:rsidRDefault="00F74FBE">
      <w:pPr>
        <w:pStyle w:val="ListParagraph"/>
        <w:numPr>
          <w:ilvl w:val="0"/>
          <w:numId w:val="93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40DCF6F9" w14:textId="0FED2306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:</w:t>
      </w:r>
    </w:p>
    <w:p w14:paraId="01FF897E" w14:textId="77777777" w:rsidR="00F74FBE" w:rsidRPr="00AC5F9C" w:rsidRDefault="00F74FBE" w:rsidP="00F74FBE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 50</w:t>
      </w:r>
    </w:p>
    <w:p w14:paraId="139F40AA" w14:textId="77777777" w:rsidR="00F74FBE" w:rsidRPr="00AC5F9C" w:rsidRDefault="00F74FBE" w:rsidP="00F74FBE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</w:p>
    <w:p w14:paraId="15D9E1E9" w14:textId="77777777" w:rsidR="00F74FBE" w:rsidRPr="00AC5F9C" w:rsidRDefault="00F74FBE" w:rsidP="00315CA7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473D44" w14:textId="62BC6A07" w:rsidR="001E5789" w:rsidRPr="00AC5F9C" w:rsidRDefault="001E5789" w:rsidP="00315CA7">
      <w:pPr>
        <w:spacing w:line="360" w:lineRule="auto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8CABF41" w14:textId="02280AE1" w:rsidR="002D2013" w:rsidRPr="00AC5F9C" w:rsidRDefault="002D2013" w:rsidP="00421C92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Kesimpulan</w:t>
      </w:r>
    </w:p>
    <w:p w14:paraId="35AFC45E" w14:textId="2E371716" w:rsidR="00315CA7" w:rsidRPr="00AC5F9C" w:rsidRDefault="001E5789" w:rsidP="00F74FBE">
      <w:pPr>
        <w:spacing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> dan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 sangat </w:t>
      </w:r>
      <w:proofErr w:type="spellStart"/>
      <w:r w:rsidRPr="00AC5F9C">
        <w:rPr>
          <w:rFonts w:ascii="Segoe UI" w:hAnsi="Segoe UI" w:cs="Segoe UI"/>
          <w:sz w:val="24"/>
          <w:szCs w:val="24"/>
        </w:rPr>
        <w:t>pent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mbuat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pisah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EE10594" w14:textId="77777777" w:rsidR="00F74FBE" w:rsidRPr="00AC5F9C" w:rsidRDefault="00F74FBE" w:rsidP="00F74FBE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35A3D0B" w14:textId="3642C50D" w:rsidR="002D2013" w:rsidRPr="00AC5F9C" w:rsidRDefault="00F74FBE" w:rsidP="00F74FBE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1774C1E6" w14:textId="18562FD3" w:rsidR="001E5789" w:rsidRPr="00AC5F9C" w:rsidRDefault="001E5789">
      <w:pPr>
        <w:pStyle w:val="ListParagraph"/>
        <w:numPr>
          <w:ilvl w:val="0"/>
          <w:numId w:val="6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B82CDF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6E4530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he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286AE55" w14:textId="77777777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855C8F6" w14:textId="11F5172C" w:rsidR="001E5789" w:rsidRPr="00AC5F9C" w:rsidRDefault="001E5789">
      <w:pPr>
        <w:pStyle w:val="ListParagraph"/>
        <w:numPr>
          <w:ilvl w:val="0"/>
          <w:numId w:val="6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88105BA" w14:textId="77777777" w:rsidR="00315CA7" w:rsidRPr="00AC5F9C" w:rsidRDefault="00315CA7" w:rsidP="00315CA7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54D45FA7" w14:textId="77777777" w:rsidR="00315CA7" w:rsidRPr="00AC5F9C" w:rsidRDefault="001E5789">
      <w:pPr>
        <w:pStyle w:val="ListParagraph"/>
        <w:numPr>
          <w:ilvl w:val="0"/>
          <w:numId w:val="63"/>
        </w:numPr>
        <w:spacing w:after="0"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4D351D9" w14:textId="5BFD516D" w:rsidR="00315CA7" w:rsidRPr="00AC5F9C" w:rsidRDefault="001E5789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up</w:t>
      </w:r>
      <w:proofErr w:type="spellEnd"/>
    </w:p>
    <w:p w14:paraId="56036F7B" w14:textId="373BED59" w:rsidR="00315CA7" w:rsidRPr="00AC5F9C" w:rsidRDefault="00F74FBE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setposition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</w:t>
      </w:r>
      <w:r w:rsidR="001E5789" w:rsidRPr="00AC5F9C">
        <w:rPr>
          <w:rFonts w:ascii="Consolas" w:hAnsi="Consolas" w:cs="Courier New"/>
          <w:sz w:val="24"/>
          <w:szCs w:val="24"/>
        </w:rPr>
        <w:t>100 100</w:t>
      </w:r>
    </w:p>
    <w:p w14:paraId="1DEB601E" w14:textId="3CE72D15" w:rsidR="00315CA7" w:rsidRPr="00AC5F9C" w:rsidRDefault="001E5789" w:rsidP="003F51F7">
      <w:pPr>
        <w:pStyle w:val="ListParagraph"/>
        <w:shd w:val="clear" w:color="auto" w:fill="D9D9D9" w:themeFill="background1" w:themeFillShade="D9"/>
        <w:spacing w:after="0"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down</w:t>
      </w:r>
      <w:proofErr w:type="spellEnd"/>
    </w:p>
    <w:p w14:paraId="74E38D82" w14:textId="7C81863A" w:rsidR="00315CA7" w:rsidRPr="00AC5F9C" w:rsidRDefault="00F74FBE" w:rsidP="003F51F7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setposition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</w:t>
      </w:r>
      <w:r w:rsidR="001E5789" w:rsidRPr="00AC5F9C">
        <w:rPr>
          <w:rFonts w:ascii="Consolas" w:hAnsi="Consolas" w:cs="Courier New"/>
          <w:sz w:val="24"/>
          <w:szCs w:val="24"/>
        </w:rPr>
        <w:t xml:space="preserve">200 200 </w:t>
      </w:r>
    </w:p>
    <w:p w14:paraId="2A64F859" w14:textId="77777777" w:rsidR="00315CA7" w:rsidRPr="00AC5F9C" w:rsidRDefault="001E5789" w:rsidP="00315CA7">
      <w:pPr>
        <w:spacing w:after="0"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52E4B6FE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.</w:t>
      </w:r>
    </w:p>
    <w:p w14:paraId="16989D9C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200, 200).</w:t>
      </w:r>
    </w:p>
    <w:p w14:paraId="06BA370B" w14:textId="77777777" w:rsidR="00315CA7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kali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5BE0A71" w14:textId="291ADDC2" w:rsidR="001E5789" w:rsidRPr="00AC5F9C" w:rsidRDefault="001E5789">
      <w:pPr>
        <w:pStyle w:val="ListParagraph"/>
        <w:numPr>
          <w:ilvl w:val="0"/>
          <w:numId w:val="65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BFF66F2" w14:textId="27803543" w:rsidR="001E5789" w:rsidRDefault="001E5789" w:rsidP="00C20E8B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A62B1A1" w14:textId="77777777" w:rsidR="002D2013" w:rsidRPr="002D2013" w:rsidRDefault="002D2013" w:rsidP="002D201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2CFFE1B" w14:textId="77777777" w:rsidR="00421C92" w:rsidRDefault="00421C92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071939E9" w14:textId="404C6661" w:rsidR="007377AA" w:rsidRPr="003672E4" w:rsidRDefault="007377AA" w:rsidP="00C51B51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59" w:name="_Toc196392638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22432" behindDoc="1" locked="0" layoutInCell="1" allowOverlap="1" wp14:anchorId="748FDBEE" wp14:editId="1A73E5B3">
                <wp:simplePos x="0" y="0"/>
                <wp:positionH relativeFrom="column">
                  <wp:posOffset>-8382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112559317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746C731" w14:textId="77777777" w:rsidR="007377AA" w:rsidRPr="007377AA" w:rsidRDefault="007377AA" w:rsidP="007377A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8FDBEE" id="_x0000_s1035" type="#_x0000_t15" style="position:absolute;left:0;text-align:left;margin-left:-6.6pt;margin-top:-1.8pt;width:469.8pt;height:27.6pt;z-index:-251394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V6jblQIAAJ4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" adj="20966" fillcolor="#c88e0e" strokecolor="white [3212]" strokeweight="1pt">
                <v:textbox>
                  <w:txbxContent>
                    <w:p w14:paraId="3746C731" w14:textId="77777777" w:rsidR="007377AA" w:rsidRPr="007377AA" w:rsidRDefault="007377AA" w:rsidP="007377A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7377AA">
        <w:rPr>
          <w:rFonts w:cs="Segoe UI"/>
          <w:color w:val="FFFFFF" w:themeColor="background1"/>
          <w:sz w:val="32"/>
          <w:lang w:val="en-US"/>
        </w:rPr>
        <w:t>Pensize</w:t>
      </w:r>
      <w:bookmarkEnd w:id="59"/>
      <w:proofErr w:type="spellEnd"/>
    </w:p>
    <w:p w14:paraId="4F503CB8" w14:textId="76CF516E" w:rsidR="002D2013" w:rsidRPr="00AC5F9C" w:rsidRDefault="002D2013" w:rsidP="00421C92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480E480" w14:textId="53B93D98" w:rsidR="00A057AD" w:rsidRPr="00AC5F9C" w:rsidRDefault="00A057AD" w:rsidP="003672E4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tebal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siz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8B4827D" w14:textId="77777777" w:rsidR="00A057AD" w:rsidRPr="00AC5F9C" w:rsidRDefault="00A057AD" w:rsidP="005E7BBD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F8C87FD" w14:textId="7DE75E41" w:rsidR="005E7BBD" w:rsidRPr="00AC5F9C" w:rsidRDefault="005E7BBD" w:rsidP="00A057AD">
      <w:pPr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16288" behindDoc="0" locked="0" layoutInCell="1" allowOverlap="1" wp14:anchorId="3017EB03" wp14:editId="5A70DA24">
                <wp:simplePos x="0" y="0"/>
                <wp:positionH relativeFrom="column">
                  <wp:posOffset>7620</wp:posOffset>
                </wp:positionH>
                <wp:positionV relativeFrom="paragraph">
                  <wp:posOffset>75565</wp:posOffset>
                </wp:positionV>
                <wp:extent cx="5943600" cy="0"/>
                <wp:effectExtent l="0" t="0" r="0" b="0"/>
                <wp:wrapNone/>
                <wp:docPr id="41272566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4EBFC2" id="Straight Connector 4" o:spid="_x0000_s1026" style="position:absolute;z-index:251916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5.95pt" to="468.6pt,5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Cps65Z2gAAAAc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5BE4AB29" w14:textId="77BE25DA" w:rsidR="00A057AD" w:rsidRPr="00AC5F9C" w:rsidRDefault="00A057AD" w:rsidP="007377AA">
      <w:pPr>
        <w:spacing w:before="24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odif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,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ipt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vari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isual,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ngk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tipis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tail </w:t>
      </w:r>
      <w:proofErr w:type="spellStart"/>
      <w:r w:rsidRPr="00AC5F9C">
        <w:rPr>
          <w:rFonts w:ascii="Segoe UI" w:hAnsi="Segoe UI" w:cs="Segoe UI"/>
          <w:sz w:val="24"/>
          <w:szCs w:val="24"/>
        </w:rPr>
        <w:t>halu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BB6F2FF" w14:textId="06B84122" w:rsidR="00A057AD" w:rsidRPr="00AC5F9C" w:rsidRDefault="00C51B51">
      <w:pPr>
        <w:pStyle w:val="ListParagraph"/>
        <w:numPr>
          <w:ilvl w:val="0"/>
          <w:numId w:val="6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</w:t>
      </w:r>
      <w:r w:rsidR="00A057AD" w:rsidRPr="00AC5F9C">
        <w:rPr>
          <w:rFonts w:ascii="Consolas" w:hAnsi="Consolas" w:cs="Segoe UI"/>
          <w:sz w:val="24"/>
          <w:szCs w:val="24"/>
        </w:rPr>
        <w:t>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="00A057AD" w:rsidRPr="00AC5F9C">
        <w:rPr>
          <w:rFonts w:ascii="Consolas" w:hAnsi="Consolas" w:cs="Segoe UI"/>
          <w:i/>
          <w:iCs/>
          <w:sz w:val="24"/>
          <w:szCs w:val="24"/>
        </w:rPr>
        <w:t>width</w:t>
      </w:r>
      <w:r w:rsidR="00A057AD" w:rsidRPr="00AC5F9C">
        <w:rPr>
          <w:rFonts w:ascii="Segoe UI" w:hAnsi="Segoe UI" w:cs="Segoe UI"/>
          <w:sz w:val="24"/>
          <w:szCs w:val="24"/>
        </w:rPr>
        <w:t>: 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 xml:space="preserve"> width (</w:t>
      </w:r>
      <w:proofErr w:type="spellStart"/>
      <w:r w:rsidR="00A057AD"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="00A057AD" w:rsidRPr="00AC5F9C">
        <w:rPr>
          <w:rFonts w:ascii="Segoe UI" w:hAnsi="Segoe UI" w:cs="Segoe UI"/>
          <w:sz w:val="24"/>
          <w:szCs w:val="24"/>
        </w:rPr>
        <w:t>).</w:t>
      </w:r>
    </w:p>
    <w:p w14:paraId="5FB08D36" w14:textId="77777777" w:rsidR="00A057AD" w:rsidRPr="00AC5F9C" w:rsidRDefault="00A057AD" w:rsidP="005E7BBD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C282955" w14:textId="77777777" w:rsidR="002D2013" w:rsidRPr="00AC5F9C" w:rsidRDefault="002D2013" w:rsidP="00421C92">
      <w:pPr>
        <w:ind w:firstLine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5BCC92C0" w14:textId="77777777" w:rsidR="00A057AD" w:rsidRPr="00AC5F9C" w:rsidRDefault="00A057AD" w:rsidP="00A057AD">
      <w:pPr>
        <w:ind w:firstLine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DBBE292" w14:textId="5E8FC694" w:rsidR="00A057AD" w:rsidRPr="00AC5F9C" w:rsidRDefault="00A057AD" w:rsidP="00337901">
      <w:pPr>
        <w:shd w:val="clear" w:color="auto" w:fill="D9D9D9" w:themeFill="background1" w:themeFillShade="D9"/>
        <w:spacing w:after="0"/>
        <w:ind w:left="42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C51B5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5  </w:t>
      </w:r>
    </w:p>
    <w:p w14:paraId="4830B84C" w14:textId="4CC2027E" w:rsidR="00A057AD" w:rsidRPr="00AC5F9C" w:rsidRDefault="00A057AD" w:rsidP="00A057AD">
      <w:pPr>
        <w:shd w:val="clear" w:color="auto" w:fill="D9D9D9" w:themeFill="background1" w:themeFillShade="D9"/>
        <w:spacing w:after="0"/>
        <w:ind w:left="42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C51B5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0445663A" w14:textId="77777777" w:rsidR="007377AA" w:rsidRPr="00AC5F9C" w:rsidRDefault="007377AA" w:rsidP="00337901">
      <w:pPr>
        <w:spacing w:after="0"/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2EAEAA8E" w14:textId="77777777" w:rsidR="00337901" w:rsidRPr="00AC5F9C" w:rsidRDefault="00337901" w:rsidP="00337901">
      <w:pPr>
        <w:ind w:firstLine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23517817" w14:textId="77777777" w:rsidR="00337901" w:rsidRPr="00AC5F9C" w:rsidRDefault="00337901" w:rsidP="00337901">
      <w:pPr>
        <w:keepNext/>
        <w:spacing w:after="0"/>
        <w:ind w:firstLine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417E12B2" wp14:editId="561B243E">
            <wp:extent cx="2007665" cy="1980000"/>
            <wp:effectExtent l="0" t="0" r="0" b="1270"/>
            <wp:docPr id="20258256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5825683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200766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94E272" w14:textId="2581F0FA" w:rsidR="00337901" w:rsidRPr="00AC5F9C" w:rsidRDefault="00337901" w:rsidP="00337901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</w:t>
      </w:r>
      <w:bookmarkStart w:id="60" w:name="_Toc192105867"/>
      <w:bookmarkStart w:id="61" w:name="_Toc196350282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3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size</w:t>
      </w:r>
      <w:bookmarkEnd w:id="60"/>
      <w:bookmarkEnd w:id="61"/>
      <w:proofErr w:type="spellEnd"/>
    </w:p>
    <w:p w14:paraId="461DFF60" w14:textId="4C591D68" w:rsidR="00337901" w:rsidRPr="00AC5F9C" w:rsidRDefault="00337901" w:rsidP="00337901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="00C51B51" w:rsidRPr="00AC5F9C">
        <w:rPr>
          <w:rFonts w:ascii="Consolas" w:hAnsi="Consolas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sz w:val="24"/>
          <w:szCs w:val="24"/>
        </w:rPr>
        <w:t>5</w:t>
      </w:r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</w:rPr>
        <w:t>5 pixel</w:t>
      </w:r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circle.</w:t>
      </w:r>
    </w:p>
    <w:p w14:paraId="50CFEB90" w14:textId="6FCC4A9E" w:rsidR="00A057AD" w:rsidRPr="00AC5F9C" w:rsidRDefault="00A057AD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0FAC56E6" w14:textId="77777777" w:rsidR="00C51B51" w:rsidRPr="00AC5F9C" w:rsidRDefault="00C51B51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2F3DAB22" w14:textId="77777777" w:rsidR="00C51B51" w:rsidRPr="00AC5F9C" w:rsidRDefault="00C51B51" w:rsidP="00421C92">
      <w:pPr>
        <w:ind w:firstLine="426"/>
        <w:rPr>
          <w:rFonts w:ascii="Segoe UI" w:hAnsi="Segoe UI" w:cs="Segoe UI"/>
          <w:sz w:val="24"/>
          <w:szCs w:val="24"/>
          <w:lang w:val="en-US"/>
        </w:rPr>
      </w:pPr>
    </w:p>
    <w:p w14:paraId="3D37453E" w14:textId="268F8796" w:rsidR="002D2013" w:rsidRPr="00AC5F9C" w:rsidRDefault="00C51B51" w:rsidP="005E7BBD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2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buat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garis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jadi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tebal</w:t>
      </w:r>
      <w:proofErr w:type="spellEnd"/>
    </w:p>
    <w:p w14:paraId="67B1E0A9" w14:textId="28C953D3" w:rsidR="00A057AD" w:rsidRPr="00AC5F9C" w:rsidRDefault="00A057AD" w:rsidP="00A057A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E04B4DF" w14:textId="7D047040" w:rsidR="00A057AD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380DFABE" w14:textId="1BBE4354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C062D19" w14:textId="09C1310E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3FCEDE1" w14:textId="5383955D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193E8364" w14:textId="7A060239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E436514" w14:textId="5390450F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71264B7B" w14:textId="0A51D133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4B424663" w14:textId="5A7FEE28" w:rsidR="00C51B51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4F5C6D7F" w14:textId="2E2D48A3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:</w:t>
      </w:r>
    </w:p>
    <w:p w14:paraId="355FA0DB" w14:textId="23DC4985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</w:t>
      </w:r>
    </w:p>
    <w:p w14:paraId="7F6CD533" w14:textId="2155995E" w:rsidR="00C51B51" w:rsidRPr="00AC5F9C" w:rsidRDefault="00C51B51">
      <w:pPr>
        <w:pStyle w:val="ListParagraph"/>
        <w:numPr>
          <w:ilvl w:val="0"/>
          <w:numId w:val="94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75F0AE7D" w14:textId="4DA61704" w:rsidR="00C51B51" w:rsidRPr="00AC5F9C" w:rsidRDefault="00C51B51" w:rsidP="00C51B5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735437D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016B01FC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0137BF6C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52B73F6B" w14:textId="77777777" w:rsidR="00C51B51" w:rsidRPr="00C51B51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lef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20</w:t>
      </w:r>
    </w:p>
    <w:p w14:paraId="6ADF6A2E" w14:textId="4EE4FDD8" w:rsidR="00C51B51" w:rsidRPr="00AC5F9C" w:rsidRDefault="00C51B51" w:rsidP="00C51B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C51B5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C51B51">
        <w:rPr>
          <w:rFonts w:ascii="Consolas" w:hAnsi="Consolas" w:cs="Segoe UI"/>
          <w:sz w:val="24"/>
          <w:szCs w:val="24"/>
        </w:rPr>
        <w:t>100</w:t>
      </w:r>
    </w:p>
    <w:p w14:paraId="704DAA97" w14:textId="77777777" w:rsidR="007377AA" w:rsidRPr="00AC5F9C" w:rsidRDefault="007377AA" w:rsidP="00337901">
      <w:pPr>
        <w:spacing w:after="0"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C1C1A15" w14:textId="025B0226" w:rsidR="00A057AD" w:rsidRPr="00AC5F9C" w:rsidRDefault="002D2013" w:rsidP="005E7BBD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7C100C5" w14:textId="31ECB344" w:rsidR="00A057AD" w:rsidRPr="00AC5F9C" w:rsidRDefault="00A057AD" w:rsidP="00C51B51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siz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sesua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ka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est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cipt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vari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isual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DAEC211" w14:textId="2C6C2D79" w:rsidR="00337901" w:rsidRPr="00AC5F9C" w:rsidRDefault="00337901" w:rsidP="00C51B51">
      <w:pPr>
        <w:rPr>
          <w:rFonts w:ascii="Segoe UI" w:hAnsi="Segoe UI" w:cs="Segoe UI"/>
          <w:b/>
          <w:bCs/>
          <w:sz w:val="32"/>
          <w:szCs w:val="32"/>
          <w:lang w:val="en-US"/>
        </w:rPr>
      </w:pPr>
    </w:p>
    <w:p w14:paraId="667F33BE" w14:textId="36FB731C" w:rsidR="002D2013" w:rsidRPr="00AC5F9C" w:rsidRDefault="00C51B51" w:rsidP="00C51B51">
      <w:pPr>
        <w:spacing w:after="0" w:line="360" w:lineRule="auto"/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46F6E70C" w14:textId="2968FF56" w:rsidR="00A057AD" w:rsidRPr="00AC5F9C" w:rsidRDefault="00A057AD">
      <w:pPr>
        <w:pStyle w:val="ListParagraph"/>
        <w:numPr>
          <w:ilvl w:val="0"/>
          <w:numId w:val="66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="00C51B51"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051C9316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B54592F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7CDB580" w14:textId="77777777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634F778" w14:textId="2D476A82" w:rsidR="00A057AD" w:rsidRPr="00AC5F9C" w:rsidRDefault="00A057AD">
      <w:pPr>
        <w:pStyle w:val="ListParagraph"/>
        <w:numPr>
          <w:ilvl w:val="0"/>
          <w:numId w:val="6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DAFA734" w14:textId="77777777" w:rsidR="00A057AD" w:rsidRPr="00AC5F9C" w:rsidRDefault="00A057AD" w:rsidP="005E7BBD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2C7575A9" w14:textId="312F93B6" w:rsidR="00A057AD" w:rsidRPr="00AC5F9C" w:rsidRDefault="00A057AD">
      <w:pPr>
        <w:pStyle w:val="ListParagraph"/>
        <w:numPr>
          <w:ilvl w:val="0"/>
          <w:numId w:val="66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4A9CE87" w14:textId="24F5E393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</w:t>
      </w:r>
    </w:p>
    <w:p w14:paraId="2CEF6F90" w14:textId="7F908248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30 </w:t>
      </w:r>
    </w:p>
    <w:p w14:paraId="7D712305" w14:textId="65E2FC7D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size</w:t>
      </w:r>
      <w:proofErr w:type="spellEnd"/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2 </w:t>
      </w:r>
    </w:p>
    <w:p w14:paraId="0D57AEF9" w14:textId="4FFD3CD2" w:rsidR="00A057AD" w:rsidRPr="00AC5F9C" w:rsidRDefault="00A057AD" w:rsidP="005E7BBD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2522F6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523EE67E" w14:textId="77777777" w:rsidR="00A057AD" w:rsidRPr="00AC5F9C" w:rsidRDefault="00A057AD" w:rsidP="005E7BBD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6AC7865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Dua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ED9AFEE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20F9524" w14:textId="77777777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F432262" w14:textId="1758505C" w:rsidR="00A057AD" w:rsidRPr="00AC5F9C" w:rsidRDefault="00A057AD">
      <w:pPr>
        <w:pStyle w:val="ListParagraph"/>
        <w:numPr>
          <w:ilvl w:val="0"/>
          <w:numId w:val="6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262A5DA" w14:textId="31EFEBE4" w:rsidR="00337901" w:rsidRPr="00AC5F9C" w:rsidRDefault="00337901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 w:rsidRPr="00AC5F9C">
        <w:rPr>
          <w:rFonts w:ascii="Segoe UI" w:eastAsiaTheme="majorEastAsia" w:hAnsi="Segoe UI" w:cs="Segoe UI"/>
          <w:b/>
          <w:sz w:val="24"/>
          <w:szCs w:val="24"/>
          <w:lang w:val="en-US"/>
        </w:rPr>
        <w:br w:type="page"/>
      </w:r>
    </w:p>
    <w:p w14:paraId="428D89EE" w14:textId="25FBB001" w:rsidR="007A133B" w:rsidRPr="002522F6" w:rsidRDefault="007A133B" w:rsidP="002522F6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2" w:name="_Toc196392639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35744" behindDoc="1" locked="0" layoutInCell="1" allowOverlap="1" wp14:anchorId="330CA472" wp14:editId="2229B5C4">
                <wp:simplePos x="0" y="0"/>
                <wp:positionH relativeFrom="column">
                  <wp:posOffset>-9906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63636724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05F74742" w14:textId="77777777" w:rsidR="007A133B" w:rsidRPr="007377AA" w:rsidRDefault="007A133B" w:rsidP="007A133B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0CA472" id="_x0000_s1036" type="#_x0000_t15" style="position:absolute;left:0;text-align:left;margin-left:-7.8pt;margin-top:-1.8pt;width:469.8pt;height:27.6pt;z-index:-251380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Us6p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" adj="20966" fillcolor="#c88e0e" strokecolor="white [3212]" strokeweight="1pt">
                <v:textbox>
                  <w:txbxContent>
                    <w:p w14:paraId="05F74742" w14:textId="77777777" w:rsidR="007A133B" w:rsidRPr="007377AA" w:rsidRDefault="007A133B" w:rsidP="007A133B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7A133B">
        <w:rPr>
          <w:rFonts w:cs="Segoe UI"/>
          <w:color w:val="FFFFFF" w:themeColor="background1"/>
          <w:sz w:val="32"/>
          <w:lang w:val="en-US"/>
        </w:rPr>
        <w:t>Isdown</w:t>
      </w:r>
      <w:bookmarkEnd w:id="62"/>
      <w:proofErr w:type="spellEnd"/>
    </w:p>
    <w:p w14:paraId="4FC3DFD9" w14:textId="47B9A683" w:rsidR="002D2013" w:rsidRPr="00AC5F9C" w:rsidRDefault="002D2013" w:rsidP="002D2013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57D23E17" w14:textId="77777777" w:rsidR="007377AA" w:rsidRPr="00AC5F9C" w:rsidRDefault="007377AA" w:rsidP="002522F6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ece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status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pak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d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tif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ta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3E709CBE" w14:textId="5DCD655E" w:rsidR="007377AA" w:rsidRPr="00AC5F9C" w:rsidRDefault="007A133B" w:rsidP="007377AA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33696" behindDoc="0" locked="0" layoutInCell="1" allowOverlap="1" wp14:anchorId="2BB6A602" wp14:editId="21161DDE">
                <wp:simplePos x="0" y="0"/>
                <wp:positionH relativeFrom="column">
                  <wp:posOffset>30480</wp:posOffset>
                </wp:positionH>
                <wp:positionV relativeFrom="paragraph">
                  <wp:posOffset>136525</wp:posOffset>
                </wp:positionV>
                <wp:extent cx="5943600" cy="0"/>
                <wp:effectExtent l="0" t="0" r="0" b="0"/>
                <wp:wrapNone/>
                <wp:docPr id="17634497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E6A1066" id="Straight Connector 4" o:spid="_x0000_s1026" style="position:absolute;z-index:251933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.4pt,10.75pt" to="470.4pt,10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P+SpsNsAAAAH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12DD1364" w14:textId="31901677" w:rsidR="007377AA" w:rsidRPr="00AC5F9C" w:rsidRDefault="007377AA" w:rsidP="002522F6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ru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) dan Fals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Pemeriks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ak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ingga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j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6F6784" w14:textId="77777777" w:rsidR="002D2013" w:rsidRPr="00AC5F9C" w:rsidRDefault="002D2013" w:rsidP="00337901">
      <w:pPr>
        <w:spacing w:line="360" w:lineRule="auto"/>
        <w:ind w:firstLine="360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33C244FF" w14:textId="77777777" w:rsidR="00337901" w:rsidRPr="00AC5F9C" w:rsidRDefault="007377AA" w:rsidP="00337901">
      <w:pPr>
        <w:spacing w:line="360" w:lineRule="auto"/>
        <w:ind w:firstLine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ec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6377490" w14:textId="110E5A28" w:rsidR="00337901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2522F6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="002522F6" w:rsidRPr="00AC5F9C">
        <w:rPr>
          <w:rFonts w:ascii="Consolas" w:hAnsi="Consolas" w:cs="Courier New"/>
          <w:sz w:val="24"/>
          <w:szCs w:val="24"/>
          <w:lang w:val="en-US"/>
        </w:rPr>
        <w:t>isdown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DD1862B" w14:textId="77777777" w:rsidR="002522F6" w:rsidRPr="00AC5F9C" w:rsidRDefault="002522F6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  <w:lang w:val="en-US"/>
        </w:rPr>
      </w:pPr>
    </w:p>
    <w:p w14:paraId="1C46AFD0" w14:textId="555B8C0A" w:rsidR="00337901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up</w:t>
      </w:r>
      <w:proofErr w:type="spellEnd"/>
    </w:p>
    <w:p w14:paraId="2322E4FD" w14:textId="77777777" w:rsidR="002522F6" w:rsidRPr="00AC5F9C" w:rsidRDefault="002522F6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  <w:lang w:val="en-US"/>
        </w:rPr>
      </w:pPr>
    </w:p>
    <w:p w14:paraId="4DA10C97" w14:textId="59934783" w:rsidR="007377AA" w:rsidRPr="00AC5F9C" w:rsidRDefault="007377AA" w:rsidP="00337901">
      <w:pPr>
        <w:shd w:val="clear" w:color="auto" w:fill="D9D9D9" w:themeFill="background1" w:themeFillShade="D9"/>
        <w:spacing w:after="0" w:line="360" w:lineRule="auto"/>
        <w:ind w:left="567" w:hanging="141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print</w:t>
      </w:r>
      <w:r w:rsidR="002522F6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proofErr w:type="spellStart"/>
      <w:r w:rsidR="002522F6" w:rsidRPr="00AC5F9C">
        <w:rPr>
          <w:rFonts w:ascii="Consolas" w:hAnsi="Consolas" w:cs="Courier New"/>
          <w:sz w:val="24"/>
          <w:szCs w:val="24"/>
          <w:lang w:val="en-US"/>
        </w:rPr>
        <w:t>isdown</w:t>
      </w:r>
      <w:proofErr w:type="spellEnd"/>
    </w:p>
    <w:p w14:paraId="104C02F8" w14:textId="77777777" w:rsidR="007377AA" w:rsidRPr="00AC5F9C" w:rsidRDefault="007377AA" w:rsidP="00F10C6A">
      <w:pPr>
        <w:spacing w:after="0" w:line="276" w:lineRule="auto"/>
        <w:ind w:firstLine="360"/>
        <w:rPr>
          <w:rFonts w:ascii="Segoe UI" w:hAnsi="Segoe UI" w:cs="Segoe UI"/>
          <w:sz w:val="24"/>
          <w:szCs w:val="24"/>
          <w:lang w:val="en-US"/>
        </w:rPr>
      </w:pPr>
    </w:p>
    <w:p w14:paraId="48E81CB6" w14:textId="2210B932" w:rsidR="007377AA" w:rsidRPr="00AC5F9C" w:rsidRDefault="007377AA" w:rsidP="001C2C34">
      <w:pPr>
        <w:spacing w:after="0" w:line="360" w:lineRule="auto"/>
        <w:ind w:firstLine="36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6E5D2244" w14:textId="0B0D0023" w:rsidR="00F10C6A" w:rsidRPr="00AC5F9C" w:rsidRDefault="002522F6" w:rsidP="00F10C6A">
      <w:pPr>
        <w:keepNext/>
        <w:spacing w:after="0" w:line="360" w:lineRule="auto"/>
        <w:ind w:firstLine="360"/>
      </w:pPr>
      <w:r w:rsidRPr="00AC5F9C">
        <w:rPr>
          <w:noProof/>
        </w:rPr>
        <w:drawing>
          <wp:inline distT="0" distB="0" distL="0" distR="0" wp14:anchorId="0CCAEAC7" wp14:editId="4E22AB26">
            <wp:extent cx="5532120" cy="837234"/>
            <wp:effectExtent l="0" t="0" r="0" b="1270"/>
            <wp:docPr id="12295759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9575972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559525" cy="841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5C7DE5" w14:textId="045DF7F1" w:rsidR="00F10C6A" w:rsidRPr="00AC5F9C" w:rsidRDefault="00F10C6A" w:rsidP="00F10C6A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63" w:name="_Toc192105868"/>
      <w:bookmarkStart w:id="64" w:name="_Toc196350283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4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isdown</w:t>
      </w:r>
      <w:proofErr w:type="spellEnd"/>
      <w:r w:rsidRPr="00AC5F9C">
        <w:rPr>
          <w:color w:val="auto"/>
        </w:rPr>
        <w:t>)</w:t>
      </w:r>
      <w:bookmarkEnd w:id="63"/>
      <w:bookmarkEnd w:id="64"/>
    </w:p>
    <w:p w14:paraId="11E73730" w14:textId="448CF746" w:rsidR="007377AA" w:rsidRPr="00AC5F9C" w:rsidRDefault="007A133B" w:rsidP="00337901">
      <w:pPr>
        <w:spacing w:line="360" w:lineRule="auto"/>
        <w:ind w:left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rue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ma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alse.</w:t>
      </w:r>
    </w:p>
    <w:p w14:paraId="19959AF2" w14:textId="77777777" w:rsidR="002522F6" w:rsidRPr="00AC5F9C" w:rsidRDefault="002522F6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3104E400" w14:textId="77777777" w:rsidR="002522F6" w:rsidRDefault="002522F6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52C23C3A" w14:textId="77777777" w:rsidR="001C2C34" w:rsidRPr="00AC5F9C" w:rsidRDefault="001C2C34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6E6A0F9B" w14:textId="23AB9BB5" w:rsidR="007A133B" w:rsidRPr="00AC5F9C" w:rsidRDefault="007A133B" w:rsidP="007A133B">
      <w:pPr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54E30B11" w14:textId="45862295" w:rsidR="002D2013" w:rsidRPr="00AC5F9C" w:rsidRDefault="00A67210" w:rsidP="00A67210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3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eriks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na</w:t>
      </w:r>
      <w:proofErr w:type="spellEnd"/>
    </w:p>
    <w:p w14:paraId="5B08BF89" w14:textId="28858420" w:rsidR="00F10C6A" w:rsidRPr="00AC5F9C" w:rsidRDefault="00F10C6A" w:rsidP="00A67210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9A8CE7F" w14:textId="0D6F77D6" w:rsidR="00F10C6A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71020F38" w14:textId="014F9FE3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buat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onaktif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C7B85E5" w14:textId="7019F754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</w:p>
    <w:p w14:paraId="41D6406B" w14:textId="6D47ADEA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34C13C45" w14:textId="00960603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erik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560D836" w14:textId="74573BF4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</w:p>
    <w:p w14:paraId="689DF089" w14:textId="479F34D4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erpin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1B6FB515" w14:textId="1C8BE8BC" w:rsidR="00A67210" w:rsidRPr="00AC5F9C" w:rsidRDefault="00A67210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indah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-150,0)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E0C7838" w14:textId="170D4A09" w:rsidR="00A67210" w:rsidRPr="00AC5F9C" w:rsidRDefault="00A67210" w:rsidP="00A67210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-150 0</w:t>
      </w:r>
    </w:p>
    <w:p w14:paraId="2A5AA752" w14:textId="7F13C952" w:rsidR="00A67210" w:rsidRPr="00AC5F9C" w:rsidRDefault="00A67210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244AE4FE" w14:textId="24E0543C" w:rsidR="00A67210" w:rsidRPr="00AC5F9C" w:rsidRDefault="00044ECC" w:rsidP="00A6721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una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run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6C866082" w14:textId="0392C57A" w:rsidR="00044ECC" w:rsidRPr="00AC5F9C" w:rsidRDefault="00044ECC" w:rsidP="00044EC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  <w:lang w:val="en-US"/>
        </w:rPr>
        <w:t>pendown</w:t>
      </w:r>
      <w:proofErr w:type="spellEnd"/>
    </w:p>
    <w:p w14:paraId="0C79BFC9" w14:textId="7E6CB1D0" w:rsidR="00A67210" w:rsidRPr="00AC5F9C" w:rsidRDefault="00044ECC">
      <w:pPr>
        <w:pStyle w:val="ListParagraph"/>
        <w:numPr>
          <w:ilvl w:val="0"/>
          <w:numId w:val="95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199BC8F4" w14:textId="39609C57" w:rsidR="00044ECC" w:rsidRPr="00AC5F9C" w:rsidRDefault="00044ECC" w:rsidP="00044EC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ks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0CBCD6EE" w14:textId="2C207B19" w:rsidR="00044ECC" w:rsidRPr="00AC5F9C" w:rsidRDefault="00044ECC" w:rsidP="00044EC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</w:p>
    <w:p w14:paraId="04476E7C" w14:textId="751F36D6" w:rsidR="007A133B" w:rsidRPr="00AC5F9C" w:rsidRDefault="007A133B" w:rsidP="00F10C6A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52C7C65" w14:textId="35628FA0" w:rsidR="002D2013" w:rsidRPr="00AC5F9C" w:rsidRDefault="002D2013" w:rsidP="002D2013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3389B51F" w14:textId="71DAF23F" w:rsidR="00F10C6A" w:rsidRPr="00AC5F9C" w:rsidRDefault="00F10C6A" w:rsidP="00F10C6A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ec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statu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nam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og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amb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97D5E86" w14:textId="77777777" w:rsidR="00936F0B" w:rsidRPr="00AC5F9C" w:rsidRDefault="00936F0B" w:rsidP="00F10C6A">
      <w:pPr>
        <w:spacing w:line="360" w:lineRule="auto"/>
        <w:ind w:left="360"/>
        <w:jc w:val="both"/>
        <w:rPr>
          <w:rFonts w:ascii="Segoe UI" w:hAnsi="Segoe UI" w:cs="Segoe UI"/>
          <w:sz w:val="24"/>
          <w:szCs w:val="24"/>
          <w:lang w:val="en-US"/>
        </w:rPr>
      </w:pPr>
    </w:p>
    <w:p w14:paraId="1F2EF61A" w14:textId="1E15A40B" w:rsidR="00F10C6A" w:rsidRPr="00AC5F9C" w:rsidRDefault="00F10C6A" w:rsidP="002D2013">
      <w:pPr>
        <w:ind w:firstLine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4315C76" w14:textId="4DCB8AE2" w:rsidR="00F10C6A" w:rsidRPr="00AC5F9C" w:rsidRDefault="00044ECC" w:rsidP="00044ECC">
      <w:pPr>
        <w:ind w:firstLine="360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796D4A66" w14:textId="3A4CA0FD" w:rsidR="00F10C6A" w:rsidRPr="00AC5F9C" w:rsidRDefault="00F10C6A">
      <w:pPr>
        <w:pStyle w:val="ListParagraph"/>
        <w:numPr>
          <w:ilvl w:val="0"/>
          <w:numId w:val="70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1DD75D4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True</w:t>
      </w:r>
    </w:p>
    <w:p w14:paraId="6B930DB3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False</w:t>
      </w:r>
    </w:p>
    <w:p w14:paraId="466FEDB8" w14:textId="77777777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None</w:t>
      </w:r>
    </w:p>
    <w:p w14:paraId="3A98E92E" w14:textId="482F5DF2" w:rsidR="00F10C6A" w:rsidRPr="00AC5F9C" w:rsidRDefault="00F10C6A">
      <w:pPr>
        <w:pStyle w:val="ListParagraph"/>
        <w:numPr>
          <w:ilvl w:val="0"/>
          <w:numId w:val="71"/>
        </w:numPr>
        <w:spacing w:line="360" w:lineRule="auto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</w:rPr>
        <w:t>Error</w:t>
      </w:r>
    </w:p>
    <w:p w14:paraId="5949D022" w14:textId="77777777" w:rsidR="00044ECC" w:rsidRPr="00AC5F9C" w:rsidRDefault="00044ECC" w:rsidP="00044ECC">
      <w:pPr>
        <w:pStyle w:val="ListParagraph"/>
        <w:spacing w:line="360" w:lineRule="auto"/>
        <w:ind w:left="108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0968DC2" w14:textId="77777777" w:rsidR="00F10C6A" w:rsidRPr="00AC5F9C" w:rsidRDefault="00F10C6A">
      <w:pPr>
        <w:pStyle w:val="ListParagraph"/>
        <w:numPr>
          <w:ilvl w:val="0"/>
          <w:numId w:val="7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erikut:pendown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>()</w:t>
      </w:r>
    </w:p>
    <w:p w14:paraId="629B2419" w14:textId="021EE6C4" w:rsidR="00F10C6A" w:rsidRPr="00AC5F9C" w:rsidRDefault="00F10C6A" w:rsidP="00F10C6A">
      <w:pPr>
        <w:pStyle w:val="ListParagraph"/>
        <w:shd w:val="clear" w:color="auto" w:fill="D9D9D9" w:themeFill="background1" w:themeFillShade="D9"/>
        <w:spacing w:after="0" w:line="360" w:lineRule="auto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print</w:t>
      </w:r>
      <w:r w:rsidR="00044ECC" w:rsidRPr="00AC5F9C">
        <w:rPr>
          <w:rFonts w:ascii="Consolas" w:hAnsi="Consolas" w:cs="Courier New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Courier New"/>
          <w:sz w:val="24"/>
          <w:szCs w:val="24"/>
        </w:rPr>
        <w:t>isdown</w:t>
      </w:r>
      <w:proofErr w:type="spellEnd"/>
    </w:p>
    <w:p w14:paraId="31C82DCE" w14:textId="552B6C60" w:rsidR="00F10C6A" w:rsidRPr="00AC5F9C" w:rsidRDefault="00F10C6A" w:rsidP="00F10C6A">
      <w:pPr>
        <w:shd w:val="clear" w:color="auto" w:fill="D9D9D9" w:themeFill="background1" w:themeFillShade="D9"/>
        <w:spacing w:after="0" w:line="360" w:lineRule="auto"/>
        <w:ind w:left="720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up</w:t>
      </w:r>
      <w:proofErr w:type="spellEnd"/>
    </w:p>
    <w:p w14:paraId="33467E91" w14:textId="7DE981A1" w:rsidR="00F10C6A" w:rsidRPr="00AC5F9C" w:rsidRDefault="00F10C6A" w:rsidP="00F10C6A">
      <w:pPr>
        <w:shd w:val="clear" w:color="auto" w:fill="D9D9D9" w:themeFill="background1" w:themeFillShade="D9"/>
        <w:spacing w:after="0" w:line="360" w:lineRule="auto"/>
        <w:ind w:left="720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print</w:t>
      </w:r>
      <w:r w:rsidR="00044ECC" w:rsidRPr="00AC5F9C">
        <w:rPr>
          <w:rFonts w:ascii="Consolas" w:hAnsi="Consolas" w:cs="Courier New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Courier New"/>
          <w:sz w:val="24"/>
          <w:szCs w:val="24"/>
        </w:rPr>
        <w:t>isdown</w:t>
      </w:r>
      <w:proofErr w:type="spellEnd"/>
    </w:p>
    <w:p w14:paraId="4C1DA0BF" w14:textId="77777777" w:rsidR="00F10C6A" w:rsidRPr="00AC5F9C" w:rsidRDefault="00F10C6A" w:rsidP="00F10C6A">
      <w:pPr>
        <w:spacing w:after="0" w:line="360" w:lineRule="auto"/>
        <w:ind w:left="720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output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2A9C92A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True, False</w:t>
      </w:r>
    </w:p>
    <w:p w14:paraId="728DAE87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True</w:t>
      </w:r>
    </w:p>
    <w:p w14:paraId="058B3A19" w14:textId="77777777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True, True</w:t>
      </w:r>
    </w:p>
    <w:p w14:paraId="0EA46EF4" w14:textId="5A90F170" w:rsidR="00F10C6A" w:rsidRPr="00AC5F9C" w:rsidRDefault="00F10C6A">
      <w:pPr>
        <w:pStyle w:val="ListParagraph"/>
        <w:numPr>
          <w:ilvl w:val="0"/>
          <w:numId w:val="7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False</w:t>
      </w:r>
    </w:p>
    <w:p w14:paraId="6D93878B" w14:textId="77777777" w:rsidR="002D2013" w:rsidRPr="002D2013" w:rsidRDefault="002D2013" w:rsidP="002D2013">
      <w:pPr>
        <w:ind w:left="426"/>
        <w:rPr>
          <w:lang w:val="en-US"/>
        </w:rPr>
      </w:pPr>
    </w:p>
    <w:p w14:paraId="0A086540" w14:textId="77777777" w:rsidR="009E0CD3" w:rsidRPr="006016CB" w:rsidRDefault="009E0CD3" w:rsidP="00430F0B">
      <w:pPr>
        <w:spacing w:line="360" w:lineRule="auto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6016CB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5E083A8F" w14:textId="7535FDE2" w:rsidR="000231B9" w:rsidRPr="001A5854" w:rsidRDefault="000231B9" w:rsidP="00FE3830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5" w:name="_Toc196392640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51104" behindDoc="1" locked="0" layoutInCell="1" allowOverlap="1" wp14:anchorId="227118B2" wp14:editId="0B8778DF">
                <wp:simplePos x="0" y="0"/>
                <wp:positionH relativeFrom="column">
                  <wp:posOffset>-76200</wp:posOffset>
                </wp:positionH>
                <wp:positionV relativeFrom="paragraph">
                  <wp:posOffset>-7620</wp:posOffset>
                </wp:positionV>
                <wp:extent cx="5966460" cy="350520"/>
                <wp:effectExtent l="0" t="0" r="34290" b="11430"/>
                <wp:wrapNone/>
                <wp:docPr id="22140528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C47A7D" w14:textId="77777777" w:rsidR="000231B9" w:rsidRPr="007377AA" w:rsidRDefault="000231B9" w:rsidP="000231B9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7118B2" id="_x0000_s1037" type="#_x0000_t15" style="position:absolute;left:0;text-align:left;margin-left:-6pt;margin-top:-.6pt;width:469.8pt;height:27.6pt;z-index:-251365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MAYklA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" adj="20966" fillcolor="#c88e0e" strokecolor="white [3212]" strokeweight="1pt">
                <v:textbox>
                  <w:txbxContent>
                    <w:p w14:paraId="6AC47A7D" w14:textId="77777777" w:rsidR="000231B9" w:rsidRPr="007377AA" w:rsidRDefault="000231B9" w:rsidP="000231B9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0231B9">
        <w:rPr>
          <w:rFonts w:cs="Segoe UI"/>
          <w:color w:val="FFFFFF" w:themeColor="background1"/>
          <w:sz w:val="32"/>
          <w:lang w:val="en-US"/>
        </w:rPr>
        <w:t>Pencolor</w:t>
      </w:r>
      <w:bookmarkEnd w:id="65"/>
      <w:proofErr w:type="spellEnd"/>
    </w:p>
    <w:p w14:paraId="25046F1C" w14:textId="25819417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10A0E4A" w14:textId="77777777" w:rsidR="00F065F3" w:rsidRPr="00AC5F9C" w:rsidRDefault="00F065F3" w:rsidP="001A5854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garis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gamb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1C2AC01D" w14:textId="05CEA69B" w:rsidR="00F065F3" w:rsidRPr="00AC5F9C" w:rsidRDefault="000231B9" w:rsidP="000231B9">
      <w:pPr>
        <w:pStyle w:val="ListParagraph"/>
        <w:spacing w:after="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55200" behindDoc="0" locked="0" layoutInCell="1" allowOverlap="1" wp14:anchorId="36152CD4" wp14:editId="65455A84">
                <wp:simplePos x="0" y="0"/>
                <wp:positionH relativeFrom="column">
                  <wp:posOffset>-7620</wp:posOffset>
                </wp:positionH>
                <wp:positionV relativeFrom="paragraph">
                  <wp:posOffset>220980</wp:posOffset>
                </wp:positionV>
                <wp:extent cx="5943600" cy="0"/>
                <wp:effectExtent l="0" t="0" r="0" b="0"/>
                <wp:wrapNone/>
                <wp:docPr id="126854903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39E10D8" id="Straight Connector 4" o:spid="_x0000_s1026" style="position:absolute;z-index:2519552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.6pt,17.4pt" to="467.4pt,17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" strokecolor="#d8d8d8 [2732]" strokeweight="1pt">
                <v:stroke joinstyle="miter"/>
              </v:line>
            </w:pict>
          </mc:Fallback>
        </mc:AlternateContent>
      </w:r>
    </w:p>
    <w:p w14:paraId="176BEC26" w14:textId="5675F1EB" w:rsidR="000231B9" w:rsidRPr="00AC5F9C" w:rsidRDefault="000231B9" w:rsidP="000231B9">
      <w:pPr>
        <w:pStyle w:val="ListParagraph"/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482823F6" w14:textId="44540F7B" w:rsidR="00F065F3" w:rsidRPr="00AC5F9C" w:rsidRDefault="00F065F3" w:rsidP="00FE383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="001A5854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red)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GB (</w:t>
      </w:r>
      <w:proofErr w:type="spellStart"/>
      <w:r w:rsidRPr="00AC5F9C">
        <w:rPr>
          <w:rFonts w:ascii="Segoe UI" w:hAnsi="Segoe UI" w:cs="Segoe UI"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sz w:val="24"/>
          <w:szCs w:val="24"/>
        </w:rPr>
        <w:t>: "FF0000").</w:t>
      </w:r>
    </w:p>
    <w:p w14:paraId="4A7389F6" w14:textId="77777777" w:rsidR="00F065F3" w:rsidRPr="00AC5F9C" w:rsidRDefault="00F065F3" w:rsidP="00D01751">
      <w:pPr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70251FCD" w14:textId="4A917CF4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140BB765" w14:textId="2DE8DD6E" w:rsidR="00F065F3" w:rsidRPr="00AC5F9C" w:rsidRDefault="00F065F3" w:rsidP="00F065F3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226B653" w14:textId="16BF92B6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color</w:t>
      </w:r>
      <w:proofErr w:type="spellEnd"/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“</w:t>
      </w:r>
      <w:r w:rsidRPr="00AC5F9C">
        <w:rPr>
          <w:rFonts w:ascii="Consolas" w:hAnsi="Consolas" w:cs="Courier New"/>
          <w:sz w:val="24"/>
          <w:szCs w:val="24"/>
          <w:lang w:val="en-US"/>
        </w:rPr>
        <w:t>blue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>”</w:t>
      </w:r>
    </w:p>
    <w:p w14:paraId="022D75EF" w14:textId="77777777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3CECA8F8" w14:textId="65E8F79F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5E1B1047" w14:textId="03BF8B28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4F4C59FF" w14:textId="1FD6852B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F255C2F" w14:textId="3CBFA981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90 </w:t>
      </w:r>
    </w:p>
    <w:p w14:paraId="174E5B08" w14:textId="12E3805A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</w:t>
      </w:r>
    </w:p>
    <w:p w14:paraId="34070139" w14:textId="3BB46716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0BC6ADD8" w14:textId="712536CE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293F1258" w14:textId="4565E594" w:rsidR="00F065F3" w:rsidRPr="00AC5F9C" w:rsidRDefault="00F065F3" w:rsidP="000231B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FE3830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0B899A9B" w14:textId="77777777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9C762E2" w14:textId="297A75DA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5BCF136F" w14:textId="77777777" w:rsidR="00F065F3" w:rsidRPr="00AC5F9C" w:rsidRDefault="00F065F3" w:rsidP="00F065F3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46AC7E3A" wp14:editId="0BF99914">
            <wp:extent cx="1983905" cy="1980000"/>
            <wp:effectExtent l="0" t="0" r="0" b="1270"/>
            <wp:docPr id="15730707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307072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98390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FAB218" w14:textId="72CB2062" w:rsidR="00F065F3" w:rsidRPr="00AC5F9C" w:rsidRDefault="00F065F3" w:rsidP="00F065F3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    </w:t>
      </w:r>
      <w:bookmarkStart w:id="66" w:name="_Toc192105869"/>
      <w:bookmarkStart w:id="67" w:name="_Toc196350284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5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color</w:t>
      </w:r>
      <w:proofErr w:type="spellEnd"/>
      <w:r w:rsidRPr="00AC5F9C">
        <w:rPr>
          <w:color w:val="auto"/>
        </w:rPr>
        <w:t>)</w:t>
      </w:r>
      <w:bookmarkEnd w:id="66"/>
      <w:bookmarkEnd w:id="67"/>
    </w:p>
    <w:p w14:paraId="7FCE2518" w14:textId="77777777" w:rsidR="00F065F3" w:rsidRPr="00AC5F9C" w:rsidRDefault="00F065F3" w:rsidP="00F065F3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C71EECB" w14:textId="26542ECC" w:rsidR="00F065F3" w:rsidRPr="00AC5F9C" w:rsidRDefault="00F065F3" w:rsidP="00D017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color</w:t>
      </w:r>
      <w:proofErr w:type="spellEnd"/>
      <w:r w:rsidR="00FE3830"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</w:t>
      </w:r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"blue</w:t>
      </w:r>
      <w:proofErr w:type="gram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"</w:t>
      </w:r>
      <w:r w:rsidR="00FE3830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en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-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02B6D02" w14:textId="04875730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971A646" w14:textId="3EADC801" w:rsidR="00F065F3" w:rsidRPr="00AC5F9C" w:rsidRDefault="00FE3830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4:</w:t>
      </w:r>
      <w:r w:rsidR="000558EB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Mengubah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warna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garis</w:t>
      </w:r>
    </w:p>
    <w:p w14:paraId="5F4965F9" w14:textId="7136C4AB" w:rsidR="000231B9" w:rsidRPr="00AC5F9C" w:rsidRDefault="000231B9" w:rsidP="000231B9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DD9DDC5" w14:textId="36E45708" w:rsidR="000231B9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Pena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iru</w:t>
      </w:r>
      <w:proofErr w:type="spellEnd"/>
    </w:p>
    <w:p w14:paraId="48D707CE" w14:textId="5BB4821A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45E73F9" w14:textId="25B9C329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0558EB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0558EB">
        <w:rPr>
          <w:rFonts w:ascii="Consolas" w:hAnsi="Consolas" w:cs="Segoe UI"/>
          <w:sz w:val="24"/>
          <w:szCs w:val="24"/>
        </w:rPr>
        <w:t>"blue"</w:t>
      </w:r>
    </w:p>
    <w:p w14:paraId="1910F8C6" w14:textId="30DA7F9A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5E72D3D1" w14:textId="0C7A7FC2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1893683" w14:textId="234F56DD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36FC149C" w14:textId="21D9FE87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Pena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rah</w:t>
      </w:r>
      <w:proofErr w:type="spellEnd"/>
    </w:p>
    <w:p w14:paraId="171B5D46" w14:textId="455A980A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Ubah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4A50995" w14:textId="36FF816A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0558EB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0558EB">
        <w:rPr>
          <w:rFonts w:ascii="Consolas" w:hAnsi="Consolas" w:cs="Segoe UI"/>
          <w:sz w:val="24"/>
          <w:szCs w:val="24"/>
        </w:rPr>
        <w:t>"</w:t>
      </w:r>
      <w:r w:rsidRPr="00AC5F9C">
        <w:rPr>
          <w:rFonts w:ascii="Consolas" w:hAnsi="Consolas" w:cs="Segoe UI"/>
          <w:sz w:val="24"/>
          <w:szCs w:val="24"/>
        </w:rPr>
        <w:t>red</w:t>
      </w:r>
      <w:r w:rsidRPr="000558EB">
        <w:rPr>
          <w:rFonts w:ascii="Consolas" w:hAnsi="Consolas" w:cs="Segoe UI"/>
          <w:sz w:val="24"/>
          <w:szCs w:val="24"/>
        </w:rPr>
        <w:t>"</w:t>
      </w:r>
    </w:p>
    <w:p w14:paraId="6152F5E4" w14:textId="439CBCF0" w:rsidR="00FE3830" w:rsidRPr="00AC5F9C" w:rsidRDefault="00FE3830">
      <w:pPr>
        <w:pStyle w:val="ListParagraph"/>
        <w:numPr>
          <w:ilvl w:val="0"/>
          <w:numId w:val="96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3AFDBBA4" w14:textId="081F34D8" w:rsidR="00FE3830" w:rsidRPr="00AC5F9C" w:rsidRDefault="00FE3830" w:rsidP="00FE3830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34A69B2" w14:textId="231D492E" w:rsidR="000558EB" w:rsidRPr="00AC5F9C" w:rsidRDefault="000558EB" w:rsidP="000558EB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1375D983" w14:textId="5D23D239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C4B7885" w14:textId="65FC1EF1" w:rsidR="00F065F3" w:rsidRPr="00AC5F9C" w:rsidRDefault="00F065F3" w:rsidP="00F065F3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6D907DEF" w14:textId="2CCEB21F" w:rsidR="000231B9" w:rsidRPr="00AC5F9C" w:rsidRDefault="000231B9" w:rsidP="000231B9">
      <w:pPr>
        <w:spacing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intas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lalu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33703A9" w14:textId="5A96CD54" w:rsidR="000231B9" w:rsidRPr="00AC5F9C" w:rsidRDefault="000231B9" w:rsidP="00FE3830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474E2A7" w14:textId="47632510" w:rsidR="00F065F3" w:rsidRPr="00AC5F9C" w:rsidRDefault="000558EB" w:rsidP="000558EB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128A3731" w14:textId="77777777" w:rsidR="000231B9" w:rsidRPr="00AC5F9C" w:rsidRDefault="000231B9">
      <w:pPr>
        <w:pStyle w:val="ListParagraph"/>
        <w:numPr>
          <w:ilvl w:val="0"/>
          <w:numId w:val="7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09F4F96B" w14:textId="49EF5847" w:rsidR="000231B9" w:rsidRPr="00AC5F9C" w:rsidRDefault="000231B9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color</w:t>
      </w:r>
      <w:proofErr w:type="spellEnd"/>
      <w:r w:rsidR="000558EB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"red"</w:t>
      </w:r>
    </w:p>
    <w:p w14:paraId="0A780EB3" w14:textId="6318CFF8" w:rsidR="000231B9" w:rsidRPr="00AC5F9C" w:rsidRDefault="000231B9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0558EB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6829D1F3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0DB0792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07FD9A3" w14:textId="77777777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9A90856" w14:textId="166FF7BD" w:rsidR="000231B9" w:rsidRPr="00AC5F9C" w:rsidRDefault="000231B9">
      <w:pPr>
        <w:pStyle w:val="ListParagraph"/>
        <w:numPr>
          <w:ilvl w:val="0"/>
          <w:numId w:val="74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</w:t>
      </w:r>
    </w:p>
    <w:p w14:paraId="1555DFE0" w14:textId="77777777" w:rsidR="000231B9" w:rsidRPr="00AC5F9C" w:rsidRDefault="000231B9" w:rsidP="000231B9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24F8BC09" w14:textId="55EC32DF" w:rsidR="000231B9" w:rsidRPr="00AC5F9C" w:rsidRDefault="000231B9">
      <w:pPr>
        <w:pStyle w:val="ListParagraph"/>
        <w:numPr>
          <w:ilvl w:val="0"/>
          <w:numId w:val="73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forma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F3DE0E2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blue"</w:t>
      </w:r>
    </w:p>
    <w:p w14:paraId="15AB8909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#00FF00"</w:t>
      </w:r>
    </w:p>
    <w:p w14:paraId="668E6B4B" w14:textId="77777777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(1,0,0)</w:t>
      </w:r>
    </w:p>
    <w:p w14:paraId="3F943655" w14:textId="48A7C070" w:rsidR="000231B9" w:rsidRPr="00AC5F9C" w:rsidRDefault="000231B9">
      <w:pPr>
        <w:pStyle w:val="ListParagraph"/>
        <w:numPr>
          <w:ilvl w:val="0"/>
          <w:numId w:val="75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old</w:t>
      </w:r>
      <w:proofErr w:type="gramEnd"/>
      <w:r w:rsidRPr="00AC5F9C">
        <w:rPr>
          <w:rFonts w:ascii="Segoe UI" w:hAnsi="Segoe UI" w:cs="Segoe UI"/>
          <w:sz w:val="24"/>
          <w:szCs w:val="24"/>
        </w:rPr>
        <w:t>_red</w:t>
      </w:r>
      <w:proofErr w:type="spellEnd"/>
      <w:r w:rsidRPr="00AC5F9C">
        <w:rPr>
          <w:rFonts w:ascii="Segoe UI" w:hAnsi="Segoe UI" w:cs="Segoe UI"/>
          <w:sz w:val="24"/>
          <w:szCs w:val="24"/>
        </w:rPr>
        <w:t>"</w:t>
      </w:r>
    </w:p>
    <w:p w14:paraId="7EB4F563" w14:textId="77777777" w:rsidR="000231B9" w:rsidRDefault="000231B9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31F48E0" w14:textId="77777777" w:rsidR="00F065F3" w:rsidRPr="00F065F3" w:rsidRDefault="00F065F3" w:rsidP="00F065F3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558887D" w14:textId="77777777" w:rsidR="000231B9" w:rsidRDefault="000231B9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33FAA586" w14:textId="1D326EC9" w:rsidR="00072F0B" w:rsidRPr="00AC5F9C" w:rsidRDefault="00072F0B" w:rsidP="00AC5F9C">
      <w:pPr>
        <w:pStyle w:val="Heading2"/>
        <w:numPr>
          <w:ilvl w:val="0"/>
          <w:numId w:val="6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68" w:name="_Toc196392641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968512" behindDoc="1" locked="0" layoutInCell="1" allowOverlap="1" wp14:anchorId="3A091049" wp14:editId="07CF0EB1">
                <wp:simplePos x="0" y="0"/>
                <wp:positionH relativeFrom="column">
                  <wp:posOffset>-106680</wp:posOffset>
                </wp:positionH>
                <wp:positionV relativeFrom="paragraph">
                  <wp:posOffset>-15240</wp:posOffset>
                </wp:positionV>
                <wp:extent cx="5966460" cy="350520"/>
                <wp:effectExtent l="0" t="0" r="34290" b="11430"/>
                <wp:wrapNone/>
                <wp:docPr id="1231577704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C14DF03" w14:textId="77777777" w:rsidR="00072F0B" w:rsidRPr="007377AA" w:rsidRDefault="00072F0B" w:rsidP="00072F0B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091049" id="_x0000_s1038" type="#_x0000_t15" style="position:absolute;left:0;text-align:left;margin-left:-8.4pt;margin-top:-1.2pt;width:469.8pt;height:27.6pt;z-index:-251347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kS9p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h8H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" adj="20966" fillcolor="#c88e0e" strokecolor="white [3212]" strokeweight="1pt">
                <v:textbox>
                  <w:txbxContent>
                    <w:p w14:paraId="5C14DF03" w14:textId="77777777" w:rsidR="00072F0B" w:rsidRPr="007377AA" w:rsidRDefault="00072F0B" w:rsidP="00072F0B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Fillcolor</w:t>
      </w:r>
      <w:proofErr w:type="spellEnd"/>
      <w:r w:rsidR="00D02471" w:rsidRPr="00072F0B">
        <w:rPr>
          <w:rFonts w:cs="Segoe UI"/>
          <w:color w:val="FFFFFF" w:themeColor="background1"/>
          <w:sz w:val="32"/>
          <w:lang w:val="en-US"/>
        </w:rPr>
        <w:t xml:space="preserve">, </w: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Begin_fill</w:t>
      </w:r>
      <w:proofErr w:type="spellEnd"/>
      <w:r w:rsidR="00D02471" w:rsidRPr="00072F0B">
        <w:rPr>
          <w:rFonts w:cs="Segoe UI"/>
          <w:color w:val="FFFFFF" w:themeColor="background1"/>
          <w:sz w:val="32"/>
          <w:lang w:val="en-US"/>
        </w:rPr>
        <w:t xml:space="preserve">, &amp; </w:t>
      </w:r>
      <w:proofErr w:type="spellStart"/>
      <w:r w:rsidR="00D02471" w:rsidRPr="00072F0B">
        <w:rPr>
          <w:rFonts w:cs="Segoe UI"/>
          <w:color w:val="FFFFFF" w:themeColor="background1"/>
          <w:sz w:val="32"/>
          <w:lang w:val="en-US"/>
        </w:rPr>
        <w:t>End_fill</w:t>
      </w:r>
      <w:bookmarkEnd w:id="68"/>
      <w:proofErr w:type="spellEnd"/>
    </w:p>
    <w:p w14:paraId="6F47AF65" w14:textId="5FC48F5C" w:rsidR="008079DF" w:rsidRPr="00AC5F9C" w:rsidRDefault="008079DF" w:rsidP="008079DF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6DFCAC" w14:textId="77777777" w:rsidR="008079DF" w:rsidRPr="00AC5F9C" w:rsidRDefault="008079DF" w:rsidP="00AC5F9C">
      <w:pPr>
        <w:numPr>
          <w:ilvl w:val="0"/>
          <w:numId w:val="1"/>
        </w:numPr>
        <w:shd w:val="clear" w:color="auto" w:fill="FFFFFF"/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ar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rj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illcolo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gin_fil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dan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end_fil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si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geometri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0E93F48B" w14:textId="04FA0E32" w:rsidR="008079DF" w:rsidRPr="00AC5F9C" w:rsidRDefault="003807BD" w:rsidP="003807BD">
      <w:pPr>
        <w:spacing w:before="240"/>
        <w:ind w:left="360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72608" behindDoc="0" locked="0" layoutInCell="1" allowOverlap="1" wp14:anchorId="07FF52A9" wp14:editId="0CFB7469">
                <wp:simplePos x="0" y="0"/>
                <wp:positionH relativeFrom="column">
                  <wp:posOffset>0</wp:posOffset>
                </wp:positionH>
                <wp:positionV relativeFrom="paragraph">
                  <wp:posOffset>212725</wp:posOffset>
                </wp:positionV>
                <wp:extent cx="5943600" cy="0"/>
                <wp:effectExtent l="0" t="0" r="0" b="0"/>
                <wp:wrapNone/>
                <wp:docPr id="159761320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5361C38" id="Straight Connector 4" o:spid="_x0000_s1026" style="position:absolute;z-index:2519726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16.75pt" to="468pt,16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" strokecolor="#d8d8d8 [2732]" strokeweight="1pt">
                <v:stroke joinstyle="miter"/>
              </v:line>
            </w:pict>
          </mc:Fallback>
        </mc:AlternateContent>
      </w:r>
    </w:p>
    <w:p w14:paraId="449958FE" w14:textId="14F9C982" w:rsidR="008079DF" w:rsidRPr="00AC5F9C" w:rsidRDefault="008079DF" w:rsidP="003807BD">
      <w:pPr>
        <w:spacing w:line="360" w:lineRule="auto"/>
        <w:ind w:left="360" w:firstLine="360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er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nam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GB.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warn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</w:t>
      </w:r>
      <w:proofErr w:type="spellStart"/>
      <w:r w:rsidRPr="00AC5F9C">
        <w:rPr>
          <w:rFonts w:ascii="Segoe UI" w:hAnsi="Segoe UI" w:cs="Segoe UI"/>
          <w:i/>
          <w:iCs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" 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 dan </w:t>
      </w: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</w:p>
    <w:p w14:paraId="49F7E230" w14:textId="14C316FB" w:rsidR="008079DF" w:rsidRPr="00AC5F9C" w:rsidRDefault="008079DF">
      <w:pPr>
        <w:numPr>
          <w:ilvl w:val="0"/>
          <w:numId w:val="7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5AD2414" w14:textId="331EF669" w:rsidR="008079DF" w:rsidRPr="00AC5F9C" w:rsidRDefault="008079DF">
      <w:pPr>
        <w:numPr>
          <w:ilvl w:val="0"/>
          <w:numId w:val="7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Warna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er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su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B653896" w14:textId="77777777" w:rsidR="008079DF" w:rsidRPr="00AC5F9C" w:rsidRDefault="008079DF" w:rsidP="00D01751">
      <w:pPr>
        <w:spacing w:after="0"/>
        <w:ind w:left="360"/>
        <w:rPr>
          <w:rFonts w:ascii="Segoe UI" w:hAnsi="Segoe UI" w:cs="Segoe UI"/>
          <w:sz w:val="24"/>
          <w:szCs w:val="24"/>
          <w:lang w:val="en-US"/>
        </w:rPr>
      </w:pPr>
    </w:p>
    <w:p w14:paraId="43242A74" w14:textId="528ACCBB" w:rsidR="008079DF" w:rsidRPr="00AC5F9C" w:rsidRDefault="008079DF" w:rsidP="008079DF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3D5D737D" w14:textId="113F548C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jau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CFDA897" w14:textId="5F594C18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fillcolor</w:t>
      </w:r>
      <w:proofErr w:type="spellEnd"/>
      <w:r w:rsidR="00AA3FAB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"green" </w:t>
      </w:r>
    </w:p>
    <w:p w14:paraId="1624BBBA" w14:textId="77777777" w:rsidR="003807BD" w:rsidRPr="00AC5F9C" w:rsidRDefault="003807BD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A39A158" w14:textId="5EEA1980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begin_fill</w:t>
      </w:r>
      <w:proofErr w:type="spell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5FEF6371" w14:textId="12DB7D61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AA3FAB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50 </w:t>
      </w:r>
    </w:p>
    <w:p w14:paraId="6E769872" w14:textId="1A261F94" w:rsidR="008079DF" w:rsidRPr="00AC5F9C" w:rsidRDefault="008079DF" w:rsidP="003807BD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end_fill</w:t>
      </w:r>
      <w:proofErr w:type="spellEnd"/>
    </w:p>
    <w:p w14:paraId="1315B604" w14:textId="77777777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AD5C899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16B7ED66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0E359E2B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A5E7770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A866135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207398F" w14:textId="77777777" w:rsidR="001C2C34" w:rsidRDefault="001C2C34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688D4B1" w14:textId="404C167B" w:rsidR="008079DF" w:rsidRPr="00AC5F9C" w:rsidRDefault="008079DF" w:rsidP="008079DF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lastRenderedPageBreak/>
        <w:t>Hasil:</w:t>
      </w:r>
    </w:p>
    <w:p w14:paraId="34FBE26C" w14:textId="77777777" w:rsidR="008079DF" w:rsidRPr="00AC5F9C" w:rsidRDefault="008079DF" w:rsidP="008079DF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87D77A0" wp14:editId="6AA099E3">
            <wp:extent cx="1968284" cy="1980000"/>
            <wp:effectExtent l="0" t="0" r="0" b="1270"/>
            <wp:docPr id="178244309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2443096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196828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EBD30" w14:textId="3B194660" w:rsidR="008079DF" w:rsidRPr="00AC5F9C" w:rsidRDefault="008079DF" w:rsidP="008079DF">
      <w:pPr>
        <w:pStyle w:val="Caption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           </w:t>
      </w:r>
      <w:bookmarkStart w:id="69" w:name="_Toc192105870"/>
      <w:bookmarkStart w:id="70" w:name="_Toc196350285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6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n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fillcolor</w:t>
      </w:r>
      <w:proofErr w:type="spellEnd"/>
      <w:r w:rsidRPr="00AC5F9C">
        <w:rPr>
          <w:color w:val="auto"/>
        </w:rPr>
        <w:t xml:space="preserve">, </w:t>
      </w:r>
      <w:proofErr w:type="spellStart"/>
      <w:r w:rsidRPr="00AC5F9C">
        <w:rPr>
          <w:color w:val="auto"/>
        </w:rPr>
        <w:t>begin_fill</w:t>
      </w:r>
      <w:proofErr w:type="spellEnd"/>
      <w:r w:rsidRPr="00AC5F9C">
        <w:rPr>
          <w:color w:val="auto"/>
        </w:rPr>
        <w:t xml:space="preserve">, dan </w:t>
      </w:r>
      <w:proofErr w:type="spellStart"/>
      <w:r w:rsidRPr="00AC5F9C">
        <w:rPr>
          <w:color w:val="auto"/>
        </w:rPr>
        <w:t>end_fill</w:t>
      </w:r>
      <w:proofErr w:type="spellEnd"/>
      <w:r w:rsidRPr="00AC5F9C">
        <w:rPr>
          <w:color w:val="auto"/>
        </w:rPr>
        <w:t>)</w:t>
      </w:r>
      <w:bookmarkEnd w:id="69"/>
      <w:bookmarkEnd w:id="70"/>
    </w:p>
    <w:p w14:paraId="015B2999" w14:textId="2292623D" w:rsidR="008079DF" w:rsidRPr="00AC5F9C" w:rsidRDefault="008079DF" w:rsidP="008079DF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="00AA3FAB"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Segoe UI" w:hAnsi="Segoe UI" w:cs="Segoe UI"/>
          <w:sz w:val="24"/>
          <w:szCs w:val="24"/>
        </w:rPr>
        <w:t>"green" 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jau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2B981E9" w14:textId="64CF924D" w:rsidR="008079DF" w:rsidRPr="00AC5F9C" w:rsidRDefault="008079DF" w:rsidP="00AA3FAB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6F7FC92" w14:textId="40E19436" w:rsidR="008079DF" w:rsidRPr="00AC5F9C" w:rsidRDefault="00AA3FAB" w:rsidP="003807BD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</w:t>
      </w:r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ivitas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4.5: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Mewarnai</w:t>
      </w:r>
      <w:proofErr w:type="spellEnd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="00B8433D" w:rsidRPr="00AC5F9C">
        <w:rPr>
          <w:rFonts w:ascii="Segoe UI" w:hAnsi="Segoe UI" w:cs="Segoe UI"/>
          <w:b/>
          <w:bCs/>
          <w:sz w:val="28"/>
          <w:szCs w:val="28"/>
          <w:lang w:val="en-US"/>
        </w:rPr>
        <w:t>bentuk</w:t>
      </w:r>
      <w:proofErr w:type="spellEnd"/>
      <w:r w:rsidR="008079DF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</w:p>
    <w:p w14:paraId="3B2BA307" w14:textId="5C43C8CB" w:rsidR="008079DF" w:rsidRPr="00AC5F9C" w:rsidRDefault="008079DF" w:rsidP="008079DF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fillcolor</w:t>
      </w:r>
      <w:proofErr w:type="spellEnd"/>
      <w:r w:rsidR="00BF3168" w:rsidRPr="00AC5F9C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begin_fill</w:t>
      </w:r>
      <w:proofErr w:type="spellEnd"/>
      <w:r w:rsidR="00BF3168" w:rsidRPr="00AC5F9C">
        <w:rPr>
          <w:rFonts w:ascii="Segoe UI" w:hAnsi="Segoe UI" w:cs="Segoe UI"/>
          <w:sz w:val="24"/>
          <w:szCs w:val="24"/>
          <w:lang w:val="en-US"/>
        </w:rPr>
        <w:t xml:space="preserve">, dan </w:t>
      </w:r>
      <w:proofErr w:type="spellStart"/>
      <w:r w:rsidR="00BF3168" w:rsidRPr="00AC5F9C">
        <w:rPr>
          <w:rFonts w:ascii="Segoe UI" w:hAnsi="Segoe UI" w:cs="Segoe UI"/>
          <w:sz w:val="24"/>
          <w:szCs w:val="24"/>
          <w:lang w:val="en-US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41A2913" w14:textId="6C180991" w:rsidR="008079DF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sian</w:t>
      </w:r>
      <w:proofErr w:type="spellEnd"/>
    </w:p>
    <w:p w14:paraId="1647DE6C" w14:textId="0365B8D4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hu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71C642" w14:textId="3F75AEFB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fill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"green"</w:t>
      </w:r>
    </w:p>
    <w:p w14:paraId="7014ED47" w14:textId="4C998BB6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wal</w:t>
      </w:r>
      <w:proofErr w:type="spellEnd"/>
    </w:p>
    <w:p w14:paraId="1F327570" w14:textId="09EA6FFF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0F41057" w14:textId="3AB71CA5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begin_fill</w:t>
      </w:r>
      <w:proofErr w:type="spellEnd"/>
    </w:p>
    <w:p w14:paraId="24B3D5D9" w14:textId="0F888817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egitiga</w:t>
      </w:r>
      <w:proofErr w:type="spellEnd"/>
    </w:p>
    <w:p w14:paraId="26F94BEF" w14:textId="0D9792E9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Gera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B250E52" w14:textId="77777777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</w:p>
    <w:p w14:paraId="49C47FBB" w14:textId="77777777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</w:p>
    <w:p w14:paraId="3EE0AE39" w14:textId="14C89194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150</w:t>
      </w:r>
    </w:p>
    <w:p w14:paraId="4C88A64F" w14:textId="6D859A3A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righ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90</w:t>
      </w:r>
    </w:p>
    <w:p w14:paraId="31610A3A" w14:textId="397A9D81" w:rsidR="00B8433D" w:rsidRPr="00B8433D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B8433D">
        <w:rPr>
          <w:rFonts w:ascii="Consolas" w:hAnsi="Consolas" w:cs="Segoe UI"/>
          <w:sz w:val="24"/>
          <w:szCs w:val="24"/>
        </w:rPr>
        <w:t>150</w:t>
      </w:r>
    </w:p>
    <w:p w14:paraId="38E90F45" w14:textId="5CD4DB9F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B8433D">
        <w:rPr>
          <w:rFonts w:ascii="Consolas" w:hAnsi="Consolas" w:cs="Segoe UI"/>
          <w:sz w:val="24"/>
          <w:szCs w:val="24"/>
        </w:rPr>
        <w:t>home</w:t>
      </w:r>
    </w:p>
    <w:p w14:paraId="4DC6A32B" w14:textId="1D7559E3" w:rsidR="00B8433D" w:rsidRPr="00AC5F9C" w:rsidRDefault="00B8433D">
      <w:pPr>
        <w:pStyle w:val="ListParagraph"/>
        <w:numPr>
          <w:ilvl w:val="0"/>
          <w:numId w:val="97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khir</w:t>
      </w:r>
      <w:proofErr w:type="spellEnd"/>
    </w:p>
    <w:p w14:paraId="627FDF67" w14:textId="4AB43391" w:rsidR="00B8433D" w:rsidRPr="00AC5F9C" w:rsidRDefault="00B8433D" w:rsidP="00B8433D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T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5BB5300" w14:textId="1D2EBC27" w:rsidR="00B8433D" w:rsidRPr="00AC5F9C" w:rsidRDefault="00B8433D" w:rsidP="00B8433D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B8433D">
        <w:rPr>
          <w:rFonts w:ascii="Consolas" w:hAnsi="Consolas" w:cs="Segoe UI"/>
          <w:sz w:val="24"/>
          <w:szCs w:val="24"/>
        </w:rPr>
        <w:t>end_fill</w:t>
      </w:r>
      <w:proofErr w:type="spellEnd"/>
    </w:p>
    <w:p w14:paraId="77957162" w14:textId="36857F93" w:rsidR="008079DF" w:rsidRPr="00AC5F9C" w:rsidRDefault="008079DF" w:rsidP="00B8433D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5EA4A26" w14:textId="15E90991" w:rsidR="008079DF" w:rsidRPr="00AC5F9C" w:rsidRDefault="008079DF" w:rsidP="001C2C34">
      <w:pPr>
        <w:spacing w:after="0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5FA9A96D" w14:textId="3A7BFDF3" w:rsidR="008079DF" w:rsidRPr="00AC5F9C" w:rsidRDefault="008079DF" w:rsidP="001C2C34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fillcolor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antuan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spellStart"/>
      <w:r w:rsidRPr="00AC5F9C">
        <w:rPr>
          <w:rFonts w:ascii="Segoe UI" w:hAnsi="Segoe UI" w:cs="Segoe UI"/>
          <w:sz w:val="24"/>
          <w:szCs w:val="24"/>
        </w:rPr>
        <w:t>begin_fill</w:t>
      </w:r>
      <w:proofErr w:type="spellEnd"/>
      <w:r w:rsidRPr="00AC5F9C">
        <w:rPr>
          <w:rFonts w:ascii="Segoe UI" w:hAnsi="Segoe UI" w:cs="Segoe UI"/>
          <w:sz w:val="24"/>
          <w:szCs w:val="24"/>
        </w:rPr>
        <w:t> dan </w:t>
      </w:r>
      <w:proofErr w:type="spellStart"/>
      <w:r w:rsidRPr="00AC5F9C">
        <w:rPr>
          <w:rFonts w:ascii="Segoe UI" w:hAnsi="Segoe UI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ptimal, </w:t>
      </w:r>
      <w:proofErr w:type="spellStart"/>
      <w:r w:rsidRPr="00AC5F9C">
        <w:rPr>
          <w:rFonts w:ascii="Segoe UI" w:hAnsi="Segoe UI" w:cs="Segoe UI"/>
          <w:sz w:val="24"/>
          <w:szCs w:val="24"/>
        </w:rPr>
        <w:t>pas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da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tutup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17CE8BE" w14:textId="77777777" w:rsidR="00B8433D" w:rsidRPr="00AC5F9C" w:rsidRDefault="00B8433D" w:rsidP="00B8433D">
      <w:pPr>
        <w:spacing w:after="0" w:line="360" w:lineRule="auto"/>
        <w:ind w:left="426" w:firstLine="294"/>
        <w:jc w:val="both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F0AE3AF" w14:textId="2CE676BF" w:rsidR="008079DF" w:rsidRPr="00AC5F9C" w:rsidRDefault="00B8433D" w:rsidP="00B8433D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rtanyaan</w:t>
      </w:r>
      <w:proofErr w:type="spellEnd"/>
    </w:p>
    <w:p w14:paraId="64DD5017" w14:textId="77777777" w:rsidR="008079DF" w:rsidRPr="00AC5F9C" w:rsidRDefault="008079DF">
      <w:pPr>
        <w:pStyle w:val="ListParagraph"/>
        <w:numPr>
          <w:ilvl w:val="0"/>
          <w:numId w:val="7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3BEB600" w14:textId="698CCD78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B8433D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31787DEF" w14:textId="536C751A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begin_fill</w:t>
      </w:r>
      <w:proofErr w:type="spellEnd"/>
    </w:p>
    <w:p w14:paraId="154179A1" w14:textId="049E163F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B8433D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68F5B79B" w14:textId="7954588D" w:rsidR="008079DF" w:rsidRPr="00AC5F9C" w:rsidRDefault="008079DF" w:rsidP="008079DF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end_fill</w:t>
      </w:r>
      <w:proofErr w:type="spellEnd"/>
    </w:p>
    <w:p w14:paraId="2BA9FFA8" w14:textId="77777777" w:rsidR="008079DF" w:rsidRPr="00AC5F9C" w:rsidRDefault="008079DF" w:rsidP="008079DF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4D0972A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9591478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4AE8B7C" w14:textId="77777777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42610E" w14:textId="63F4317E" w:rsidR="008079DF" w:rsidRPr="00AC5F9C" w:rsidRDefault="008079DF">
      <w:pPr>
        <w:pStyle w:val="ListParagraph"/>
        <w:numPr>
          <w:ilvl w:val="0"/>
          <w:numId w:val="78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CEA0FC6" w14:textId="70E6BF74" w:rsidR="008079DF" w:rsidRPr="00AC5F9C" w:rsidRDefault="008079DF">
      <w:pPr>
        <w:pStyle w:val="ListParagraph"/>
        <w:numPr>
          <w:ilvl w:val="0"/>
          <w:numId w:val="77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3F51F7">
        <w:rPr>
          <w:rFonts w:ascii="Consolas" w:hAnsi="Consolas" w:cs="Segoe UI"/>
          <w:sz w:val="24"/>
          <w:szCs w:val="24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610ECAF6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ransp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03CAC1DC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120AFE0" w14:textId="77777777" w:rsidR="008079DF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turtle.</w:t>
      </w:r>
    </w:p>
    <w:p w14:paraId="3614CC2B" w14:textId="7B4CF325" w:rsidR="00C20E8B" w:rsidRPr="00AC5F9C" w:rsidRDefault="008079DF">
      <w:pPr>
        <w:pStyle w:val="ListParagraph"/>
        <w:numPr>
          <w:ilvl w:val="0"/>
          <w:numId w:val="79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bookmarkStart w:id="71" w:name="_Toc196392642"/>
    <w:p w14:paraId="430856B6" w14:textId="4C2DDEFA" w:rsidR="00C20E8B" w:rsidRPr="002A1A81" w:rsidRDefault="00C20E8B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7056" behindDoc="1" locked="0" layoutInCell="1" allowOverlap="1" wp14:anchorId="31F3691F" wp14:editId="62149E68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32844784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39A0CD" id="Arrow: Pentagon 21" o:spid="_x0000_s1026" type="#_x0000_t15" style="position:absolute;margin-left:-7.2pt;margin-top:-3.6pt;width:469.8pt;height:27.6pt;z-index:-25123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Kontrol</w:t>
      </w:r>
      <w:proofErr w:type="spellEnd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Pena dan Warna</w:t>
      </w:r>
      <w:bookmarkEnd w:id="71"/>
    </w:p>
    <w:p w14:paraId="650AF2A5" w14:textId="77777777" w:rsidR="00B51AB4" w:rsidRPr="00AC5F9C" w:rsidRDefault="00B35408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7D7961D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76798A9E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he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92B7715" w14:textId="77777777" w:rsidR="00B51AB4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s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er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46028E1" w14:textId="31565C9B" w:rsidR="00B35408" w:rsidRPr="00AC5F9C" w:rsidRDefault="00B35408">
      <w:pPr>
        <w:pStyle w:val="ListParagraph"/>
        <w:numPr>
          <w:ilvl w:val="0"/>
          <w:numId w:val="13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2312B1E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6E7278BC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5543B4A2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0 100 </w:t>
      </w:r>
    </w:p>
    <w:p w14:paraId="34286F35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249245FD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00 200 </w:t>
      </w:r>
    </w:p>
    <w:p w14:paraId="28D8A773" w14:textId="0E3F1195" w:rsidR="00B51AB4" w:rsidRPr="00AC5F9C" w:rsidRDefault="00B51AB4" w:rsidP="00B51AB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4D67532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. </w:t>
      </w:r>
    </w:p>
    <w:p w14:paraId="3ACB5B88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200, 200). </w:t>
      </w:r>
    </w:p>
    <w:p w14:paraId="114CAE16" w14:textId="77777777" w:rsidR="00B51AB4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k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C593B66" w14:textId="004FD28A" w:rsidR="00B35408" w:rsidRPr="00AC5F9C" w:rsidRDefault="00B51AB4">
      <w:pPr>
        <w:pStyle w:val="ListParagraph"/>
        <w:numPr>
          <w:ilvl w:val="0"/>
          <w:numId w:val="138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E2A9E1D" w14:textId="0AB0E2CF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8C3CAE6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n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FBA9EC1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1038FC75" w14:textId="77777777" w:rsidR="00B51AB4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C8FDEAB" w14:textId="50BD7B88" w:rsidR="00B35408" w:rsidRPr="00AC5F9C" w:rsidRDefault="00B51AB4">
      <w:pPr>
        <w:pStyle w:val="ListParagraph"/>
        <w:numPr>
          <w:ilvl w:val="0"/>
          <w:numId w:val="139"/>
        </w:numPr>
        <w:spacing w:line="360" w:lineRule="auto"/>
        <w:ind w:left="851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7B89F47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6261A13F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5 </w:t>
      </w:r>
    </w:p>
    <w:p w14:paraId="33DE9AE7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30 </w:t>
      </w:r>
    </w:p>
    <w:p w14:paraId="7F5FBF93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 </w:t>
      </w:r>
    </w:p>
    <w:p w14:paraId="5D510B78" w14:textId="77777777" w:rsidR="00B51AB4" w:rsidRPr="00AC5F9C" w:rsidRDefault="00B51AB4" w:rsidP="00B51AB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24C4A761" w14:textId="77777777" w:rsidR="00B51AB4" w:rsidRPr="00AC5F9C" w:rsidRDefault="00B51AB4" w:rsidP="00B51AB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2E48539" w14:textId="77777777" w:rsidR="00B51AB4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Dua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256210D" w14:textId="77777777" w:rsidR="00B51AB4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225CBCD" w14:textId="77777777" w:rsidR="002A1A81" w:rsidRPr="00AC5F9C" w:rsidRDefault="002A1A81" w:rsidP="002A1A81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4A952147" w14:textId="77777777" w:rsidR="00B51AB4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lik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b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p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2E2DB64" w14:textId="43666749" w:rsidR="00B35408" w:rsidRPr="00AC5F9C" w:rsidRDefault="00B51AB4">
      <w:pPr>
        <w:pStyle w:val="ListParagraph"/>
        <w:numPr>
          <w:ilvl w:val="0"/>
          <w:numId w:val="14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ADC66CA" w14:textId="77777777" w:rsidR="00B51AB4" w:rsidRPr="00AC5F9C" w:rsidRDefault="00B51AB4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10BEA08B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 </w:t>
      </w:r>
    </w:p>
    <w:p w14:paraId="38E474C1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False </w:t>
      </w:r>
    </w:p>
    <w:p w14:paraId="52D9AA47" w14:textId="77777777" w:rsidR="00B51AB4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None </w:t>
      </w:r>
    </w:p>
    <w:p w14:paraId="6B668C21" w14:textId="66688596" w:rsidR="00B35408" w:rsidRPr="00AC5F9C" w:rsidRDefault="00B51AB4">
      <w:pPr>
        <w:pStyle w:val="ListParagraph"/>
        <w:numPr>
          <w:ilvl w:val="0"/>
          <w:numId w:val="14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Error</w:t>
      </w:r>
    </w:p>
    <w:p w14:paraId="34A7777F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30345D2" w14:textId="27B8DB3D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</w:p>
    <w:p w14:paraId="430D2163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689C4E2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76700795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print </w:t>
      </w:r>
      <w:proofErr w:type="spellStart"/>
      <w:r w:rsidRPr="00AC5F9C">
        <w:rPr>
          <w:rFonts w:ascii="Consolas" w:hAnsi="Consolas" w:cs="Segoe UI"/>
          <w:sz w:val="24"/>
          <w:szCs w:val="24"/>
        </w:rPr>
        <w:t>is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5A921ED" w14:textId="77777777" w:rsidR="0068384F" w:rsidRPr="00AC5F9C" w:rsidRDefault="0068384F" w:rsidP="0068384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output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D6612AA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, False </w:t>
      </w:r>
    </w:p>
    <w:p w14:paraId="3678EEC2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False, True </w:t>
      </w:r>
    </w:p>
    <w:p w14:paraId="2856A834" w14:textId="77777777" w:rsidR="0068384F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rue, True </w:t>
      </w:r>
    </w:p>
    <w:p w14:paraId="3319AA8C" w14:textId="68DE0445" w:rsidR="00B35408" w:rsidRPr="00AC5F9C" w:rsidRDefault="0068384F">
      <w:pPr>
        <w:pStyle w:val="ListParagraph"/>
        <w:numPr>
          <w:ilvl w:val="0"/>
          <w:numId w:val="14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False, False</w:t>
      </w:r>
    </w:p>
    <w:p w14:paraId="0DDD96CA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D6CDD73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red" </w:t>
      </w:r>
    </w:p>
    <w:p w14:paraId="69A47BA1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39518D5F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08DED2B2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AC4C514" w14:textId="77777777" w:rsidR="0068384F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pikse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9F8273E" w14:textId="30C04285" w:rsidR="00B35408" w:rsidRPr="00AC5F9C" w:rsidRDefault="0068384F">
      <w:pPr>
        <w:pStyle w:val="ListParagraph"/>
        <w:numPr>
          <w:ilvl w:val="1"/>
          <w:numId w:val="14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.</w:t>
      </w:r>
    </w:p>
    <w:p w14:paraId="1181DEB5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forma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DDFFFCC" w14:textId="77777777" w:rsidR="0068384F" w:rsidRPr="00AC5F9C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"blue" </w:t>
      </w:r>
    </w:p>
    <w:p w14:paraId="69EF5F87" w14:textId="77777777" w:rsidR="0068384F" w:rsidRPr="00AC5F9C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"#00FF00" </w:t>
      </w:r>
    </w:p>
    <w:p w14:paraId="0841C7EF" w14:textId="77777777" w:rsidR="0068384F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(1,0,0) </w:t>
      </w:r>
    </w:p>
    <w:p w14:paraId="2AA058B4" w14:textId="77777777" w:rsidR="002A1A81" w:rsidRPr="00AC5F9C" w:rsidRDefault="002A1A81" w:rsidP="002A1A81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61A25015" w14:textId="17B3B498" w:rsidR="0068384F" w:rsidRPr="002A1A81" w:rsidRDefault="0068384F">
      <w:pPr>
        <w:pStyle w:val="ListParagraph"/>
        <w:numPr>
          <w:ilvl w:val="0"/>
          <w:numId w:val="14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lastRenderedPageBreak/>
        <w:t>"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bold</w:t>
      </w:r>
      <w:proofErr w:type="gramEnd"/>
      <w:r w:rsidRPr="00AC5F9C">
        <w:rPr>
          <w:rFonts w:ascii="Segoe UI" w:hAnsi="Segoe UI" w:cs="Segoe UI"/>
          <w:sz w:val="24"/>
          <w:szCs w:val="24"/>
        </w:rPr>
        <w:t>_red</w:t>
      </w:r>
      <w:proofErr w:type="spellEnd"/>
      <w:r w:rsidRPr="00AC5F9C">
        <w:rPr>
          <w:rFonts w:ascii="Segoe UI" w:hAnsi="Segoe UI" w:cs="Segoe UI"/>
          <w:sz w:val="24"/>
          <w:szCs w:val="24"/>
        </w:rPr>
        <w:t>"</w:t>
      </w:r>
    </w:p>
    <w:p w14:paraId="0496F2F3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7FFE0118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2B85C9F6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begin_fill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45033755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57ADF374" w14:textId="77777777" w:rsidR="0068384F" w:rsidRPr="00AC5F9C" w:rsidRDefault="0068384F" w:rsidP="0068384F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end_fill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065D2128" w14:textId="77777777" w:rsidR="0068384F" w:rsidRPr="00AC5F9C" w:rsidRDefault="0068384F" w:rsidP="0068384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047073B3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77BD1A4D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E3D0E3F" w14:textId="77777777" w:rsidR="0068384F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bu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hit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uni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3847511F" w14:textId="288E180A" w:rsidR="00B35408" w:rsidRPr="00AC5F9C" w:rsidRDefault="0068384F">
      <w:pPr>
        <w:pStyle w:val="ListParagraph"/>
        <w:numPr>
          <w:ilvl w:val="0"/>
          <w:numId w:val="14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E323BED" w14:textId="77777777" w:rsidR="0068384F" w:rsidRPr="00AC5F9C" w:rsidRDefault="0068384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EB961B7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ransp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4123FC4A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and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hi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A006C69" w14:textId="77777777" w:rsidR="0068384F" w:rsidRPr="00AC5F9C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turtle. </w:t>
      </w:r>
    </w:p>
    <w:p w14:paraId="4FE4102A" w14:textId="635F4C56" w:rsidR="009E0CD3" w:rsidRPr="00B35408" w:rsidRDefault="0068384F">
      <w:pPr>
        <w:pStyle w:val="ListParagraph"/>
        <w:numPr>
          <w:ilvl w:val="1"/>
          <w:numId w:val="14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  <w:r w:rsidR="00C20E8B" w:rsidRPr="00B35408">
        <w:rPr>
          <w:rFonts w:ascii="Segoe UI" w:hAnsi="Segoe UI" w:cs="Segoe UI"/>
          <w:sz w:val="24"/>
          <w:szCs w:val="24"/>
        </w:rPr>
        <w:br w:type="page"/>
      </w:r>
    </w:p>
    <w:p w14:paraId="4E1B5A17" w14:textId="580DCA18" w:rsidR="00D02471" w:rsidRPr="00FF3151" w:rsidRDefault="00FF3151">
      <w:pPr>
        <w:pStyle w:val="Heading1"/>
        <w:numPr>
          <w:ilvl w:val="0"/>
          <w:numId w:val="43"/>
        </w:numPr>
        <w:jc w:val="center"/>
        <w:rPr>
          <w:rFonts w:cs="Segoe UI"/>
          <w:color w:val="FFFFFF" w:themeColor="background1"/>
          <w:szCs w:val="24"/>
          <w:lang w:val="en-US"/>
        </w:rPr>
      </w:pPr>
      <w:bookmarkStart w:id="72" w:name="_Toc196392643"/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66816" behindDoc="0" locked="0" layoutInCell="1" allowOverlap="1" wp14:anchorId="7F0CE968" wp14:editId="174D5D99">
                <wp:simplePos x="0" y="0"/>
                <wp:positionH relativeFrom="column">
                  <wp:posOffset>1531620</wp:posOffset>
                </wp:positionH>
                <wp:positionV relativeFrom="paragraph">
                  <wp:posOffset>-708660</wp:posOffset>
                </wp:positionV>
                <wp:extent cx="4710430" cy="741045"/>
                <wp:effectExtent l="0" t="0" r="0" b="1905"/>
                <wp:wrapNone/>
                <wp:docPr id="1027794543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10430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45B4DF" w14:textId="61E3A332" w:rsidR="00FF3151" w:rsidRPr="00FF3151" w:rsidRDefault="00FF3151" w:rsidP="00FF3151">
                            <w:pPr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48"/>
                                <w:szCs w:val="48"/>
                                <w:lang w:val="en-US"/>
                              </w:rPr>
                            </w:pPr>
                            <w:r w:rsidRPr="00FF3151">
                              <w:rPr>
                                <w:rFonts w:ascii="Segoe UI" w:hAnsi="Segoe UI" w:cs="Segoe UI"/>
                                <w:color w:val="F2F2F2" w:themeColor="background1" w:themeShade="F2"/>
                                <w:sz w:val="48"/>
                                <w:szCs w:val="48"/>
                                <w:lang w:val="en-US"/>
                              </w:rPr>
                              <w:t>KONTROL GAMBAR LANJUT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F0CE968" id="_x0000_s1039" type="#_x0000_t202" style="position:absolute;left:0;text-align:left;margin-left:120.6pt;margin-top:-55.8pt;width:370.9pt;height:58.35pt;z-index:252066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" filled="f" stroked="f" strokeweight=".5pt">
                <v:textbox>
                  <w:txbxContent>
                    <w:p w14:paraId="1545B4DF" w14:textId="61E3A332" w:rsidR="00FF3151" w:rsidRPr="00FF3151" w:rsidRDefault="00FF3151" w:rsidP="00FF3151">
                      <w:pPr>
                        <w:rPr>
                          <w:rFonts w:ascii="Segoe UI" w:hAnsi="Segoe UI" w:cs="Segoe UI"/>
                          <w:color w:val="F2F2F2" w:themeColor="background1" w:themeShade="F2"/>
                          <w:sz w:val="48"/>
                          <w:szCs w:val="48"/>
                          <w:lang w:val="en-US"/>
                        </w:rPr>
                      </w:pPr>
                      <w:r w:rsidRPr="00FF3151">
                        <w:rPr>
                          <w:rFonts w:ascii="Segoe UI" w:hAnsi="Segoe UI" w:cs="Segoe UI"/>
                          <w:color w:val="F2F2F2" w:themeColor="background1" w:themeShade="F2"/>
                          <w:sz w:val="48"/>
                          <w:szCs w:val="48"/>
                          <w:lang w:val="en-US"/>
                        </w:rPr>
                        <w:t>KONTROL GAMBAR LANJUTAN</w:t>
                      </w:r>
                    </w:p>
                  </w:txbxContent>
                </v:textbox>
              </v:shape>
            </w:pict>
          </mc:Fallback>
        </mc:AlternateContent>
      </w:r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mc:AlternateContent>
          <mc:Choice Requires="wps">
            <w:drawing>
              <wp:anchor distT="0" distB="0" distL="114300" distR="114300" simplePos="0" relativeHeight="252065792" behindDoc="0" locked="0" layoutInCell="1" allowOverlap="1" wp14:anchorId="734E32B5" wp14:editId="240EDC34">
                <wp:simplePos x="0" y="0"/>
                <wp:positionH relativeFrom="column">
                  <wp:posOffset>-434340</wp:posOffset>
                </wp:positionH>
                <wp:positionV relativeFrom="paragraph">
                  <wp:posOffset>-792480</wp:posOffset>
                </wp:positionV>
                <wp:extent cx="1946275" cy="741045"/>
                <wp:effectExtent l="0" t="0" r="0" b="1905"/>
                <wp:wrapNone/>
                <wp:docPr id="1482582273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46275" cy="7410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A0CC867" w14:textId="5321C3F1" w:rsidR="00FF3151" w:rsidRPr="00FF3151" w:rsidRDefault="00B8433D" w:rsidP="00FF3151">
                            <w:pPr>
                              <w:jc w:val="center"/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sz w:val="72"/>
                                <w:szCs w:val="72"/>
                                <w:lang w:val="en-US"/>
                              </w:rPr>
                              <w:t>5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4E32B5" id="_x0000_s1040" type="#_x0000_t202" style="position:absolute;left:0;text-align:left;margin-left:-34.2pt;margin-top:-62.4pt;width:153.25pt;height:58.35pt;z-index:252065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" filled="f" stroked="f" strokeweight=".5pt">
                <v:textbox>
                  <w:txbxContent>
                    <w:p w14:paraId="6A0CC867" w14:textId="5321C3F1" w:rsidR="00FF3151" w:rsidRPr="00FF3151" w:rsidRDefault="00B8433D" w:rsidP="00FF3151">
                      <w:pPr>
                        <w:jc w:val="center"/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sz w:val="72"/>
                          <w:szCs w:val="72"/>
                          <w:lang w:val="en-US"/>
                        </w:rPr>
                        <w:t>5</w:t>
                      </w:r>
                    </w:p>
                  </w:txbxContent>
                </v:textbox>
              </v:shape>
            </w:pict>
          </mc:Fallback>
        </mc:AlternateContent>
      </w:r>
      <w:r w:rsidRPr="00FF3151">
        <w:rPr>
          <w:rFonts w:ascii="Times New Roman" w:hAnsi="Times New Roman" w:cs="Times New Roman"/>
          <w:b w:val="0"/>
          <w:bCs/>
          <w:noProof/>
          <w:color w:val="FFFFFF" w:themeColor="background1"/>
          <w:lang w:val="en-US"/>
        </w:rPr>
        <w:drawing>
          <wp:anchor distT="0" distB="0" distL="114300" distR="114300" simplePos="0" relativeHeight="252063744" behindDoc="1" locked="0" layoutInCell="1" allowOverlap="1" wp14:anchorId="28CBDA97" wp14:editId="043B2085">
            <wp:simplePos x="0" y="0"/>
            <wp:positionH relativeFrom="column">
              <wp:posOffset>-434340</wp:posOffset>
            </wp:positionH>
            <wp:positionV relativeFrom="paragraph">
              <wp:posOffset>-907415</wp:posOffset>
            </wp:positionV>
            <wp:extent cx="6656705" cy="962024"/>
            <wp:effectExtent l="0" t="0" r="0" b="0"/>
            <wp:wrapNone/>
            <wp:docPr id="162625423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954125" name="Picture 1048954125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490"/>
                    <a:stretch/>
                  </pic:blipFill>
                  <pic:spPr bwMode="auto">
                    <a:xfrm>
                      <a:off x="0" y="0"/>
                      <a:ext cx="6656705" cy="9620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761FC" w:rsidRPr="00FF3151">
        <w:rPr>
          <w:rFonts w:cs="Segoe UI"/>
          <w:noProof/>
          <w:color w:val="FFFFFF" w:themeColor="background1"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985920" behindDoc="1" locked="0" layoutInCell="1" allowOverlap="1" wp14:anchorId="02FA1229" wp14:editId="5B23A38F">
                <wp:simplePos x="0" y="0"/>
                <wp:positionH relativeFrom="column">
                  <wp:posOffset>-106680</wp:posOffset>
                </wp:positionH>
                <wp:positionV relativeFrom="paragraph">
                  <wp:posOffset>299720</wp:posOffset>
                </wp:positionV>
                <wp:extent cx="5966460" cy="350520"/>
                <wp:effectExtent l="0" t="0" r="34290" b="11430"/>
                <wp:wrapNone/>
                <wp:docPr id="157741456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FFAE5C7" w14:textId="77777777" w:rsidR="003761FC" w:rsidRPr="007377AA" w:rsidRDefault="003761FC" w:rsidP="003761FC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FA1229" id="_x0000_s1041" type="#_x0000_t15" style="position:absolute;left:0;text-align:left;margin-left:-8.4pt;margin-top:23.6pt;width:469.8pt;height:27.6pt;z-index:-25133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sbR+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p8G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" adj="20966" fillcolor="#c88e0e" strokecolor="white [3212]" strokeweight="1pt">
                <v:textbox>
                  <w:txbxContent>
                    <w:p w14:paraId="6FFAE5C7" w14:textId="77777777" w:rsidR="003761FC" w:rsidRPr="007377AA" w:rsidRDefault="003761FC" w:rsidP="003761FC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9E0CD3" w:rsidRPr="00FF3151">
        <w:rPr>
          <w:rFonts w:cs="Segoe UI"/>
          <w:color w:val="FFFFFF" w:themeColor="background1"/>
          <w:szCs w:val="24"/>
          <w:lang w:val="en-US"/>
        </w:rPr>
        <w:t>KONTROL GAMBAR LANJUTAN</w:t>
      </w:r>
      <w:bookmarkEnd w:id="72"/>
    </w:p>
    <w:p w14:paraId="2A684159" w14:textId="7BAE3E78" w:rsidR="003761FC" w:rsidRPr="00B8433D" w:rsidRDefault="00D02471">
      <w:pPr>
        <w:pStyle w:val="Heading2"/>
        <w:numPr>
          <w:ilvl w:val="0"/>
          <w:numId w:val="7"/>
        </w:numPr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3" w:name="_Toc196392644"/>
      <w:r w:rsidRPr="003761FC">
        <w:rPr>
          <w:rFonts w:cs="Segoe UI"/>
          <w:color w:val="FFFFFF" w:themeColor="background1"/>
          <w:sz w:val="32"/>
          <w:lang w:val="en-US"/>
        </w:rPr>
        <w:t>Reset</w:t>
      </w:r>
      <w:bookmarkEnd w:id="73"/>
    </w:p>
    <w:p w14:paraId="3089E14D" w14:textId="5A289239" w:rsidR="0078658B" w:rsidRPr="00AC5F9C" w:rsidRDefault="0078658B" w:rsidP="00B8433D">
      <w:pPr>
        <w:spacing w:before="240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5CABE06F" w14:textId="0B186C0B" w:rsidR="0078658B" w:rsidRPr="00AC5F9C" w:rsidRDefault="0078658B" w:rsidP="00B8433D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reset.</w:t>
      </w:r>
    </w:p>
    <w:p w14:paraId="3DC59B29" w14:textId="24D13110" w:rsidR="0078658B" w:rsidRPr="00AC5F9C" w:rsidRDefault="0078658B" w:rsidP="003761FC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63F4479" w14:textId="0853F5F4" w:rsidR="003761FC" w:rsidRPr="00AC5F9C" w:rsidRDefault="003761FC" w:rsidP="003761FC">
      <w:pPr>
        <w:spacing w:after="0"/>
        <w:ind w:left="360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1990016" behindDoc="0" locked="0" layoutInCell="1" allowOverlap="1" wp14:anchorId="3B6A7A7F" wp14:editId="1BEF1EF6">
                <wp:simplePos x="0" y="0"/>
                <wp:positionH relativeFrom="column">
                  <wp:posOffset>7620</wp:posOffset>
                </wp:positionH>
                <wp:positionV relativeFrom="paragraph">
                  <wp:posOffset>14605</wp:posOffset>
                </wp:positionV>
                <wp:extent cx="5943600" cy="0"/>
                <wp:effectExtent l="0" t="0" r="0" b="0"/>
                <wp:wrapNone/>
                <wp:docPr id="1247322413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56990AB" id="Straight Connector 4" o:spid="_x0000_s1026" style="position:absolute;z-index:2519900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.6pt,1.15pt" to="468.6pt,1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" strokecolor="#d8d8d8 [2732]" strokeweight="1pt">
                <v:stroke joinstyle="miter"/>
              </v:line>
            </w:pict>
          </mc:Fallback>
        </mc:AlternateContent>
      </w:r>
    </w:p>
    <w:p w14:paraId="064F7531" w14:textId="4DF6078B" w:rsidR="0078658B" w:rsidRPr="00AC5F9C" w:rsidRDefault="0078658B" w:rsidP="003761FC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302A98D9" w14:textId="77777777" w:rsidR="0078658B" w:rsidRPr="00AC5F9C" w:rsidRDefault="0078658B" w:rsidP="003761FC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1A9863E" w14:textId="1E2FF083" w:rsidR="0078658B" w:rsidRPr="00AC5F9C" w:rsidRDefault="0078658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60C0C75B" w14:textId="4E61D1BB" w:rsidR="0078658B" w:rsidRPr="00AC5F9C" w:rsidRDefault="0078658B" w:rsidP="0078658B">
      <w:pPr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uat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mengatur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ulang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atribut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serta</w:t>
      </w:r>
      <w:proofErr w:type="spellEnd"/>
      <w:r w:rsidR="00E415E4"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="00E415E4"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4D2B0E61" w14:textId="5F097809" w:rsidR="0078658B" w:rsidRPr="00AC5F9C" w:rsidRDefault="00E415E4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</w:t>
      </w:r>
      <w:r w:rsidR="0078658B" w:rsidRPr="00AC5F9C">
        <w:rPr>
          <w:rFonts w:ascii="Consolas" w:hAnsi="Consolas" w:cs="Courier New"/>
          <w:sz w:val="24"/>
          <w:szCs w:val="24"/>
          <w:lang w:val="en-US"/>
        </w:rPr>
        <w:t>color</w:t>
      </w:r>
      <w:proofErr w:type="spellEnd"/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="0078658B" w:rsidRPr="00AC5F9C">
        <w:rPr>
          <w:rFonts w:ascii="Consolas" w:hAnsi="Consolas" w:cs="Courier New"/>
          <w:sz w:val="24"/>
          <w:szCs w:val="24"/>
          <w:lang w:val="en-US"/>
        </w:rPr>
        <w:t xml:space="preserve">"red" </w:t>
      </w:r>
    </w:p>
    <w:p w14:paraId="07D38FEF" w14:textId="18697EF7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5A457E7E" w14:textId="7A710F4B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left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90</w:t>
      </w:r>
    </w:p>
    <w:p w14:paraId="37128A3B" w14:textId="7ABA7B48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5D4DC6D5" w14:textId="77777777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0A7B72FD" w14:textId="6620A6E9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reset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</w:p>
    <w:p w14:paraId="7FA0C0BC" w14:textId="116E4734" w:rsidR="0078658B" w:rsidRPr="00AC5F9C" w:rsidRDefault="0078658B" w:rsidP="0078658B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B8433D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50</w:t>
      </w:r>
    </w:p>
    <w:p w14:paraId="57F845D9" w14:textId="77777777" w:rsidR="0078658B" w:rsidRPr="00AC5F9C" w:rsidRDefault="0078658B" w:rsidP="003761FC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09CD254" w14:textId="61D41FEB" w:rsidR="0078658B" w:rsidRPr="00AC5F9C" w:rsidRDefault="0078658B" w:rsidP="0078658B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1186B6B8" w14:textId="77777777" w:rsidR="0078658B" w:rsidRPr="00AC5F9C" w:rsidRDefault="0078658B" w:rsidP="0078658B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1F2F0468" wp14:editId="70FF2E96">
            <wp:extent cx="1968284" cy="1980000"/>
            <wp:effectExtent l="0" t="0" r="0" b="1270"/>
            <wp:docPr id="7925008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2500876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196828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B4F49" w14:textId="192CD475" w:rsidR="0078658B" w:rsidRPr="00AC5F9C" w:rsidRDefault="0078658B" w:rsidP="003761FC">
      <w:pPr>
        <w:pStyle w:val="Caption"/>
        <w:spacing w:line="360" w:lineRule="auto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r w:rsidRPr="00AC5F9C">
        <w:rPr>
          <w:color w:val="auto"/>
        </w:rPr>
        <w:t xml:space="preserve"> </w:t>
      </w:r>
      <w:bookmarkStart w:id="74" w:name="_Toc192105871"/>
      <w:bookmarkStart w:id="75" w:name="_Toc196350286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7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reset)</w:t>
      </w:r>
      <w:bookmarkEnd w:id="74"/>
      <w:bookmarkEnd w:id="75"/>
    </w:p>
    <w:p w14:paraId="36E0BFB3" w14:textId="104FA0AB" w:rsidR="0078658B" w:rsidRPr="00AC5F9C" w:rsidRDefault="0078658B" w:rsidP="0078658B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me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i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ni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5CC7354A" w14:textId="59D36F66" w:rsidR="0078658B" w:rsidRPr="00AC5F9C" w:rsidRDefault="0078658B" w:rsidP="003761FC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629575F5" w14:textId="13A1A196" w:rsidR="0078658B" w:rsidRPr="00AC5F9C" w:rsidRDefault="00B8433D" w:rsidP="003761FC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1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mulai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ulang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gambar</w:t>
      </w:r>
      <w:proofErr w:type="spellEnd"/>
    </w:p>
    <w:p w14:paraId="37AF04F8" w14:textId="0D2C551B" w:rsidR="0078658B" w:rsidRPr="00AC5F9C" w:rsidRDefault="0078658B" w:rsidP="00B8433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r w:rsidR="00BF3168" w:rsidRPr="00AC5F9C">
        <w:rPr>
          <w:rFonts w:ascii="Segoe UI" w:hAnsi="Segoe UI" w:cs="Segoe UI"/>
          <w:sz w:val="24"/>
          <w:szCs w:val="24"/>
          <w:lang w:val="en-US"/>
        </w:rPr>
        <w:t>reset</w:t>
      </w:r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05E6187" w14:textId="29833AB6" w:rsidR="0078658B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5EE30718" w14:textId="1F8F6561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d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BAAF026" w14:textId="61521478" w:rsidR="00182831" w:rsidRPr="00182831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2831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"red"</w:t>
      </w:r>
    </w:p>
    <w:p w14:paraId="2903EB7D" w14:textId="17DBAB94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2831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</w:t>
      </w:r>
    </w:p>
    <w:p w14:paraId="29458333" w14:textId="28D421D5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7BEA3207" w14:textId="4E370F21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9C9F99A" w14:textId="00180439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0</w:t>
      </w:r>
    </w:p>
    <w:p w14:paraId="64CA6655" w14:textId="3853ED95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Reset</w:t>
      </w:r>
    </w:p>
    <w:p w14:paraId="64BA10A1" w14:textId="3728FA6E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lanjut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:</w:t>
      </w:r>
    </w:p>
    <w:p w14:paraId="2A2E3DA8" w14:textId="494A2D98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reset</w:t>
      </w:r>
    </w:p>
    <w:p w14:paraId="2FFEA6DD" w14:textId="331A271D" w:rsidR="00B8433D" w:rsidRPr="00AC5F9C" w:rsidRDefault="00B8433D">
      <w:pPr>
        <w:pStyle w:val="ListParagraph"/>
        <w:numPr>
          <w:ilvl w:val="0"/>
          <w:numId w:val="98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217F8D15" w14:textId="5612756A" w:rsidR="00182831" w:rsidRPr="00AC5F9C" w:rsidRDefault="00182831" w:rsidP="0018283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F51CBFA" w14:textId="65AACA58" w:rsidR="00182831" w:rsidRPr="00AC5F9C" w:rsidRDefault="00182831" w:rsidP="0018283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182831">
        <w:rPr>
          <w:rFonts w:ascii="Consolas" w:hAnsi="Consolas" w:cs="Segoe UI"/>
          <w:sz w:val="24"/>
          <w:szCs w:val="24"/>
        </w:rPr>
        <w:t>circle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2831">
        <w:rPr>
          <w:rFonts w:ascii="Consolas" w:hAnsi="Consolas" w:cs="Segoe UI"/>
          <w:sz w:val="24"/>
          <w:szCs w:val="24"/>
        </w:rPr>
        <w:t>100</w:t>
      </w:r>
    </w:p>
    <w:p w14:paraId="142559B8" w14:textId="08BA6DA6" w:rsidR="0078658B" w:rsidRPr="00AC5F9C" w:rsidRDefault="0078658B" w:rsidP="00182831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17A5C541" w14:textId="6466F9F6" w:rsidR="0078658B" w:rsidRPr="00AC5F9C" w:rsidRDefault="0078658B" w:rsidP="0078658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089F7D39" w14:textId="5E2AC76B" w:rsidR="0078658B" w:rsidRPr="00AC5F9C" w:rsidRDefault="0078658B" w:rsidP="003761FC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reset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ula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2A0120D" w14:textId="2F672410" w:rsidR="0078658B" w:rsidRPr="00AC5F9C" w:rsidRDefault="0078658B">
      <w:pPr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4A1215B" w14:textId="72F6633C" w:rsidR="0078658B" w:rsidRPr="00AC5F9C" w:rsidRDefault="00182831" w:rsidP="00182831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1AA04654" w14:textId="77777777" w:rsidR="0078658B" w:rsidRPr="00AC5F9C" w:rsidRDefault="0078658B" w:rsidP="0078658B">
      <w:pPr>
        <w:spacing w:line="360" w:lineRule="auto"/>
        <w:ind w:left="426"/>
        <w:rPr>
          <w:rFonts w:ascii="Segoe UI" w:hAnsi="Segoe UI" w:cs="Segoe UI"/>
          <w:vanish/>
          <w:sz w:val="24"/>
          <w:szCs w:val="24"/>
        </w:rPr>
      </w:pPr>
      <w:r w:rsidRPr="00AC5F9C">
        <w:rPr>
          <w:rFonts w:ascii="Segoe UI" w:hAnsi="Segoe UI" w:cs="Segoe UI"/>
          <w:vanish/>
          <w:sz w:val="24"/>
          <w:szCs w:val="24"/>
        </w:rPr>
        <w:t>Top of Form</w:t>
      </w:r>
    </w:p>
    <w:p w14:paraId="387B4042" w14:textId="1F36B6DF" w:rsidR="003761FC" w:rsidRPr="00AC5F9C" w:rsidRDefault="0078658B">
      <w:pPr>
        <w:pStyle w:val="ListParagraph"/>
        <w:numPr>
          <w:ilvl w:val="0"/>
          <w:numId w:val="80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</w:t>
      </w:r>
    </w:p>
    <w:p w14:paraId="346E4BB1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5FD8566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</w:t>
      </w:r>
    </w:p>
    <w:p w14:paraId="27A5EECC" w14:textId="77777777" w:rsidR="003761FC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F63526D" w14:textId="38C98FFF" w:rsidR="0078658B" w:rsidRPr="00AC5F9C" w:rsidRDefault="0078658B">
      <w:pPr>
        <w:pStyle w:val="ListParagraph"/>
        <w:numPr>
          <w:ilvl w:val="0"/>
          <w:numId w:val="81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lu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DDA2FD8" w14:textId="77777777" w:rsidR="003761FC" w:rsidRPr="00AC5F9C" w:rsidRDefault="003761FC" w:rsidP="003761FC">
      <w:pPr>
        <w:pStyle w:val="ListParagraph"/>
        <w:spacing w:line="360" w:lineRule="auto"/>
        <w:ind w:left="1146"/>
        <w:rPr>
          <w:rFonts w:ascii="Segoe UI" w:hAnsi="Segoe UI" w:cs="Segoe UI"/>
          <w:sz w:val="24"/>
          <w:szCs w:val="24"/>
        </w:rPr>
      </w:pPr>
    </w:p>
    <w:p w14:paraId="70FBC353" w14:textId="77777777" w:rsidR="003761FC" w:rsidRPr="00AC5F9C" w:rsidRDefault="0078658B">
      <w:pPr>
        <w:pStyle w:val="ListParagraph"/>
        <w:numPr>
          <w:ilvl w:val="0"/>
          <w:numId w:val="80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345B27A" w14:textId="572FDC71" w:rsidR="003761FC" w:rsidRPr="00AC5F9C" w:rsidRDefault="00E415E4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pen</w:t>
      </w:r>
      <w:r w:rsidR="0078658B" w:rsidRPr="00AC5F9C">
        <w:rPr>
          <w:rFonts w:ascii="Consolas" w:hAnsi="Consolas" w:cs="Courier New"/>
          <w:sz w:val="24"/>
          <w:szCs w:val="24"/>
        </w:rPr>
        <w:t>color</w:t>
      </w:r>
      <w:proofErr w:type="spellEnd"/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="0078658B" w:rsidRPr="00AC5F9C">
        <w:rPr>
          <w:rFonts w:ascii="Consolas" w:hAnsi="Consolas" w:cs="Courier New"/>
          <w:sz w:val="24"/>
          <w:szCs w:val="24"/>
        </w:rPr>
        <w:t>"green"</w:t>
      </w:r>
    </w:p>
    <w:p w14:paraId="25819271" w14:textId="5516A7D2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53969EC7" w14:textId="319F1350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reset</w:t>
      </w:r>
    </w:p>
    <w:p w14:paraId="2E332A80" w14:textId="0EF021F7" w:rsidR="003761FC" w:rsidRPr="00AC5F9C" w:rsidRDefault="0078658B" w:rsidP="00D0175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182831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47C0DBE4" w14:textId="77777777" w:rsidR="003761FC" w:rsidRPr="00AC5F9C" w:rsidRDefault="0078658B" w:rsidP="003761F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F654DBD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jau.</w:t>
      </w:r>
    </w:p>
    <w:p w14:paraId="77F75CB8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tam.</w:t>
      </w:r>
    </w:p>
    <w:p w14:paraId="6462D0AD" w14:textId="77777777" w:rsidR="003761FC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31C8FBFC" w14:textId="75A5600D" w:rsidR="0078658B" w:rsidRPr="00AC5F9C" w:rsidRDefault="0078658B">
      <w:pPr>
        <w:pStyle w:val="ListParagraph"/>
        <w:numPr>
          <w:ilvl w:val="0"/>
          <w:numId w:val="82"/>
        </w:numPr>
        <w:spacing w:line="360" w:lineRule="auto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3B2857D0" w14:textId="77777777" w:rsidR="0078658B" w:rsidRPr="0078658B" w:rsidRDefault="0078658B" w:rsidP="0078658B">
      <w:pPr>
        <w:ind w:left="426"/>
        <w:rPr>
          <w:rFonts w:ascii="Segoe UI" w:hAnsi="Segoe UI" w:cs="Segoe UI"/>
          <w:b/>
          <w:bCs/>
          <w:vanish/>
          <w:sz w:val="24"/>
          <w:szCs w:val="24"/>
        </w:rPr>
      </w:pPr>
      <w:r w:rsidRPr="0078658B">
        <w:rPr>
          <w:rFonts w:ascii="Segoe UI" w:hAnsi="Segoe UI" w:cs="Segoe UI"/>
          <w:b/>
          <w:bCs/>
          <w:vanish/>
          <w:sz w:val="24"/>
          <w:szCs w:val="24"/>
        </w:rPr>
        <w:t>Bottom of Form</w:t>
      </w:r>
    </w:p>
    <w:p w14:paraId="3FDFF4DF" w14:textId="77777777" w:rsidR="0078658B" w:rsidRPr="0078658B" w:rsidRDefault="0078658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C7721EF" w14:textId="77777777" w:rsidR="0078658B" w:rsidRDefault="0078658B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7528B58D" w14:textId="7149CBAA" w:rsidR="005A7DDA" w:rsidRPr="00181EA1" w:rsidRDefault="005A7DDA">
      <w:pPr>
        <w:pStyle w:val="Heading2"/>
        <w:numPr>
          <w:ilvl w:val="0"/>
          <w:numId w:val="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6" w:name="_Toc196392645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03328" behindDoc="1" locked="0" layoutInCell="1" allowOverlap="1" wp14:anchorId="0CF1AD2F" wp14:editId="62810ACA">
                <wp:simplePos x="0" y="0"/>
                <wp:positionH relativeFrom="column">
                  <wp:posOffset>-91440</wp:posOffset>
                </wp:positionH>
                <wp:positionV relativeFrom="paragraph">
                  <wp:posOffset>-30480</wp:posOffset>
                </wp:positionV>
                <wp:extent cx="5966460" cy="350520"/>
                <wp:effectExtent l="0" t="0" r="34290" b="11430"/>
                <wp:wrapNone/>
                <wp:docPr id="1719094229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5A8728D" w14:textId="77777777" w:rsidR="005A7DDA" w:rsidRPr="007377AA" w:rsidRDefault="005A7DDA" w:rsidP="005A7DDA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CF1AD2F" id="_x0000_s1042" type="#_x0000_t15" style="position:absolute;left:0;text-align:left;margin-left:-7.2pt;margin-top:-2.4pt;width:469.8pt;height:27.6pt;z-index:-251313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" adj="20966" fillcolor="#c88e0e" strokecolor="white [3212]" strokeweight="1pt">
                <v:textbox>
                  <w:txbxContent>
                    <w:p w14:paraId="25A8728D" w14:textId="77777777" w:rsidR="005A7DDA" w:rsidRPr="007377AA" w:rsidRDefault="005A7DDA" w:rsidP="005A7DDA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D02471" w:rsidRPr="005A7DDA">
        <w:rPr>
          <w:rFonts w:cs="Segoe UI"/>
          <w:color w:val="FFFFFF" w:themeColor="background1"/>
          <w:sz w:val="32"/>
          <w:lang w:val="en-US"/>
        </w:rPr>
        <w:t>Clear</w:t>
      </w:r>
      <w:bookmarkEnd w:id="76"/>
    </w:p>
    <w:p w14:paraId="0A378A4F" w14:textId="5BEC53A0" w:rsidR="0078658B" w:rsidRPr="00AC5F9C" w:rsidRDefault="00421CAB" w:rsidP="0078658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6AA9A1E" w14:textId="2B2D53C0" w:rsidR="00A81CEF" w:rsidRPr="00AC5F9C" w:rsidRDefault="00A81CEF" w:rsidP="00181EA1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r w:rsidR="00181EA1"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clear.</w:t>
      </w:r>
    </w:p>
    <w:p w14:paraId="5F244022" w14:textId="77777777" w:rsidR="00A81CEF" w:rsidRPr="00AC5F9C" w:rsidRDefault="00A81CEF" w:rsidP="00A81CEF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7F777F9C" w14:textId="47DE766B" w:rsidR="00A81CEF" w:rsidRPr="00AC5F9C" w:rsidRDefault="005A7DDA" w:rsidP="00A81CEF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07424" behindDoc="0" locked="0" layoutInCell="1" allowOverlap="1" wp14:anchorId="3C71D265" wp14:editId="04EAD83A">
                <wp:simplePos x="0" y="0"/>
                <wp:positionH relativeFrom="column">
                  <wp:posOffset>0</wp:posOffset>
                </wp:positionH>
                <wp:positionV relativeFrom="paragraph">
                  <wp:posOffset>7620</wp:posOffset>
                </wp:positionV>
                <wp:extent cx="5943600" cy="0"/>
                <wp:effectExtent l="0" t="0" r="0" b="0"/>
                <wp:wrapNone/>
                <wp:docPr id="828689925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214525E" id="Straight Connector 4" o:spid="_x0000_s1026" style="position:absolute;z-index:2520074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.6pt" to="468pt,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" strokecolor="#d8d8d8 [2732]" strokeweight="1pt">
                <v:stroke joinstyle="miter"/>
              </v:line>
            </w:pict>
          </mc:Fallback>
        </mc:AlternateContent>
      </w:r>
    </w:p>
    <w:p w14:paraId="49225543" w14:textId="6F0D13CB" w:rsidR="00A81CEF" w:rsidRPr="00AC5F9C" w:rsidRDefault="00A81CEF" w:rsidP="005A7DDA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clear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E497016" w14:textId="77777777" w:rsidR="00A81CEF" w:rsidRPr="00AC5F9C" w:rsidRDefault="00A81CEF" w:rsidP="005A7DDA">
      <w:pPr>
        <w:spacing w:after="0"/>
        <w:rPr>
          <w:rFonts w:ascii="Segoe UI" w:hAnsi="Segoe UI" w:cs="Segoe UI"/>
          <w:sz w:val="24"/>
          <w:szCs w:val="24"/>
          <w:lang w:val="en-US"/>
        </w:rPr>
      </w:pPr>
    </w:p>
    <w:p w14:paraId="4E9D6ECE" w14:textId="4CF96F99" w:rsidR="00421CAB" w:rsidRPr="00AC5F9C" w:rsidRDefault="00421CA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061593BD" w14:textId="77777777" w:rsidR="00042F59" w:rsidRPr="00AC5F9C" w:rsidRDefault="00E415E4" w:rsidP="00042F59">
      <w:pPr>
        <w:ind w:left="426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dibu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>:</w:t>
      </w:r>
    </w:p>
    <w:p w14:paraId="7D6C41BE" w14:textId="6D4EE363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Courier New"/>
          <w:sz w:val="24"/>
          <w:szCs w:val="24"/>
          <w:lang w:val="en-US"/>
        </w:rPr>
        <w:t>pencolor</w:t>
      </w:r>
      <w:proofErr w:type="spellEnd"/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"blue" </w:t>
      </w:r>
    </w:p>
    <w:p w14:paraId="485B4BF6" w14:textId="46D4D07B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50</w:t>
      </w:r>
    </w:p>
    <w:p w14:paraId="7FA0F141" w14:textId="5C0BAC10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ircle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50 </w:t>
      </w:r>
    </w:p>
    <w:p w14:paraId="07E9A221" w14:textId="77777777" w:rsidR="00181EA1" w:rsidRPr="00AC5F9C" w:rsidRDefault="00181EA1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46DF4635" w14:textId="402D33A4" w:rsidR="00042F59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clear</w:t>
      </w:r>
    </w:p>
    <w:p w14:paraId="21420E8C" w14:textId="73B0ADE2" w:rsidR="00BF3168" w:rsidRPr="00AC5F9C" w:rsidRDefault="00BF3168" w:rsidP="00042F59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181EA1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>100</w:t>
      </w:r>
    </w:p>
    <w:p w14:paraId="4ACFB83B" w14:textId="77777777" w:rsidR="00BF3168" w:rsidRPr="00AC5F9C" w:rsidRDefault="00BF3168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434A459D" w14:textId="509639A6" w:rsidR="00042F59" w:rsidRPr="00AC5F9C" w:rsidRDefault="00042F59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4E7DFC68" w14:textId="77777777" w:rsidR="00042F59" w:rsidRPr="00AC5F9C" w:rsidRDefault="00042F59" w:rsidP="00042F59">
      <w:pPr>
        <w:keepNext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1785CCA" wp14:editId="7A0D683F">
            <wp:extent cx="2007610" cy="1980000"/>
            <wp:effectExtent l="0" t="0" r="0" b="1270"/>
            <wp:docPr id="21079834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798349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00761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C7B786" w14:textId="30BE22A6" w:rsidR="00042F59" w:rsidRPr="00AC5F9C" w:rsidRDefault="00042F59" w:rsidP="00042F59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77" w:name="_Toc192105872"/>
      <w:bookmarkStart w:id="78" w:name="_Toc196350287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8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clear)</w:t>
      </w:r>
      <w:bookmarkEnd w:id="77"/>
      <w:bookmarkEnd w:id="78"/>
    </w:p>
    <w:p w14:paraId="44EF412F" w14:textId="78B18520" w:rsidR="00042F59" w:rsidRPr="00AC5F9C" w:rsidRDefault="00042F59" w:rsidP="00042F59">
      <w:pPr>
        <w:spacing w:after="0" w:line="360" w:lineRule="auto"/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i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colo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“blue”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tif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D8CA1D9" w14:textId="77777777" w:rsidR="00042F59" w:rsidRPr="00AC5F9C" w:rsidRDefault="00042F59" w:rsidP="00BF3168">
      <w:pPr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51B1D57" w14:textId="513CA5B3" w:rsidR="00042F59" w:rsidRPr="00AC5F9C" w:rsidRDefault="00042F59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2D57BF95" w14:textId="34BD1584" w:rsidR="00421CAB" w:rsidRPr="00AC5F9C" w:rsidRDefault="00181EA1" w:rsidP="005A7DDA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2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gambar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ulang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tanpa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menghapu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atribut</w:t>
      </w:r>
      <w:proofErr w:type="spellEnd"/>
    </w:p>
    <w:p w14:paraId="46FB790C" w14:textId="1EBFEC26" w:rsidR="00BF3168" w:rsidRPr="00AC5F9C" w:rsidRDefault="00BF3168" w:rsidP="00181EA1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r w:rsidR="00042F59" w:rsidRPr="00AC5F9C">
        <w:rPr>
          <w:rFonts w:ascii="Segoe UI" w:hAnsi="Segoe UI" w:cs="Segoe UI"/>
          <w:sz w:val="24"/>
          <w:szCs w:val="24"/>
          <w:lang w:val="en-US"/>
        </w:rPr>
        <w:t>clear</w:t>
      </w:r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40987DC" w14:textId="44C137D6" w:rsidR="00BF3168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tebal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66EF2A96" w14:textId="6E22EA7A" w:rsidR="00181EA1" w:rsidRPr="00AC5F9C" w:rsidRDefault="00181EA1" w:rsidP="00181EA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tur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d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ketebalan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5F9B95B" w14:textId="5CABE006" w:rsidR="00181EA1" w:rsidRPr="00181EA1" w:rsidRDefault="00181EA1" w:rsidP="00181EA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1EA1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1EA1">
        <w:rPr>
          <w:rFonts w:ascii="Consolas" w:hAnsi="Consolas" w:cs="Segoe UI"/>
          <w:sz w:val="24"/>
          <w:szCs w:val="24"/>
        </w:rPr>
        <w:t>"red"</w:t>
      </w:r>
    </w:p>
    <w:p w14:paraId="09405E77" w14:textId="48BE1C92" w:rsidR="00181EA1" w:rsidRPr="00AC5F9C" w:rsidRDefault="00181EA1" w:rsidP="00181EA1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spellStart"/>
      <w:r w:rsidRPr="00181EA1">
        <w:rPr>
          <w:rFonts w:ascii="Consolas" w:hAnsi="Consolas" w:cs="Segoe UI"/>
          <w:sz w:val="24"/>
          <w:szCs w:val="24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181EA1">
        <w:rPr>
          <w:rFonts w:ascii="Consolas" w:hAnsi="Consolas" w:cs="Segoe UI"/>
          <w:sz w:val="24"/>
          <w:szCs w:val="24"/>
        </w:rPr>
        <w:t>10</w:t>
      </w:r>
    </w:p>
    <w:p w14:paraId="50A86829" w14:textId="31BB5E87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Maju</w:t>
      </w:r>
    </w:p>
    <w:p w14:paraId="7CD35AD3" w14:textId="2797F593" w:rsidR="00181EA1" w:rsidRPr="00AC5F9C" w:rsidRDefault="003C4E1C" w:rsidP="00181EA1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aj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06A0A8A2" w14:textId="574C3136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3C4E1C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3C4E1C">
        <w:rPr>
          <w:rFonts w:ascii="Consolas" w:hAnsi="Consolas" w:cs="Segoe UI"/>
          <w:sz w:val="24"/>
          <w:szCs w:val="24"/>
        </w:rPr>
        <w:t>100</w:t>
      </w:r>
    </w:p>
    <w:p w14:paraId="5F40DDB5" w14:textId="3E92D590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Clear</w:t>
      </w:r>
    </w:p>
    <w:p w14:paraId="66740C33" w14:textId="0B67D22F" w:rsidR="003C4E1C" w:rsidRPr="00AC5F9C" w:rsidRDefault="003C4E1C" w:rsidP="003C4E1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lanjut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:</w:t>
      </w:r>
    </w:p>
    <w:p w14:paraId="7425BFE0" w14:textId="7B9F104D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clear</w:t>
      </w:r>
    </w:p>
    <w:p w14:paraId="056A68BE" w14:textId="132C7F56" w:rsidR="00181EA1" w:rsidRPr="00AC5F9C" w:rsidRDefault="00181EA1">
      <w:pPr>
        <w:pStyle w:val="ListParagraph"/>
        <w:numPr>
          <w:ilvl w:val="0"/>
          <w:numId w:val="99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ingkaran</w:t>
      </w:r>
      <w:proofErr w:type="spellEnd"/>
    </w:p>
    <w:p w14:paraId="04E590D7" w14:textId="7F0F2A66" w:rsidR="003C4E1C" w:rsidRPr="00AC5F9C" w:rsidRDefault="003C4E1C" w:rsidP="003C4E1C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mbar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ari-j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00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4198CE0B" w14:textId="0377355B" w:rsidR="003C4E1C" w:rsidRPr="00AC5F9C" w:rsidRDefault="003C4E1C" w:rsidP="003C4E1C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r w:rsidRPr="00AC5F9C">
        <w:rPr>
          <w:rFonts w:ascii="Consolas" w:hAnsi="Consolas" w:cs="Segoe UI"/>
          <w:sz w:val="24"/>
          <w:szCs w:val="24"/>
        </w:rPr>
        <w:t>circle 100</w:t>
      </w:r>
    </w:p>
    <w:p w14:paraId="024FA337" w14:textId="0F469D62" w:rsidR="00042F59" w:rsidRPr="00AC5F9C" w:rsidRDefault="00042F59" w:rsidP="001C2C34">
      <w:pPr>
        <w:spacing w:after="0"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18C27A0F" w14:textId="2EDE56CE" w:rsidR="00421CAB" w:rsidRPr="00AC5F9C" w:rsidRDefault="00421CAB" w:rsidP="005A7DDA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266400F" w14:textId="77C492A5" w:rsidR="00042F59" w:rsidRPr="00AC5F9C" w:rsidRDefault="00042F59" w:rsidP="003C4E1C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clear 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5DC1844" w14:textId="77777777" w:rsidR="00977A1B" w:rsidRPr="00AC5F9C" w:rsidRDefault="00977A1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165712C" w14:textId="77777777" w:rsidR="005A7DDA" w:rsidRPr="00AC5F9C" w:rsidRDefault="005A7DDA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17B86698" w14:textId="72D9E75A" w:rsidR="00421CAB" w:rsidRPr="00AC5F9C" w:rsidRDefault="003C4E1C" w:rsidP="003C4E1C">
      <w:pPr>
        <w:ind w:firstLine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02696E59" w14:textId="522AEF05" w:rsidR="005A7DDA" w:rsidRPr="00AC5F9C" w:rsidRDefault="00977A1B">
      <w:pPr>
        <w:pStyle w:val="ListParagraph"/>
        <w:numPr>
          <w:ilvl w:val="0"/>
          <w:numId w:val="83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</w:t>
      </w:r>
    </w:p>
    <w:p w14:paraId="0292CF99" w14:textId="6689CE09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7B60DD5" w14:textId="57361EDC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EAFAA73" w14:textId="19333199" w:rsidR="005A7DDA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3EE19CD" w14:textId="66D469A2" w:rsidR="00977A1B" w:rsidRPr="00AC5F9C" w:rsidRDefault="00977A1B">
      <w:pPr>
        <w:pStyle w:val="ListParagraph"/>
        <w:numPr>
          <w:ilvl w:val="0"/>
          <w:numId w:val="84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t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0AA6A33" w14:textId="77777777" w:rsidR="005A7DDA" w:rsidRPr="00AC5F9C" w:rsidRDefault="005A7DDA" w:rsidP="005A7DDA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1608DB70" w14:textId="77777777" w:rsidR="005A7DDA" w:rsidRPr="00AC5F9C" w:rsidRDefault="00977A1B">
      <w:pPr>
        <w:pStyle w:val="ListParagraph"/>
        <w:numPr>
          <w:ilvl w:val="0"/>
          <w:numId w:val="83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20A4864" w14:textId="7B6BE7AC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spellStart"/>
      <w:r w:rsidRPr="00AC5F9C">
        <w:rPr>
          <w:rFonts w:ascii="Consolas" w:hAnsi="Consolas" w:cs="Courier New"/>
          <w:sz w:val="24"/>
          <w:szCs w:val="24"/>
        </w:rPr>
        <w:t>color</w:t>
      </w:r>
      <w:proofErr w:type="spellEnd"/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"blue"</w:t>
      </w:r>
    </w:p>
    <w:p w14:paraId="20BEA9C0" w14:textId="75A399A2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50</w:t>
      </w:r>
    </w:p>
    <w:p w14:paraId="1F65936E" w14:textId="73205699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lear</w:t>
      </w:r>
    </w:p>
    <w:p w14:paraId="0BBAA2DD" w14:textId="3AA72C3C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forward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>100</w:t>
      </w:r>
    </w:p>
    <w:p w14:paraId="3C478B15" w14:textId="3A58CEFE" w:rsidR="005A7DDA" w:rsidRPr="00AC5F9C" w:rsidRDefault="00977A1B" w:rsidP="005A7DDA">
      <w:pPr>
        <w:pStyle w:val="ListParagraph"/>
        <w:shd w:val="clear" w:color="auto" w:fill="D9D9D9" w:themeFill="background1" w:themeFillShade="D9"/>
        <w:spacing w:after="0"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r w:rsidRPr="00AC5F9C">
        <w:rPr>
          <w:rFonts w:ascii="Consolas" w:hAnsi="Consolas" w:cs="Courier New"/>
          <w:sz w:val="24"/>
          <w:szCs w:val="24"/>
        </w:rPr>
        <w:t>circle</w:t>
      </w:r>
      <w:r w:rsidR="003C4E1C" w:rsidRPr="00AC5F9C">
        <w:rPr>
          <w:rFonts w:ascii="Consolas" w:hAnsi="Consolas" w:cs="Courier New"/>
          <w:sz w:val="24"/>
          <w:szCs w:val="24"/>
        </w:rPr>
        <w:t xml:space="preserve"> </w:t>
      </w:r>
      <w:r w:rsidRPr="00AC5F9C">
        <w:rPr>
          <w:rFonts w:ascii="Consolas" w:hAnsi="Consolas" w:cs="Courier New"/>
          <w:sz w:val="24"/>
          <w:szCs w:val="24"/>
        </w:rPr>
        <w:t xml:space="preserve">30 </w:t>
      </w:r>
    </w:p>
    <w:p w14:paraId="201DBB97" w14:textId="77777777" w:rsidR="005A7DDA" w:rsidRPr="00AC5F9C" w:rsidRDefault="00977A1B" w:rsidP="005A7DDA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5E4DAFA4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AD72DE8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5322F147" w14:textId="77777777" w:rsidR="005A7DDA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itam.</w:t>
      </w:r>
    </w:p>
    <w:p w14:paraId="500D7C48" w14:textId="4A87B476" w:rsidR="00977A1B" w:rsidRPr="00AC5F9C" w:rsidRDefault="00977A1B">
      <w:pPr>
        <w:pStyle w:val="ListParagraph"/>
        <w:numPr>
          <w:ilvl w:val="0"/>
          <w:numId w:val="85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7F05B413" w14:textId="77777777" w:rsidR="00421CAB" w:rsidRPr="00421CAB" w:rsidRDefault="00421CAB" w:rsidP="0078658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52B290DD" w14:textId="77777777" w:rsidR="00421CAB" w:rsidRDefault="00421CAB">
      <w:pPr>
        <w:rPr>
          <w:rFonts w:ascii="Segoe UI" w:eastAsiaTheme="majorEastAsia" w:hAnsi="Segoe UI" w:cs="Segoe UI"/>
          <w:b/>
          <w:sz w:val="24"/>
          <w:szCs w:val="24"/>
          <w:lang w:val="en-US"/>
        </w:rPr>
      </w:pPr>
      <w:r>
        <w:rPr>
          <w:rFonts w:cs="Segoe UI"/>
          <w:szCs w:val="24"/>
          <w:lang w:val="en-US"/>
        </w:rPr>
        <w:br w:type="page"/>
      </w:r>
    </w:p>
    <w:p w14:paraId="3CD8BF75" w14:textId="621EFA94" w:rsidR="00A41A71" w:rsidRPr="003C4E1C" w:rsidRDefault="00A41A71">
      <w:pPr>
        <w:pStyle w:val="Heading2"/>
        <w:numPr>
          <w:ilvl w:val="0"/>
          <w:numId w:val="7"/>
        </w:numPr>
        <w:spacing w:line="360" w:lineRule="auto"/>
        <w:ind w:left="426" w:hanging="426"/>
        <w:rPr>
          <w:rFonts w:cs="Segoe UI"/>
          <w:color w:val="FFFFFF" w:themeColor="background1"/>
          <w:sz w:val="32"/>
          <w:lang w:val="en-US"/>
        </w:rPr>
      </w:pPr>
      <w:bookmarkStart w:id="79" w:name="_Toc196392646"/>
      <w:r w:rsidRPr="00611CED">
        <w:rPr>
          <w:rFonts w:cs="Segoe UI"/>
          <w:noProof/>
          <w:color w:val="FFFFFF" w:themeColor="background1"/>
          <w:sz w:val="32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22784" behindDoc="1" locked="0" layoutInCell="1" allowOverlap="1" wp14:anchorId="3DC928F3" wp14:editId="4F3F2235">
                <wp:simplePos x="0" y="0"/>
                <wp:positionH relativeFrom="column">
                  <wp:posOffset>-106680</wp:posOffset>
                </wp:positionH>
                <wp:positionV relativeFrom="paragraph">
                  <wp:posOffset>-22860</wp:posOffset>
                </wp:positionV>
                <wp:extent cx="5966460" cy="350520"/>
                <wp:effectExtent l="0" t="0" r="34290" b="11430"/>
                <wp:wrapNone/>
                <wp:docPr id="821015581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A54E30C" w14:textId="77777777" w:rsidR="00A41A71" w:rsidRPr="007377AA" w:rsidRDefault="00A41A71" w:rsidP="00A41A71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C928F3" id="_x0000_s1043" type="#_x0000_t15" style="position:absolute;left:0;text-align:left;margin-left:-8.4pt;margin-top:-1.8pt;width:469.8pt;height:27.6pt;z-index:-251293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" adj="20966" fillcolor="#c88e0e" strokecolor="white [3212]" strokeweight="1pt">
                <v:textbox>
                  <w:txbxContent>
                    <w:p w14:paraId="6A54E30C" w14:textId="77777777" w:rsidR="00A41A71" w:rsidRPr="007377AA" w:rsidRDefault="00A41A71" w:rsidP="00A41A71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D02471" w:rsidRPr="00A41A71">
        <w:rPr>
          <w:rFonts w:cs="Segoe UI"/>
          <w:color w:val="FFFFFF" w:themeColor="background1"/>
          <w:sz w:val="32"/>
          <w:lang w:val="en-US"/>
        </w:rPr>
        <w:t>Write</w:t>
      </w:r>
      <w:bookmarkEnd w:id="79"/>
    </w:p>
    <w:p w14:paraId="6BEF9F47" w14:textId="6F12C91C" w:rsidR="00916FD4" w:rsidRPr="00AC5F9C" w:rsidRDefault="00421CAB" w:rsidP="00916FD4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094043B3" w14:textId="13D729B9" w:rsidR="00916FD4" w:rsidRPr="00AC5F9C" w:rsidRDefault="00916FD4" w:rsidP="003C4E1C">
      <w:pPr>
        <w:numPr>
          <w:ilvl w:val="0"/>
          <w:numId w:val="1"/>
        </w:numPr>
        <w:shd w:val="clear" w:color="auto" w:fill="FFFFFF"/>
        <w:spacing w:after="0" w:line="24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aham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gram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write(</w:t>
      </w:r>
      <w:proofErr w:type="gram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k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ada canvas.</w:t>
      </w:r>
    </w:p>
    <w:p w14:paraId="4F70897A" w14:textId="468FEAB8" w:rsidR="00916FD4" w:rsidRPr="00AC5F9C" w:rsidRDefault="00A41A71" w:rsidP="00916FD4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20736" behindDoc="0" locked="0" layoutInCell="1" allowOverlap="1" wp14:anchorId="707204E6" wp14:editId="50B006B3">
                <wp:simplePos x="0" y="0"/>
                <wp:positionH relativeFrom="column">
                  <wp:posOffset>0</wp:posOffset>
                </wp:positionH>
                <wp:positionV relativeFrom="paragraph">
                  <wp:posOffset>297180</wp:posOffset>
                </wp:positionV>
                <wp:extent cx="5943600" cy="0"/>
                <wp:effectExtent l="0" t="0" r="0" b="0"/>
                <wp:wrapNone/>
                <wp:docPr id="2000387960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7A1E35F" id="Straight Connector 4" o:spid="_x0000_s1026" style="position:absolute;z-index:2520207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23.4pt" to="468pt,23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" strokecolor="#d8d8d8 [2732]" strokeweight="1pt">
                <v:stroke joinstyle="miter"/>
              </v:line>
            </w:pict>
          </mc:Fallback>
        </mc:AlternateContent>
      </w:r>
    </w:p>
    <w:p w14:paraId="297239D0" w14:textId="647A655F" w:rsidR="00916FD4" w:rsidRPr="00AC5F9C" w:rsidRDefault="00916FD4" w:rsidP="00916FD4">
      <w:pPr>
        <w:spacing w:after="0"/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78B27397" w14:textId="77777777" w:rsidR="00916FD4" w:rsidRPr="00AC5F9C" w:rsidRDefault="00916FD4" w:rsidP="00916FD4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</w:rPr>
        <w:t>) 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canvas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o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spellStart"/>
      <w:proofErr w:type="gramEnd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, move=False, align="left", font</w:t>
      </w:r>
      <w:proofErr w:type="gramStart"/>
      <w:r w:rsidRPr="00AC5F9C">
        <w:rPr>
          <w:rFonts w:ascii="Segoe UI" w:hAnsi="Segoe UI" w:cs="Segoe UI"/>
          <w:sz w:val="24"/>
          <w:szCs w:val="24"/>
        </w:rPr>
        <w:t>=(</w:t>
      </w:r>
      <w:proofErr w:type="gramEnd"/>
      <w:r w:rsidRPr="00AC5F9C">
        <w:rPr>
          <w:rFonts w:ascii="Segoe UI" w:hAnsi="Segoe UI" w:cs="Segoe UI"/>
          <w:sz w:val="24"/>
          <w:szCs w:val="24"/>
        </w:rPr>
        <w:t>"Arial", 8, "normal")):</w:t>
      </w:r>
    </w:p>
    <w:p w14:paraId="710967C1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Teks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0DE59B7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move: Jika True,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pin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3D248C09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align: </w:t>
      </w:r>
      <w:proofErr w:type="spellStart"/>
      <w:r w:rsidRPr="00AC5F9C">
        <w:rPr>
          <w:rFonts w:ascii="Segoe UI" w:hAnsi="Segoe UI" w:cs="Segoe UI"/>
          <w:sz w:val="24"/>
          <w:szCs w:val="24"/>
        </w:rPr>
        <w:t>Penyesua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"left", "</w:t>
      </w:r>
      <w:proofErr w:type="spellStart"/>
      <w:r w:rsidRPr="00AC5F9C">
        <w:rPr>
          <w:rFonts w:ascii="Segoe UI" w:hAnsi="Segoe UI" w:cs="Segoe UI"/>
          <w:sz w:val="24"/>
          <w:szCs w:val="24"/>
        </w:rPr>
        <w:t>cente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"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right").</w:t>
      </w:r>
    </w:p>
    <w:p w14:paraId="3E1D04D8" w14:textId="77777777" w:rsidR="00916FD4" w:rsidRPr="00AC5F9C" w:rsidRDefault="00916FD4">
      <w:pPr>
        <w:numPr>
          <w:ilvl w:val="0"/>
          <w:numId w:val="86"/>
        </w:numPr>
        <w:spacing w:after="0" w:line="360" w:lineRule="auto"/>
        <w:ind w:hanging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Parameter font: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.</w:t>
      </w:r>
    </w:p>
    <w:p w14:paraId="635A8F9D" w14:textId="77777777" w:rsidR="00916FD4" w:rsidRPr="00AC5F9C" w:rsidRDefault="00916FD4" w:rsidP="00916FD4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32617DC" w14:textId="0951A171" w:rsidR="00421CAB" w:rsidRPr="00AC5F9C" w:rsidRDefault="00421CAB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t>Contoh</w:t>
      </w:r>
      <w:proofErr w:type="spellEnd"/>
    </w:p>
    <w:p w14:paraId="778F1ACD" w14:textId="1A854B6A" w:rsidR="00916FD4" w:rsidRPr="00AC5F9C" w:rsidRDefault="00916FD4" w:rsidP="00421CAB">
      <w:pPr>
        <w:ind w:left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Hello, World!" di canvas:</w:t>
      </w:r>
    </w:p>
    <w:p w14:paraId="3D25D2B2" w14:textId="77777777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proofErr w:type="gramStart"/>
      <w:r w:rsidRPr="00AC5F9C">
        <w:rPr>
          <w:rFonts w:ascii="Consolas" w:hAnsi="Consolas" w:cs="Courier New"/>
          <w:sz w:val="24"/>
          <w:szCs w:val="24"/>
          <w:lang w:val="en-US"/>
        </w:rPr>
        <w:t>write(</w:t>
      </w:r>
      <w:proofErr w:type="gramEnd"/>
      <w:r w:rsidRPr="00AC5F9C">
        <w:rPr>
          <w:rFonts w:ascii="Consolas" w:hAnsi="Consolas" w:cs="Courier New"/>
          <w:sz w:val="24"/>
          <w:szCs w:val="24"/>
          <w:lang w:val="en-US"/>
        </w:rPr>
        <w:t>"Hello, World!", align="center", font</w:t>
      </w:r>
      <w:proofErr w:type="gramStart"/>
      <w:r w:rsidRPr="00AC5F9C">
        <w:rPr>
          <w:rFonts w:ascii="Consolas" w:hAnsi="Consolas" w:cs="Courier New"/>
          <w:sz w:val="24"/>
          <w:szCs w:val="24"/>
          <w:lang w:val="en-US"/>
        </w:rPr>
        <w:t>=(</w:t>
      </w:r>
      <w:proofErr w:type="gramEnd"/>
      <w:r w:rsidRPr="00AC5F9C">
        <w:rPr>
          <w:rFonts w:ascii="Consolas" w:hAnsi="Consolas" w:cs="Courier New"/>
          <w:sz w:val="24"/>
          <w:szCs w:val="24"/>
          <w:lang w:val="en-US"/>
        </w:rPr>
        <w:t xml:space="preserve">"Arial", 16, "bold")) </w:t>
      </w:r>
    </w:p>
    <w:p w14:paraId="6F10DA3E" w14:textId="77777777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</w:p>
    <w:p w14:paraId="64184970" w14:textId="3DDF468F" w:rsidR="00916FD4" w:rsidRPr="00AC5F9C" w:rsidRDefault="00916FD4" w:rsidP="00916FD4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Courier New"/>
          <w:sz w:val="24"/>
          <w:szCs w:val="24"/>
          <w:lang w:val="en-US"/>
        </w:rPr>
      </w:pPr>
      <w:r w:rsidRPr="00AC5F9C">
        <w:rPr>
          <w:rFonts w:ascii="Consolas" w:hAnsi="Consolas" w:cs="Courier New"/>
          <w:sz w:val="24"/>
          <w:szCs w:val="24"/>
          <w:lang w:val="en-US"/>
        </w:rPr>
        <w:t>forward</w:t>
      </w:r>
      <w:r w:rsidR="00F00D78" w:rsidRPr="00AC5F9C">
        <w:rPr>
          <w:rFonts w:ascii="Consolas" w:hAnsi="Consolas" w:cs="Courier New"/>
          <w:sz w:val="24"/>
          <w:szCs w:val="24"/>
          <w:lang w:val="en-US"/>
        </w:rPr>
        <w:t xml:space="preserve"> </w:t>
      </w:r>
      <w:r w:rsidRPr="00AC5F9C">
        <w:rPr>
          <w:rFonts w:ascii="Consolas" w:hAnsi="Consolas" w:cs="Courier New"/>
          <w:sz w:val="24"/>
          <w:szCs w:val="24"/>
          <w:lang w:val="en-US"/>
        </w:rPr>
        <w:t xml:space="preserve">100  </w:t>
      </w:r>
    </w:p>
    <w:p w14:paraId="4C096E10" w14:textId="77777777" w:rsidR="00916FD4" w:rsidRPr="00AC5F9C" w:rsidRDefault="00916FD4" w:rsidP="00916FD4">
      <w:pPr>
        <w:spacing w:after="0"/>
        <w:ind w:left="426"/>
        <w:rPr>
          <w:rFonts w:ascii="Segoe UI" w:hAnsi="Segoe UI" w:cs="Segoe UI"/>
          <w:sz w:val="24"/>
          <w:szCs w:val="24"/>
          <w:lang w:val="en-US"/>
        </w:rPr>
      </w:pPr>
    </w:p>
    <w:p w14:paraId="34BFBE5C" w14:textId="4F96F659" w:rsidR="00916FD4" w:rsidRPr="00AC5F9C" w:rsidRDefault="00916FD4" w:rsidP="00916FD4">
      <w:pPr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hAnsi="Segoe UI" w:cs="Segoe UI"/>
          <w:sz w:val="24"/>
          <w:szCs w:val="24"/>
          <w:lang w:val="en-US"/>
        </w:rPr>
        <w:t>Hasil:</w:t>
      </w:r>
    </w:p>
    <w:p w14:paraId="28609E87" w14:textId="77777777" w:rsidR="00916FD4" w:rsidRPr="00AC5F9C" w:rsidRDefault="00916FD4" w:rsidP="00916FD4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  <w:lang w:val="en-US"/>
        </w:rPr>
        <w:drawing>
          <wp:inline distT="0" distB="0" distL="0" distR="0" wp14:anchorId="215F3D60" wp14:editId="23683C41">
            <wp:extent cx="1972205" cy="1980000"/>
            <wp:effectExtent l="0" t="0" r="9525" b="1270"/>
            <wp:docPr id="5134695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3469520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197220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4E5BC" w14:textId="2B1E0397" w:rsidR="00916FD4" w:rsidRPr="00AC5F9C" w:rsidRDefault="00916FD4" w:rsidP="00916FD4">
      <w:pPr>
        <w:pStyle w:val="Caption"/>
        <w:ind w:firstLine="426"/>
        <w:jc w:val="center"/>
        <w:rPr>
          <w:rFonts w:ascii="Segoe UI" w:hAnsi="Segoe UI" w:cs="Segoe UI"/>
          <w:color w:val="auto"/>
          <w:sz w:val="24"/>
          <w:szCs w:val="24"/>
          <w:lang w:val="en-US"/>
        </w:rPr>
      </w:pPr>
      <w:bookmarkStart w:id="80" w:name="_Toc192105873"/>
      <w:bookmarkStart w:id="81" w:name="_Toc196350288"/>
      <w:r w:rsidRPr="00AC5F9C">
        <w:rPr>
          <w:color w:val="auto"/>
        </w:rPr>
        <w:t xml:space="preserve">Gambar </w:t>
      </w:r>
      <w:r w:rsidR="00313245" w:rsidRPr="00AC5F9C">
        <w:rPr>
          <w:color w:val="auto"/>
        </w:rPr>
        <w:fldChar w:fldCharType="begin"/>
      </w:r>
      <w:r w:rsidR="00313245" w:rsidRPr="00AC5F9C">
        <w:rPr>
          <w:color w:val="auto"/>
        </w:rPr>
        <w:instrText xml:space="preserve"> SEQ Gambar \* ARABIC </w:instrText>
      </w:r>
      <w:r w:rsidR="00313245" w:rsidRPr="00AC5F9C">
        <w:rPr>
          <w:color w:val="auto"/>
        </w:rPr>
        <w:fldChar w:fldCharType="separate"/>
      </w:r>
      <w:r w:rsidR="007B54F7">
        <w:rPr>
          <w:noProof/>
          <w:color w:val="auto"/>
        </w:rPr>
        <w:t>29</w:t>
      </w:r>
      <w:r w:rsidR="00313245" w:rsidRPr="00AC5F9C">
        <w:rPr>
          <w:noProof/>
          <w:color w:val="auto"/>
        </w:rPr>
        <w:fldChar w:fldCharType="end"/>
      </w:r>
      <w:r w:rsidRPr="00AC5F9C">
        <w:rPr>
          <w:color w:val="auto"/>
        </w:rPr>
        <w:t xml:space="preserve"> (Hasil </w:t>
      </w:r>
      <w:proofErr w:type="spellStart"/>
      <w:r w:rsidRPr="00AC5F9C">
        <w:rPr>
          <w:color w:val="auto"/>
        </w:rPr>
        <w:t>contoh</w:t>
      </w:r>
      <w:proofErr w:type="spellEnd"/>
      <w:r w:rsidRPr="00AC5F9C">
        <w:rPr>
          <w:color w:val="auto"/>
        </w:rPr>
        <w:t xml:space="preserve"> </w:t>
      </w:r>
      <w:proofErr w:type="spellStart"/>
      <w:r w:rsidRPr="00AC5F9C">
        <w:rPr>
          <w:color w:val="auto"/>
        </w:rPr>
        <w:t>penggunaan</w:t>
      </w:r>
      <w:proofErr w:type="spellEnd"/>
      <w:r w:rsidRPr="00AC5F9C">
        <w:rPr>
          <w:color w:val="auto"/>
        </w:rPr>
        <w:t xml:space="preserve"> write)</w:t>
      </w:r>
      <w:bookmarkEnd w:id="80"/>
      <w:bookmarkEnd w:id="81"/>
    </w:p>
    <w:p w14:paraId="7368CC99" w14:textId="77777777" w:rsidR="00A41A71" w:rsidRPr="00AC5F9C" w:rsidRDefault="00A41A71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404E275" w14:textId="77777777" w:rsidR="00F00D78" w:rsidRPr="00AC5F9C" w:rsidRDefault="00F00D78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0D756046" w14:textId="1C9DDC80" w:rsidR="00421CAB" w:rsidRPr="00AC5F9C" w:rsidRDefault="00F00D78" w:rsidP="00421CA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5.3: </w:t>
      </w:r>
      <w:proofErr w:type="spellStart"/>
      <w:r w:rsidR="00764251" w:rsidRPr="00AC5F9C">
        <w:rPr>
          <w:rFonts w:ascii="Segoe UI" w:hAnsi="Segoe UI" w:cs="Segoe UI"/>
          <w:b/>
          <w:bCs/>
          <w:sz w:val="28"/>
          <w:szCs w:val="28"/>
          <w:lang w:val="en-US"/>
        </w:rPr>
        <w:t>Menulis</w:t>
      </w:r>
      <w:proofErr w:type="spellEnd"/>
      <w:r w:rsidR="00764251"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 pada canvas</w:t>
      </w:r>
    </w:p>
    <w:p w14:paraId="02BCFCA2" w14:textId="4D555DDD" w:rsidR="00916FD4" w:rsidRPr="00AC5F9C" w:rsidRDefault="00916FD4" w:rsidP="0018171B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  <w:lang w:val="en-US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  <w:lang w:val="en-US"/>
        </w:rPr>
        <w:t xml:space="preserve">)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2734807C" w14:textId="17E65B45" w:rsidR="00916FD4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eks</w:t>
      </w:r>
      <w:proofErr w:type="spellEnd"/>
    </w:p>
    <w:p w14:paraId="3E750399" w14:textId="695AEE52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ul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Hallo"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20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709542B" w14:textId="3474C286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gramStart"/>
      <w:r w:rsidRPr="00E60558">
        <w:rPr>
          <w:rFonts w:ascii="Consolas" w:hAnsi="Consolas" w:cs="Segoe UI"/>
          <w:sz w:val="24"/>
          <w:szCs w:val="24"/>
        </w:rPr>
        <w:t>write(</w:t>
      </w:r>
      <w:proofErr w:type="gramEnd"/>
      <w:r w:rsidRPr="00E60558">
        <w:rPr>
          <w:rFonts w:ascii="Consolas" w:hAnsi="Consolas" w:cs="Segoe UI"/>
          <w:sz w:val="24"/>
          <w:szCs w:val="24"/>
        </w:rPr>
        <w:t>"Hallo", font=("Arial",20))</w:t>
      </w:r>
    </w:p>
    <w:p w14:paraId="67DB3530" w14:textId="73BB1C3C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Angkat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na</w:t>
      </w:r>
      <w:proofErr w:type="spellEnd"/>
    </w:p>
    <w:p w14:paraId="7B42FD1F" w14:textId="6FA6D824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F7459EF" w14:textId="6AA43CA4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  <w:lang w:val="en-US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</w:p>
    <w:p w14:paraId="18B53369" w14:textId="411DFBA1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ind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</w:p>
    <w:p w14:paraId="4A32F537" w14:textId="48DFFC44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anjut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b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bar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indah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jau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2280976" w14:textId="03FC908D" w:rsidR="00E60558" w:rsidRPr="00E60558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E60558">
        <w:rPr>
          <w:rFonts w:ascii="Consolas" w:hAnsi="Consolas" w:cs="Segoe UI"/>
          <w:sz w:val="24"/>
          <w:szCs w:val="24"/>
        </w:rPr>
        <w:t>right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E60558">
        <w:rPr>
          <w:rFonts w:ascii="Consolas" w:hAnsi="Consolas" w:cs="Segoe UI"/>
          <w:sz w:val="24"/>
          <w:szCs w:val="24"/>
        </w:rPr>
        <w:t>90</w:t>
      </w:r>
    </w:p>
    <w:p w14:paraId="71038A3F" w14:textId="1B2C0D07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r w:rsidRPr="00E60558">
        <w:rPr>
          <w:rFonts w:ascii="Consolas" w:hAnsi="Consolas" w:cs="Segoe UI"/>
          <w:sz w:val="24"/>
          <w:szCs w:val="24"/>
        </w:rPr>
        <w:t>forward</w:t>
      </w:r>
      <w:r w:rsidRPr="00AC5F9C">
        <w:rPr>
          <w:rFonts w:ascii="Consolas" w:hAnsi="Consolas" w:cs="Segoe UI"/>
          <w:sz w:val="24"/>
          <w:szCs w:val="24"/>
        </w:rPr>
        <w:t xml:space="preserve"> </w:t>
      </w:r>
      <w:r w:rsidRPr="00E60558">
        <w:rPr>
          <w:rFonts w:ascii="Consolas" w:hAnsi="Consolas" w:cs="Segoe UI"/>
          <w:sz w:val="24"/>
          <w:szCs w:val="24"/>
        </w:rPr>
        <w:t>50</w:t>
      </w:r>
    </w:p>
    <w:p w14:paraId="7E77366C" w14:textId="79E9C226" w:rsidR="00E60558" w:rsidRPr="00AC5F9C" w:rsidRDefault="00E60558">
      <w:pPr>
        <w:pStyle w:val="ListParagraph"/>
        <w:numPr>
          <w:ilvl w:val="0"/>
          <w:numId w:val="100"/>
        </w:numPr>
        <w:spacing w:line="360" w:lineRule="auto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teks</w:t>
      </w:r>
      <w:proofErr w:type="spellEnd"/>
    </w:p>
    <w:p w14:paraId="02812479" w14:textId="798C933E" w:rsidR="00E60558" w:rsidRPr="00AC5F9C" w:rsidRDefault="00E60558" w:rsidP="00E60558">
      <w:pPr>
        <w:pStyle w:val="ListParagraph"/>
        <w:spacing w:line="360" w:lineRule="auto"/>
        <w:ind w:left="78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ulis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"Apa Kabar?"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5:</w:t>
      </w:r>
    </w:p>
    <w:p w14:paraId="331B8C15" w14:textId="0A2D852C" w:rsidR="00E60558" w:rsidRPr="00AC5F9C" w:rsidRDefault="00E60558" w:rsidP="00E60558">
      <w:pPr>
        <w:pStyle w:val="ListParagraph"/>
        <w:shd w:val="clear" w:color="auto" w:fill="D9D9D9" w:themeFill="background1" w:themeFillShade="D9"/>
        <w:spacing w:line="360" w:lineRule="auto"/>
        <w:ind w:left="786"/>
        <w:rPr>
          <w:rFonts w:ascii="Consolas" w:hAnsi="Consolas" w:cs="Segoe UI"/>
          <w:sz w:val="24"/>
          <w:szCs w:val="24"/>
        </w:rPr>
      </w:pPr>
      <w:proofErr w:type="gramStart"/>
      <w:r w:rsidRPr="00E60558">
        <w:rPr>
          <w:rFonts w:ascii="Consolas" w:hAnsi="Consolas" w:cs="Segoe UI"/>
          <w:sz w:val="24"/>
          <w:szCs w:val="24"/>
        </w:rPr>
        <w:t>write(</w:t>
      </w:r>
      <w:proofErr w:type="gramEnd"/>
      <w:r w:rsidRPr="00E60558">
        <w:rPr>
          <w:rFonts w:ascii="Consolas" w:hAnsi="Consolas" w:cs="Segoe UI"/>
          <w:sz w:val="24"/>
          <w:szCs w:val="24"/>
        </w:rPr>
        <w:t>"Apa Kabar?", font=("Arial",15))</w:t>
      </w:r>
    </w:p>
    <w:p w14:paraId="7A0DE953" w14:textId="0F5A9652" w:rsidR="00916FD4" w:rsidRPr="00AC5F9C" w:rsidRDefault="00916FD4" w:rsidP="00E60558">
      <w:pPr>
        <w:spacing w:after="0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443BDD6C" w14:textId="1C003F68" w:rsidR="00421CAB" w:rsidRPr="00AC5F9C" w:rsidRDefault="00421CAB" w:rsidP="00421CAB">
      <w:pPr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Kesimpulan</w:t>
      </w:r>
    </w:p>
    <w:p w14:paraId="2E697055" w14:textId="62A460A0" w:rsidR="00A41A71" w:rsidRPr="00AC5F9C" w:rsidRDefault="00A41A71" w:rsidP="00E60558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write </w:t>
      </w:r>
      <w:proofErr w:type="spellStart"/>
      <w:proofErr w:type="gramStart"/>
      <w:r w:rsidRPr="00AC5F9C">
        <w:rPr>
          <w:rFonts w:ascii="Segoe UI" w:hAnsi="Segoe UI" w:cs="Segoe UI"/>
          <w:sz w:val="24"/>
          <w:szCs w:val="24"/>
        </w:rPr>
        <w:t>memungki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proofErr w:type="gram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amp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r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form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mbah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da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3E01E35" w14:textId="77777777" w:rsidR="00A41A71" w:rsidRPr="00AC5F9C" w:rsidRDefault="00A41A71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6D0F990D" w14:textId="77777777" w:rsidR="00A41A71" w:rsidRPr="00AC5F9C" w:rsidRDefault="00A41A71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 w:rsidRPr="00AC5F9C"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616F6009" w14:textId="3FEDF4A8" w:rsidR="00421CAB" w:rsidRPr="00AC5F9C" w:rsidRDefault="000C7391" w:rsidP="000C739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lastRenderedPageBreak/>
        <w:t>Pertanyaan</w:t>
      </w:r>
      <w:proofErr w:type="spellEnd"/>
    </w:p>
    <w:p w14:paraId="6CB60BAC" w14:textId="77777777" w:rsidR="00A41A71" w:rsidRPr="00AC5F9C" w:rsidRDefault="00A41A71" w:rsidP="00A41A71">
      <w:pPr>
        <w:spacing w:line="360" w:lineRule="auto"/>
        <w:ind w:left="426"/>
        <w:jc w:val="both"/>
        <w:rPr>
          <w:rFonts w:ascii="Segoe UI" w:hAnsi="Segoe UI" w:cs="Segoe UI"/>
          <w:vanish/>
          <w:sz w:val="24"/>
          <w:szCs w:val="24"/>
        </w:rPr>
      </w:pPr>
      <w:r w:rsidRPr="00AC5F9C">
        <w:rPr>
          <w:rFonts w:ascii="Segoe UI" w:hAnsi="Segoe UI" w:cs="Segoe UI"/>
          <w:vanish/>
          <w:sz w:val="24"/>
          <w:szCs w:val="24"/>
        </w:rPr>
        <w:t>Top of Form</w:t>
      </w:r>
    </w:p>
    <w:p w14:paraId="0CC92130" w14:textId="77777777" w:rsidR="00A41A71" w:rsidRPr="00AC5F9C" w:rsidRDefault="00A41A71">
      <w:pPr>
        <w:pStyle w:val="ListParagraph"/>
        <w:numPr>
          <w:ilvl w:val="0"/>
          <w:numId w:val="8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align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gramStart"/>
      <w:r w:rsidRPr="00AC5F9C">
        <w:rPr>
          <w:rFonts w:ascii="Segoe UI" w:hAnsi="Segoe UI" w:cs="Segoe UI"/>
          <w:sz w:val="24"/>
          <w:szCs w:val="24"/>
        </w:rPr>
        <w:t>write(</w:t>
      </w:r>
      <w:proofErr w:type="gramEnd"/>
      <w:r w:rsidRPr="00AC5F9C">
        <w:rPr>
          <w:rFonts w:ascii="Segoe UI" w:hAnsi="Segoe UI" w:cs="Segoe UI"/>
          <w:sz w:val="24"/>
          <w:szCs w:val="24"/>
        </w:rPr>
        <w:t>)?</w:t>
      </w:r>
    </w:p>
    <w:p w14:paraId="5B9BF408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31509D1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A172649" w14:textId="7777777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at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>).</w:t>
      </w:r>
    </w:p>
    <w:p w14:paraId="019FF573" w14:textId="26A31987" w:rsidR="00A41A71" w:rsidRPr="00AC5F9C" w:rsidRDefault="00A41A71">
      <w:pPr>
        <w:pStyle w:val="ListParagraph"/>
        <w:numPr>
          <w:ilvl w:val="0"/>
          <w:numId w:val="88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5A6E92" w14:textId="77777777" w:rsidR="00A41A71" w:rsidRPr="00AC5F9C" w:rsidRDefault="00A41A71" w:rsidP="00A41A71">
      <w:pPr>
        <w:pStyle w:val="ListParagraph"/>
        <w:spacing w:line="360" w:lineRule="auto"/>
        <w:ind w:left="1146"/>
        <w:jc w:val="both"/>
        <w:rPr>
          <w:rFonts w:ascii="Segoe UI" w:hAnsi="Segoe UI" w:cs="Segoe UI"/>
          <w:sz w:val="24"/>
          <w:szCs w:val="24"/>
        </w:rPr>
      </w:pPr>
    </w:p>
    <w:p w14:paraId="17F4874C" w14:textId="77777777" w:rsidR="00A41A71" w:rsidRPr="00AC5F9C" w:rsidRDefault="00A41A71">
      <w:pPr>
        <w:pStyle w:val="ListParagraph"/>
        <w:numPr>
          <w:ilvl w:val="0"/>
          <w:numId w:val="87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7911FA1" w14:textId="77777777" w:rsidR="00A41A71" w:rsidRPr="00AC5F9C" w:rsidRDefault="00A41A71" w:rsidP="00A41A71">
      <w:pPr>
        <w:pStyle w:val="ListParagraph"/>
        <w:shd w:val="clear" w:color="auto" w:fill="D9D9D9" w:themeFill="background1" w:themeFillShade="D9"/>
        <w:spacing w:line="360" w:lineRule="auto"/>
        <w:ind w:left="786"/>
        <w:jc w:val="both"/>
        <w:rPr>
          <w:rFonts w:ascii="Consolas" w:hAnsi="Consolas" w:cs="Courier New"/>
          <w:sz w:val="24"/>
          <w:szCs w:val="24"/>
        </w:rPr>
      </w:pPr>
      <w:proofErr w:type="gramStart"/>
      <w:r w:rsidRPr="00AC5F9C">
        <w:rPr>
          <w:rFonts w:ascii="Consolas" w:hAnsi="Consolas" w:cs="Courier New"/>
          <w:sz w:val="24"/>
          <w:szCs w:val="24"/>
        </w:rPr>
        <w:t>write(</w:t>
      </w:r>
      <w:proofErr w:type="gramEnd"/>
      <w:r w:rsidRPr="00AC5F9C">
        <w:rPr>
          <w:rFonts w:ascii="Consolas" w:hAnsi="Consolas" w:cs="Courier New"/>
          <w:sz w:val="24"/>
          <w:szCs w:val="24"/>
        </w:rPr>
        <w:t>"</w:t>
      </w:r>
      <w:proofErr w:type="spellStart"/>
      <w:r w:rsidRPr="00AC5F9C">
        <w:rPr>
          <w:rFonts w:ascii="Consolas" w:hAnsi="Consolas" w:cs="Courier New"/>
          <w:sz w:val="24"/>
          <w:szCs w:val="24"/>
        </w:rPr>
        <w:t>Belajar</w:t>
      </w:r>
      <w:proofErr w:type="spellEnd"/>
      <w:r w:rsidRPr="00AC5F9C">
        <w:rPr>
          <w:rFonts w:ascii="Consolas" w:hAnsi="Consolas" w:cs="Courier New"/>
          <w:sz w:val="24"/>
          <w:szCs w:val="24"/>
        </w:rPr>
        <w:t xml:space="preserve"> Python!", align="</w:t>
      </w:r>
      <w:proofErr w:type="spellStart"/>
      <w:r w:rsidRPr="00AC5F9C">
        <w:rPr>
          <w:rFonts w:ascii="Consolas" w:hAnsi="Consolas" w:cs="Courier New"/>
          <w:sz w:val="24"/>
          <w:szCs w:val="24"/>
        </w:rPr>
        <w:t>center</w:t>
      </w:r>
      <w:proofErr w:type="spellEnd"/>
      <w:r w:rsidRPr="00AC5F9C">
        <w:rPr>
          <w:rFonts w:ascii="Consolas" w:hAnsi="Consolas" w:cs="Courier New"/>
          <w:sz w:val="24"/>
          <w:szCs w:val="24"/>
        </w:rPr>
        <w:t>", font</w:t>
      </w:r>
      <w:proofErr w:type="gramStart"/>
      <w:r w:rsidRPr="00AC5F9C">
        <w:rPr>
          <w:rFonts w:ascii="Consolas" w:hAnsi="Consolas" w:cs="Courier New"/>
          <w:sz w:val="24"/>
          <w:szCs w:val="24"/>
        </w:rPr>
        <w:t>=(</w:t>
      </w:r>
      <w:proofErr w:type="gramEnd"/>
      <w:r w:rsidRPr="00AC5F9C">
        <w:rPr>
          <w:rFonts w:ascii="Consolas" w:hAnsi="Consolas" w:cs="Courier New"/>
          <w:sz w:val="24"/>
          <w:szCs w:val="24"/>
        </w:rPr>
        <w:t>"Arial", 12, "italic"))</w:t>
      </w:r>
    </w:p>
    <w:p w14:paraId="60313A32" w14:textId="77777777" w:rsidR="00A41A71" w:rsidRPr="00AC5F9C" w:rsidRDefault="00A41A71" w:rsidP="00A41A7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3BB8959B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5BD849B4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0A4218D" w14:textId="77777777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.</w:t>
      </w:r>
    </w:p>
    <w:p w14:paraId="5EE2BC0E" w14:textId="4A61AFDA" w:rsidR="00A41A71" w:rsidRPr="00AC5F9C" w:rsidRDefault="00A41A71">
      <w:pPr>
        <w:pStyle w:val="ListParagraph"/>
        <w:numPr>
          <w:ilvl w:val="0"/>
          <w:numId w:val="89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r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.</w:t>
      </w:r>
    </w:p>
    <w:p w14:paraId="520268C2" w14:textId="77777777" w:rsidR="00A41A71" w:rsidRPr="00A41A71" w:rsidRDefault="00A41A71" w:rsidP="00A41A71">
      <w:pPr>
        <w:rPr>
          <w:rFonts w:ascii="Segoe UI" w:hAnsi="Segoe UI" w:cs="Segoe UI"/>
          <w:b/>
          <w:bCs/>
          <w:vanish/>
          <w:sz w:val="24"/>
          <w:szCs w:val="24"/>
        </w:rPr>
      </w:pPr>
      <w:r w:rsidRPr="00A41A71">
        <w:rPr>
          <w:rFonts w:ascii="Segoe UI" w:hAnsi="Segoe UI" w:cs="Segoe UI"/>
          <w:b/>
          <w:bCs/>
          <w:vanish/>
          <w:sz w:val="24"/>
          <w:szCs w:val="24"/>
        </w:rPr>
        <w:t>Bottom of Form</w:t>
      </w:r>
    </w:p>
    <w:p w14:paraId="6AF8A0B4" w14:textId="77777777" w:rsidR="00421CAB" w:rsidRPr="00421CAB" w:rsidRDefault="00421CAB" w:rsidP="00421CAB">
      <w:pPr>
        <w:ind w:left="426"/>
        <w:rPr>
          <w:rFonts w:ascii="Segoe UI" w:hAnsi="Segoe UI" w:cs="Segoe UI"/>
          <w:b/>
          <w:bCs/>
          <w:sz w:val="24"/>
          <w:szCs w:val="24"/>
          <w:lang w:val="en-US"/>
        </w:rPr>
      </w:pPr>
    </w:p>
    <w:p w14:paraId="3E60F179" w14:textId="0B47B520" w:rsidR="000C7391" w:rsidRDefault="000C7391">
      <w:pPr>
        <w:rPr>
          <w:rFonts w:ascii="Segoe UI" w:hAnsi="Segoe UI" w:cs="Segoe UI"/>
          <w:b/>
          <w:bCs/>
          <w:sz w:val="24"/>
          <w:szCs w:val="24"/>
          <w:lang w:val="en-US"/>
        </w:rPr>
      </w:pPr>
      <w:r>
        <w:rPr>
          <w:rFonts w:ascii="Segoe UI" w:hAnsi="Segoe UI" w:cs="Segoe UI"/>
          <w:b/>
          <w:bCs/>
          <w:sz w:val="24"/>
          <w:szCs w:val="24"/>
          <w:lang w:val="en-US"/>
        </w:rPr>
        <w:br w:type="page"/>
      </w:r>
    </w:p>
    <w:p w14:paraId="58FC3144" w14:textId="6AB2BD9D" w:rsidR="00D0360C" w:rsidRPr="00AC5F9C" w:rsidRDefault="000C7391">
      <w:pPr>
        <w:pStyle w:val="Heading2"/>
        <w:numPr>
          <w:ilvl w:val="0"/>
          <w:numId w:val="7"/>
        </w:numPr>
        <w:spacing w:line="360" w:lineRule="auto"/>
        <w:ind w:left="426" w:hanging="426"/>
        <w:rPr>
          <w:color w:val="FFFFFF" w:themeColor="background1"/>
          <w:sz w:val="28"/>
          <w:szCs w:val="28"/>
          <w:lang w:val="en-US"/>
        </w:rPr>
      </w:pPr>
      <w:bookmarkStart w:id="82" w:name="_Toc196392647"/>
      <w:r w:rsidRPr="00AC5F9C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68864" behindDoc="1" locked="0" layoutInCell="1" allowOverlap="1" wp14:anchorId="3CFEC769" wp14:editId="71DFC4B1">
                <wp:simplePos x="0" y="0"/>
                <wp:positionH relativeFrom="column">
                  <wp:posOffset>-6858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51286025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88E0E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71C3D89" w14:textId="77777777" w:rsidR="000C7391" w:rsidRPr="007377AA" w:rsidRDefault="000C7391" w:rsidP="000C7391">
                            <w:pPr>
                              <w:jc w:val="center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CFEC769" id="_x0000_s1044" type="#_x0000_t15" style="position:absolute;left:0;text-align:left;margin-left:-5.4pt;margin-top:-3.6pt;width:469.8pt;height:27.6pt;z-index:-25124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" adj="20966" fillcolor="#c88e0e" strokecolor="white [3212]" strokeweight="1pt">
                <v:textbox>
                  <w:txbxContent>
                    <w:p w14:paraId="671C3D89" w14:textId="77777777" w:rsidR="000C7391" w:rsidRPr="007377AA" w:rsidRDefault="000C7391" w:rsidP="000C7391">
                      <w:pPr>
                        <w:jc w:val="center"/>
                        <w:rPr>
                          <w:lang w:val="en-US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AC5F9C">
        <w:rPr>
          <w:color w:val="FFFFFF" w:themeColor="background1"/>
          <w:sz w:val="28"/>
          <w:szCs w:val="28"/>
          <w:lang w:val="en-US"/>
        </w:rPr>
        <w:t>For</w:t>
      </w:r>
      <w:bookmarkEnd w:id="82"/>
    </w:p>
    <w:p w14:paraId="2C9FB13D" w14:textId="3D21F09F" w:rsidR="000C7391" w:rsidRPr="00AC5F9C" w:rsidRDefault="000C7391" w:rsidP="00764251">
      <w:pPr>
        <w:spacing w:after="0" w:line="360" w:lineRule="auto"/>
        <w:ind w:left="426"/>
        <w:rPr>
          <w:rFonts w:ascii="Segoe UI" w:hAnsi="Segoe UI" w:cs="Segoe UI"/>
          <w:b/>
          <w:bCs/>
          <w:sz w:val="28"/>
          <w:szCs w:val="28"/>
          <w:lang w:val="en-US"/>
        </w:rPr>
      </w:pPr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 xml:space="preserve">Tujuan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  <w:lang w:val="en-US"/>
        </w:rPr>
        <w:t>Pembelajaran</w:t>
      </w:r>
      <w:proofErr w:type="spellEnd"/>
    </w:p>
    <w:p w14:paraId="787408AC" w14:textId="6B0F7FA2" w:rsidR="000C7391" w:rsidRPr="00AC5F9C" w:rsidRDefault="000C7391" w:rsidP="000C7391">
      <w:pPr>
        <w:pStyle w:val="ListParagraph"/>
        <w:numPr>
          <w:ilvl w:val="0"/>
          <w:numId w:val="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ontro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3F41F4F" w14:textId="095FBDD0" w:rsidR="000C7391" w:rsidRPr="00AC5F9C" w:rsidRDefault="000C7391" w:rsidP="000C7391">
      <w:pPr>
        <w:spacing w:line="360" w:lineRule="auto"/>
        <w:ind w:left="426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noProof/>
          <w:kern w:val="0"/>
          <w:sz w:val="24"/>
          <w:szCs w:val="24"/>
          <w:lang w:eastAsia="en-ID"/>
        </w:rPr>
        <mc:AlternateContent>
          <mc:Choice Requires="wps">
            <w:drawing>
              <wp:anchor distT="0" distB="0" distL="114300" distR="114300" simplePos="0" relativeHeight="252070912" behindDoc="0" locked="0" layoutInCell="1" allowOverlap="1" wp14:anchorId="5234B84B" wp14:editId="61BD8CF2">
                <wp:simplePos x="0" y="0"/>
                <wp:positionH relativeFrom="column">
                  <wp:posOffset>0</wp:posOffset>
                </wp:positionH>
                <wp:positionV relativeFrom="paragraph">
                  <wp:posOffset>70485</wp:posOffset>
                </wp:positionV>
                <wp:extent cx="5943600" cy="0"/>
                <wp:effectExtent l="0" t="0" r="0" b="0"/>
                <wp:wrapNone/>
                <wp:docPr id="565918447" name="Straight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94360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bg1">
                              <a:lumMod val="85000"/>
                            </a:schemeClr>
                          </a:solidFill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30F686" id="Straight Connector 4" o:spid="_x0000_s1026" style="position:absolute;z-index:252070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0,5.55pt" to="468pt,5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" strokecolor="#d8d8d8 [2732]" strokeweight="1pt">
                <v:stroke joinstyle="miter"/>
              </v:line>
            </w:pict>
          </mc:Fallback>
        </mc:AlternateContent>
      </w:r>
    </w:p>
    <w:p w14:paraId="5F32C013" w14:textId="77777777" w:rsidR="002B3A1D" w:rsidRPr="002B3A1D" w:rsidRDefault="002B3A1D" w:rsidP="002B3A1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2B3A1D">
        <w:rPr>
          <w:rFonts w:ascii="Segoe UI" w:hAnsi="Segoe UI" w:cs="Segoe UI"/>
          <w:sz w:val="24"/>
          <w:szCs w:val="24"/>
        </w:rPr>
        <w:t>Perint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2B3A1D">
        <w:rPr>
          <w:rFonts w:ascii="Segoe UI" w:hAnsi="Segoe UI" w:cs="Segoe UI"/>
          <w:sz w:val="24"/>
          <w:szCs w:val="24"/>
        </w:rPr>
        <w:t>diguna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u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ulang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at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ata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eberap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baris </w:t>
      </w:r>
      <w:proofErr w:type="spellStart"/>
      <w:r w:rsidRPr="002B3A1D">
        <w:rPr>
          <w:rFonts w:ascii="Segoe UI" w:hAnsi="Segoe UI" w:cs="Segoe UI"/>
          <w:sz w:val="24"/>
          <w:szCs w:val="24"/>
        </w:rPr>
        <w:t>perint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dalam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juml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tertent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2B3A1D">
        <w:rPr>
          <w:rFonts w:ascii="Segoe UI" w:hAnsi="Segoe UI" w:cs="Segoe UI"/>
          <w:sz w:val="24"/>
          <w:szCs w:val="24"/>
        </w:rPr>
        <w:t>sudah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ditentu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. Kita </w:t>
      </w:r>
      <w:proofErr w:type="spellStart"/>
      <w:r w:rsidRPr="002B3A1D">
        <w:rPr>
          <w:rFonts w:ascii="Segoe UI" w:hAnsi="Segoe UI" w:cs="Segoe UI"/>
          <w:sz w:val="24"/>
          <w:szCs w:val="24"/>
        </w:rPr>
        <w:t>bis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gunak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perulang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2B3A1D">
        <w:rPr>
          <w:rFonts w:ascii="Segoe UI" w:hAnsi="Segoe UI" w:cs="Segoe UI"/>
          <w:sz w:val="24"/>
          <w:szCs w:val="24"/>
        </w:rPr>
        <w:t>u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mbuat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idawang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menggambar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bentuk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2B3A1D">
        <w:rPr>
          <w:rFonts w:ascii="Segoe UI" w:hAnsi="Segoe UI" w:cs="Segoe UI"/>
          <w:sz w:val="24"/>
          <w:szCs w:val="24"/>
        </w:rPr>
        <w:t>berulang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sepert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egitig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persegi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2B3A1D">
        <w:rPr>
          <w:rFonts w:ascii="Segoe UI" w:hAnsi="Segoe UI" w:cs="Segoe UI"/>
          <w:sz w:val="24"/>
          <w:szCs w:val="24"/>
        </w:rPr>
        <w:t>atau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lingkaran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secara</w:t>
      </w:r>
      <w:proofErr w:type="spellEnd"/>
      <w:r w:rsidRPr="002B3A1D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2B3A1D">
        <w:rPr>
          <w:rFonts w:ascii="Segoe UI" w:hAnsi="Segoe UI" w:cs="Segoe UI"/>
          <w:sz w:val="24"/>
          <w:szCs w:val="24"/>
        </w:rPr>
        <w:t>efisien</w:t>
      </w:r>
      <w:proofErr w:type="spellEnd"/>
      <w:r w:rsidRPr="002B3A1D">
        <w:rPr>
          <w:rFonts w:ascii="Segoe UI" w:hAnsi="Segoe UI" w:cs="Segoe UI"/>
          <w:sz w:val="24"/>
          <w:szCs w:val="24"/>
        </w:rPr>
        <w:t>.</w:t>
      </w:r>
    </w:p>
    <w:p w14:paraId="285D758C" w14:textId="457ADD30" w:rsidR="002B3A1D" w:rsidRPr="00AC5F9C" w:rsidRDefault="002B3A1D" w:rsidP="002B3A1D">
      <w:pPr>
        <w:spacing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Indent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lo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oro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bias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 tab).</w:t>
      </w:r>
    </w:p>
    <w:p w14:paraId="0A628256" w14:textId="0373B2D4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b/>
          <w:bCs/>
          <w:sz w:val="24"/>
          <w:szCs w:val="24"/>
        </w:rPr>
        <w:t xml:space="preserve"> 1:</w:t>
      </w:r>
    </w:p>
    <w:p w14:paraId="6984FFF3" w14:textId="77777777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:</w:t>
      </w:r>
    </w:p>
    <w:p w14:paraId="6584C789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3</w:t>
      </w:r>
    </w:p>
    <w:p w14:paraId="31E7AFB8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ward 100</w:t>
      </w:r>
    </w:p>
    <w:p w14:paraId="204CF904" w14:textId="77777777" w:rsidR="002B3A1D" w:rsidRPr="00AC5F9C" w:rsidRDefault="002B3A1D" w:rsidP="002B3A1D">
      <w:pPr>
        <w:shd w:val="clear" w:color="auto" w:fill="D9D9D9" w:themeFill="background1" w:themeFillShade="D9"/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left 120</w:t>
      </w:r>
    </w:p>
    <w:p w14:paraId="7956D3D6" w14:textId="77777777" w:rsidR="002B3A1D" w:rsidRPr="00AC5F9C" w:rsidRDefault="002B3A1D" w:rsidP="002B3A1D">
      <w:pPr>
        <w:spacing w:after="0"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</w:p>
    <w:p w14:paraId="6323B001" w14:textId="5956F5E1" w:rsidR="002B3A1D" w:rsidRPr="00AC5F9C" w:rsidRDefault="002B3A1D" w:rsidP="002B3A1D">
      <w:pPr>
        <w:spacing w:line="360" w:lineRule="auto"/>
        <w:ind w:firstLine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asil:</w:t>
      </w:r>
    </w:p>
    <w:p w14:paraId="32FD569B" w14:textId="77777777" w:rsidR="003F51F7" w:rsidRDefault="00764251" w:rsidP="003F51F7">
      <w:pPr>
        <w:keepNext/>
        <w:spacing w:after="0" w:line="360" w:lineRule="auto"/>
        <w:ind w:firstLine="426"/>
        <w:jc w:val="center"/>
      </w:pPr>
      <w:r w:rsidRPr="00AC5F9C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3DB0CBBE" wp14:editId="04E2D202">
            <wp:extent cx="1968330" cy="1980000"/>
            <wp:effectExtent l="0" t="0" r="0" b="1270"/>
            <wp:docPr id="63220622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220622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1968330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D04585" w14:textId="43BC97EA" w:rsidR="002B3A1D" w:rsidRPr="00AC5F9C" w:rsidRDefault="003F51F7" w:rsidP="003F51F7">
      <w:pPr>
        <w:pStyle w:val="Caption"/>
        <w:ind w:firstLine="426"/>
        <w:jc w:val="center"/>
        <w:rPr>
          <w:color w:val="auto"/>
        </w:rPr>
      </w:pPr>
      <w:r>
        <w:t xml:space="preserve"> </w:t>
      </w:r>
      <w:bookmarkStart w:id="83" w:name="_Toc196350289"/>
      <w:r>
        <w:t xml:space="preserve">Gambar </w:t>
      </w:r>
      <w:fldSimple w:instr=" SEQ Gambar \* ARABIC ">
        <w:r w:rsidR="007B54F7">
          <w:rPr>
            <w:noProof/>
          </w:rPr>
          <w:t>30</w:t>
        </w:r>
      </w:fldSimple>
      <w:r>
        <w:t xml:space="preserve"> (Hasil </w:t>
      </w:r>
      <w:proofErr w:type="spellStart"/>
      <w:r>
        <w:t>contoh</w:t>
      </w:r>
      <w:proofErr w:type="spellEnd"/>
      <w:r>
        <w:t xml:space="preserve"> 1 </w:t>
      </w:r>
      <w:proofErr w:type="spellStart"/>
      <w:r>
        <w:t>penggunaan</w:t>
      </w:r>
      <w:proofErr w:type="spellEnd"/>
      <w:r>
        <w:t xml:space="preserve"> for)</w:t>
      </w:r>
      <w:bookmarkEnd w:id="83"/>
      <w:r w:rsidR="00764251" w:rsidRPr="00AC5F9C">
        <w:rPr>
          <w:color w:val="auto"/>
        </w:rPr>
        <w:t xml:space="preserve"> </w:t>
      </w:r>
    </w:p>
    <w:p w14:paraId="737D3B77" w14:textId="77777777" w:rsidR="00764251" w:rsidRPr="00AC5F9C" w:rsidRDefault="00764251" w:rsidP="00764251"/>
    <w:p w14:paraId="2D028867" w14:textId="5585A752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lastRenderedPageBreak/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r w:rsidRPr="00AC5F9C">
        <w:rPr>
          <w:rFonts w:ascii="Consolas" w:hAnsi="Consolas" w:cs="Segoe UI"/>
          <w:b/>
          <w:bCs/>
          <w:sz w:val="24"/>
          <w:szCs w:val="24"/>
        </w:rPr>
        <w:t>for 3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sz w:val="24"/>
          <w:szCs w:val="24"/>
        </w:rPr>
        <w:t>forward 100</w:t>
      </w:r>
      <w:r w:rsidRPr="00AC5F9C">
        <w:rPr>
          <w:rFonts w:ascii="Segoe UI" w:hAnsi="Segoe UI" w:cs="Segoe UI"/>
          <w:sz w:val="24"/>
          <w:szCs w:val="24"/>
        </w:rPr>
        <w:t xml:space="preserve"> dan </w:t>
      </w:r>
      <w:r w:rsidRPr="00AC5F9C">
        <w:rPr>
          <w:rFonts w:ascii="Consolas" w:hAnsi="Consolas" w:cs="Segoe UI"/>
          <w:sz w:val="24"/>
          <w:szCs w:val="24"/>
        </w:rPr>
        <w:t>left 12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ny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3 kali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19BF47A5" w14:textId="77777777" w:rsidR="00764251" w:rsidRPr="00AC5F9C" w:rsidRDefault="00764251" w:rsidP="00764251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70B34D8E" w14:textId="675444DD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4"/>
          <w:szCs w:val="24"/>
        </w:rPr>
      </w:pPr>
      <w:proofErr w:type="spellStart"/>
      <w:r w:rsidRPr="00AC5F9C">
        <w:rPr>
          <w:rFonts w:ascii="Segoe UI" w:hAnsi="Segoe UI" w:cs="Segoe UI"/>
          <w:b/>
          <w:bCs/>
          <w:sz w:val="24"/>
          <w:szCs w:val="24"/>
        </w:rPr>
        <w:t>Contoh</w:t>
      </w:r>
      <w:proofErr w:type="spellEnd"/>
      <w:r w:rsidRPr="00AC5F9C">
        <w:rPr>
          <w:rFonts w:ascii="Segoe UI" w:hAnsi="Segoe UI" w:cs="Segoe UI"/>
          <w:b/>
          <w:bCs/>
          <w:sz w:val="24"/>
          <w:szCs w:val="24"/>
        </w:rPr>
        <w:t xml:space="preserve"> 2:</w:t>
      </w:r>
    </w:p>
    <w:p w14:paraId="180327F8" w14:textId="716C33B6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for):</w:t>
      </w:r>
    </w:p>
    <w:p w14:paraId="04BEB681" w14:textId="162702CF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4</w:t>
      </w:r>
    </w:p>
    <w:p w14:paraId="236C2C69" w14:textId="19C05C57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07F07ECE" w14:textId="5E036CC4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90</w:t>
      </w:r>
    </w:p>
    <w:p w14:paraId="6BC2E243" w14:textId="77777777" w:rsidR="00764251" w:rsidRPr="00AC5F9C" w:rsidRDefault="00764251" w:rsidP="00764251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298355F4" w14:textId="1C143B91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Hasil:</w:t>
      </w:r>
    </w:p>
    <w:p w14:paraId="342647EA" w14:textId="77777777" w:rsidR="003F51F7" w:rsidRDefault="00764251" w:rsidP="003F51F7">
      <w:pPr>
        <w:keepNext/>
        <w:spacing w:after="0" w:line="360" w:lineRule="auto"/>
        <w:ind w:left="426"/>
        <w:jc w:val="center"/>
      </w:pPr>
      <w:r w:rsidRPr="00AC5F9C">
        <w:rPr>
          <w:rFonts w:ascii="Segoe UI" w:hAnsi="Segoe UI" w:cs="Segoe UI"/>
          <w:noProof/>
          <w:sz w:val="24"/>
          <w:szCs w:val="24"/>
        </w:rPr>
        <w:drawing>
          <wp:inline distT="0" distB="0" distL="0" distR="0" wp14:anchorId="55B1FE11" wp14:editId="5A2944C4">
            <wp:extent cx="1976095" cy="1980000"/>
            <wp:effectExtent l="0" t="0" r="5715" b="1270"/>
            <wp:docPr id="5478162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7816299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197609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8DE90" w14:textId="18FCCA44" w:rsidR="00764251" w:rsidRPr="00AC5F9C" w:rsidRDefault="003F51F7" w:rsidP="003F51F7">
      <w:pPr>
        <w:pStyle w:val="Caption"/>
        <w:ind w:firstLine="426"/>
        <w:jc w:val="center"/>
        <w:rPr>
          <w:color w:val="auto"/>
        </w:rPr>
      </w:pPr>
      <w:r>
        <w:t xml:space="preserve"> </w:t>
      </w:r>
      <w:bookmarkStart w:id="84" w:name="_Toc196350290"/>
      <w:r>
        <w:t xml:space="preserve">Gambar </w:t>
      </w:r>
      <w:fldSimple w:instr=" SEQ Gambar \* ARABIC ">
        <w:r w:rsidR="007B54F7">
          <w:rPr>
            <w:noProof/>
          </w:rPr>
          <w:t>31</w:t>
        </w:r>
      </w:fldSimple>
      <w:r>
        <w:t xml:space="preserve"> (Hasil </w:t>
      </w:r>
      <w:proofErr w:type="spellStart"/>
      <w:r>
        <w:t>contoh</w:t>
      </w:r>
      <w:proofErr w:type="spellEnd"/>
      <w:r>
        <w:t xml:space="preserve"> 2 </w:t>
      </w:r>
      <w:proofErr w:type="spellStart"/>
      <w:r>
        <w:t>penggunaan</w:t>
      </w:r>
      <w:proofErr w:type="spellEnd"/>
      <w:r>
        <w:t xml:space="preserve"> for)</w:t>
      </w:r>
      <w:bookmarkEnd w:id="84"/>
    </w:p>
    <w:p w14:paraId="27D53F6D" w14:textId="37C977C7" w:rsidR="00764251" w:rsidRPr="00AC5F9C" w:rsidRDefault="00764251" w:rsidP="00080B59">
      <w:pPr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> </w:t>
      </w:r>
      <w:r w:rsidRPr="00AC5F9C">
        <w:rPr>
          <w:rFonts w:ascii="Consolas" w:hAnsi="Consolas" w:cs="Segoe UI"/>
          <w:b/>
          <w:bCs/>
          <w:sz w:val="24"/>
          <w:szCs w:val="24"/>
        </w:rPr>
        <w:t>for 4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r w:rsidRPr="00AC5F9C">
        <w:rPr>
          <w:rFonts w:ascii="Consolas" w:hAnsi="Consolas" w:cs="Segoe UI"/>
          <w:b/>
          <w:bCs/>
          <w:sz w:val="24"/>
          <w:szCs w:val="24"/>
        </w:rPr>
        <w:t>forward 100</w:t>
      </w:r>
      <w:r w:rsidRPr="00AC5F9C">
        <w:rPr>
          <w:rFonts w:ascii="Segoe UI" w:hAnsi="Segoe UI" w:cs="Segoe UI"/>
          <w:sz w:val="24"/>
          <w:szCs w:val="24"/>
        </w:rPr>
        <w:t xml:space="preserve"> dan </w:t>
      </w:r>
      <w:r w:rsidRPr="00AC5F9C">
        <w:rPr>
          <w:rFonts w:ascii="Consolas" w:hAnsi="Consolas" w:cs="Segoe UI"/>
          <w:b/>
          <w:bCs/>
          <w:sz w:val="24"/>
          <w:szCs w:val="24"/>
        </w:rPr>
        <w:t>left 9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any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4 kali, </w:t>
      </w:r>
      <w:proofErr w:type="spellStart"/>
      <w:r w:rsidRPr="00AC5F9C">
        <w:rPr>
          <w:rFonts w:ascii="Segoe UI" w:hAnsi="Segoe UI" w:cs="Segoe UI"/>
          <w:sz w:val="24"/>
          <w:szCs w:val="24"/>
        </w:rPr>
        <w:t>sehing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AE865B9" w14:textId="77777777" w:rsidR="00764251" w:rsidRPr="00AC5F9C" w:rsidRDefault="00764251" w:rsidP="00080B59">
      <w:pPr>
        <w:spacing w:after="0" w:line="360" w:lineRule="auto"/>
        <w:ind w:left="720"/>
        <w:jc w:val="both"/>
        <w:rPr>
          <w:rFonts w:ascii="Segoe UI" w:hAnsi="Segoe UI" w:cs="Segoe UI"/>
          <w:sz w:val="24"/>
          <w:szCs w:val="24"/>
        </w:rPr>
      </w:pPr>
    </w:p>
    <w:p w14:paraId="3A870A79" w14:textId="316C7B61" w:rsidR="00764251" w:rsidRPr="00AC5F9C" w:rsidRDefault="00764251" w:rsidP="00764251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Aktivitas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5.4: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Menggunakan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</w:t>
      </w: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perintah</w:t>
      </w:r>
      <w:proofErr w:type="spellEnd"/>
      <w:r w:rsidRPr="00AC5F9C">
        <w:rPr>
          <w:rFonts w:ascii="Segoe UI" w:hAnsi="Segoe UI" w:cs="Segoe UI"/>
          <w:b/>
          <w:bCs/>
          <w:sz w:val="28"/>
          <w:szCs w:val="28"/>
        </w:rPr>
        <w:t xml:space="preserve"> for</w:t>
      </w:r>
    </w:p>
    <w:p w14:paraId="0340691D" w14:textId="78D190F7" w:rsidR="00764251" w:rsidRPr="00AC5F9C" w:rsidRDefault="00764251" w:rsidP="00764251">
      <w:pPr>
        <w:spacing w:line="360" w:lineRule="auto"/>
        <w:ind w:left="42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lebi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udahkan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memaham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car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kerja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kut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struks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bawah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  <w:lang w:val="en-US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  <w:lang w:val="en-US"/>
        </w:rPr>
        <w:t xml:space="preserve">. </w:t>
      </w:r>
      <w:r w:rsidRPr="00AC5F9C">
        <w:rPr>
          <w:rFonts w:ascii="Segoe UI" w:hAnsi="Segoe UI" w:cs="Segoe UI"/>
          <w:sz w:val="24"/>
          <w:szCs w:val="24"/>
        </w:rPr>
        <w:t xml:space="preserve">Kali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s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plika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siap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kemud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ombol</w:t>
      </w:r>
      <w:proofErr w:type="spellEnd"/>
      <w:r w:rsidRPr="00AC5F9C">
        <w:rPr>
          <w:rFonts w:ascii="Segoe UI" w:hAnsi="Segoe UI" w:cs="Segoe UI"/>
          <w:sz w:val="24"/>
          <w:szCs w:val="24"/>
        </w:rPr>
        <w:t> "Run Code" 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lih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ger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lak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tahap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69CACA79" w14:textId="43B7C19E" w:rsidR="00764251" w:rsidRPr="00AC5F9C" w:rsidRDefault="00764251">
      <w:pPr>
        <w:pStyle w:val="ListParagraph"/>
        <w:numPr>
          <w:ilvl w:val="0"/>
          <w:numId w:val="10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Hexagon (Segi </w:t>
      </w:r>
      <w:proofErr w:type="spellStart"/>
      <w:r w:rsidRPr="00AC5F9C">
        <w:rPr>
          <w:rFonts w:ascii="Segoe UI" w:hAnsi="Segoe UI" w:cs="Segoe UI"/>
          <w:sz w:val="24"/>
          <w:szCs w:val="24"/>
        </w:rPr>
        <w:t>enam</w:t>
      </w:r>
      <w:proofErr w:type="spellEnd"/>
      <w:r w:rsidRPr="00AC5F9C">
        <w:rPr>
          <w:rFonts w:ascii="Segoe UI" w:hAnsi="Segoe UI" w:cs="Segoe UI"/>
          <w:sz w:val="24"/>
          <w:szCs w:val="24"/>
        </w:rPr>
        <w:t>)</w:t>
      </w:r>
    </w:p>
    <w:p w14:paraId="2692F213" w14:textId="7512519F" w:rsidR="00764251" w:rsidRPr="00AC5F9C" w:rsidRDefault="00764251" w:rsidP="0076425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hexagon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546121D9" w14:textId="77777777" w:rsidR="002D5E2D" w:rsidRPr="00AC5F9C" w:rsidRDefault="002D5E2D" w:rsidP="00764251">
      <w:pPr>
        <w:pStyle w:val="ListParagraph"/>
        <w:spacing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</w:p>
    <w:p w14:paraId="295DB246" w14:textId="1EFBF84B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lastRenderedPageBreak/>
        <w:t>for 6</w:t>
      </w:r>
    </w:p>
    <w:p w14:paraId="0A8CFCDA" w14:textId="77777777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0EE3E7F5" w14:textId="64DD12B8" w:rsidR="00764251" w:rsidRPr="00AC5F9C" w:rsidRDefault="00764251" w:rsidP="00764251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60</w:t>
      </w:r>
    </w:p>
    <w:p w14:paraId="377EC5F4" w14:textId="1596CFDB" w:rsidR="00764251" w:rsidRPr="00AC5F9C" w:rsidRDefault="00764251">
      <w:pPr>
        <w:pStyle w:val="ListParagraph"/>
        <w:numPr>
          <w:ilvl w:val="0"/>
          <w:numId w:val="101"/>
        </w:numPr>
        <w:spacing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Bintang</w:t>
      </w:r>
    </w:p>
    <w:p w14:paraId="19797B99" w14:textId="7F170944" w:rsidR="006310A7" w:rsidRPr="00AC5F9C" w:rsidRDefault="006310A7" w:rsidP="006310A7">
      <w:pPr>
        <w:pStyle w:val="ListParagraph"/>
        <w:spacing w:after="0" w:line="360" w:lineRule="auto"/>
        <w:ind w:left="78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apus </w:t>
      </w: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ud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keti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l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baw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nt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erha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:</w:t>
      </w:r>
    </w:p>
    <w:p w14:paraId="785025EA" w14:textId="5D02BB4F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>for 5</w:t>
      </w:r>
    </w:p>
    <w:p w14:paraId="35CB8C1A" w14:textId="77777777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 w:firstLine="1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forward 100</w:t>
      </w:r>
    </w:p>
    <w:p w14:paraId="5CCA924B" w14:textId="22A162A0" w:rsidR="006310A7" w:rsidRPr="00AC5F9C" w:rsidRDefault="006310A7" w:rsidP="006310A7">
      <w:pPr>
        <w:shd w:val="clear" w:color="auto" w:fill="D9D9D9" w:themeFill="background1" w:themeFillShade="D9"/>
        <w:spacing w:after="0" w:line="360" w:lineRule="auto"/>
        <w:ind w:left="851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left 144</w:t>
      </w:r>
    </w:p>
    <w:p w14:paraId="29B12A0C" w14:textId="77777777" w:rsidR="006310A7" w:rsidRPr="00AC5F9C" w:rsidRDefault="006310A7" w:rsidP="006310A7">
      <w:p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</w:p>
    <w:p w14:paraId="19FA3133" w14:textId="56F2F8C2" w:rsidR="006310A7" w:rsidRPr="00AC5F9C" w:rsidRDefault="006310A7" w:rsidP="006310A7">
      <w:pPr>
        <w:spacing w:after="0" w:line="360" w:lineRule="auto"/>
        <w:ind w:left="426"/>
        <w:jc w:val="both"/>
        <w:rPr>
          <w:rFonts w:ascii="Segoe UI" w:hAnsi="Segoe UI" w:cs="Segoe UI"/>
          <w:b/>
          <w:bCs/>
          <w:sz w:val="28"/>
          <w:szCs w:val="28"/>
        </w:rPr>
      </w:pPr>
      <w:r w:rsidRPr="00AC5F9C">
        <w:rPr>
          <w:rFonts w:ascii="Segoe UI" w:hAnsi="Segoe UI" w:cs="Segoe UI"/>
          <w:b/>
          <w:bCs/>
          <w:sz w:val="28"/>
          <w:szCs w:val="28"/>
        </w:rPr>
        <w:t>Kesimpulan</w:t>
      </w:r>
    </w:p>
    <w:p w14:paraId="7EC59903" w14:textId="4A78F7F1" w:rsidR="006310A7" w:rsidRPr="00AC5F9C" w:rsidRDefault="006310A7" w:rsidP="00050600">
      <w:pPr>
        <w:spacing w:after="0" w:line="360" w:lineRule="auto"/>
        <w:ind w:left="426" w:firstLine="294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> for </w:t>
      </w:r>
      <w:proofErr w:type="spellStart"/>
      <w:r w:rsidRPr="00AC5F9C">
        <w:rPr>
          <w:rFonts w:ascii="Segoe UI" w:hAnsi="Segoe UI" w:cs="Segoe UI"/>
          <w:sz w:val="24"/>
          <w:szCs w:val="24"/>
        </w:rPr>
        <w:t>membant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ngkah-langk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manual. Ini sangat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u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-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ert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ntu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ainny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BCCFDCA" w14:textId="77777777" w:rsidR="00764251" w:rsidRPr="00AC5F9C" w:rsidRDefault="00764251" w:rsidP="00050600">
      <w:p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</w:p>
    <w:p w14:paraId="7015B967" w14:textId="50E2BAEB" w:rsidR="00050600" w:rsidRPr="00AC5F9C" w:rsidRDefault="00050600" w:rsidP="00050600">
      <w:pPr>
        <w:spacing w:after="0" w:line="360" w:lineRule="auto"/>
        <w:ind w:firstLine="426"/>
        <w:jc w:val="both"/>
        <w:rPr>
          <w:rFonts w:ascii="Segoe UI" w:hAnsi="Segoe UI" w:cs="Segoe UI"/>
          <w:b/>
          <w:bCs/>
          <w:sz w:val="28"/>
          <w:szCs w:val="28"/>
        </w:rPr>
      </w:pPr>
      <w:proofErr w:type="spellStart"/>
      <w:r w:rsidRPr="00AC5F9C">
        <w:rPr>
          <w:rFonts w:ascii="Segoe UI" w:hAnsi="Segoe UI" w:cs="Segoe UI"/>
          <w:b/>
          <w:bCs/>
          <w:sz w:val="28"/>
          <w:szCs w:val="28"/>
        </w:rPr>
        <w:t>Pertanyaan</w:t>
      </w:r>
      <w:proofErr w:type="spellEnd"/>
    </w:p>
    <w:p w14:paraId="79D30ACF" w14:textId="628C34D4" w:rsidR="00050600" w:rsidRPr="00AC5F9C" w:rsidRDefault="00050600">
      <w:pPr>
        <w:pStyle w:val="ListParagraph"/>
        <w:numPr>
          <w:ilvl w:val="0"/>
          <w:numId w:val="102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4817F98" w14:textId="68A9F2EF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</w:p>
    <w:p w14:paraId="6DCC0E81" w14:textId="67E15FE9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cak</w:t>
      </w:r>
      <w:proofErr w:type="spellEnd"/>
    </w:p>
    <w:p w14:paraId="67E7435D" w14:textId="5E748D75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perc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</w:p>
    <w:p w14:paraId="5FD855D0" w14:textId="4DB3BDA4" w:rsidR="00050600" w:rsidRPr="00AC5F9C" w:rsidRDefault="00050600">
      <w:pPr>
        <w:pStyle w:val="ListParagraph"/>
        <w:numPr>
          <w:ilvl w:val="0"/>
          <w:numId w:val="103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ab/>
      </w:r>
    </w:p>
    <w:p w14:paraId="53D5BC43" w14:textId="299F168D" w:rsidR="00050600" w:rsidRPr="00AC5F9C" w:rsidRDefault="00050600">
      <w:pPr>
        <w:pStyle w:val="ListParagraph"/>
        <w:numPr>
          <w:ilvl w:val="0"/>
          <w:numId w:val="102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am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li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kali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74A98A8E" w14:textId="7165FF79" w:rsidR="00764251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4</w:t>
      </w:r>
    </w:p>
    <w:p w14:paraId="2956C3C8" w14:textId="00A19C9D" w:rsidR="00050600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5</w:t>
      </w:r>
    </w:p>
    <w:p w14:paraId="08573F66" w14:textId="1627EBAC" w:rsidR="00050600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6</w:t>
      </w:r>
    </w:p>
    <w:p w14:paraId="623178F1" w14:textId="7BE91660" w:rsidR="002F6E2B" w:rsidRPr="00AC5F9C" w:rsidRDefault="00050600">
      <w:pPr>
        <w:pStyle w:val="ListParagraph"/>
        <w:numPr>
          <w:ilvl w:val="0"/>
          <w:numId w:val="104"/>
        </w:numPr>
        <w:spacing w:after="0" w:line="360" w:lineRule="auto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8</w:t>
      </w:r>
    </w:p>
    <w:p w14:paraId="485BAD5D" w14:textId="20689F2E" w:rsidR="002F6E2B" w:rsidRPr="002A1A81" w:rsidRDefault="002F6E2B" w:rsidP="002A1A81">
      <w:pPr>
        <w:pStyle w:val="Heading2"/>
        <w:spacing w:line="360" w:lineRule="auto"/>
        <w:rPr>
          <w:rFonts w:eastAsia="Times New Roman"/>
          <w:sz w:val="28"/>
          <w:szCs w:val="28"/>
          <w:lang w:eastAsia="en-ID"/>
        </w:rPr>
      </w:pPr>
      <w:r>
        <w:rPr>
          <w:szCs w:val="24"/>
        </w:rPr>
        <w:br w:type="page"/>
      </w:r>
      <w:bookmarkStart w:id="85" w:name="_Toc196392648"/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79104" behindDoc="1" locked="0" layoutInCell="1" allowOverlap="1" wp14:anchorId="7E4FF278" wp14:editId="5C15D337">
                <wp:simplePos x="0" y="0"/>
                <wp:positionH relativeFrom="column">
                  <wp:posOffset>-91440</wp:posOffset>
                </wp:positionH>
                <wp:positionV relativeFrom="paragraph">
                  <wp:posOffset>-45720</wp:posOffset>
                </wp:positionV>
                <wp:extent cx="5966460" cy="350520"/>
                <wp:effectExtent l="0" t="0" r="34290" b="11430"/>
                <wp:wrapNone/>
                <wp:docPr id="139223083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chemeClr val="accent6">
                            <a:lumMod val="75000"/>
                          </a:schemeClr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2B023F" id="Arrow: Pentagon 21" o:spid="_x0000_s1026" type="#_x0000_t15" style="position:absolute;margin-left:-7.2pt;margin-top:-3.6pt;width:469.8pt;height:27.6pt;z-index:-25123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" adj="20966" fillcolor="#538135 [2409]" strokecolor="white [3212]" strokeweight="1pt"/>
            </w:pict>
          </mc:Fallback>
        </mc:AlternateContent>
      </w:r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KUIS: </w:t>
      </w:r>
      <w:proofErr w:type="spellStart"/>
      <w:r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Kontro</w:t>
      </w:r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l</w:t>
      </w:r>
      <w:proofErr w:type="spellEnd"/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 xml:space="preserve"> Gambar </w:t>
      </w:r>
      <w:proofErr w:type="spellStart"/>
      <w:r w:rsidR="00643A84" w:rsidRPr="002A1A81">
        <w:rPr>
          <w:rFonts w:eastAsia="Times New Roman"/>
          <w:color w:val="FFFFFF" w:themeColor="background1"/>
          <w:sz w:val="28"/>
          <w:szCs w:val="28"/>
          <w:lang w:eastAsia="en-ID"/>
        </w:rPr>
        <w:t>Lanjutan</w:t>
      </w:r>
      <w:bookmarkEnd w:id="85"/>
      <w:proofErr w:type="spellEnd"/>
    </w:p>
    <w:p w14:paraId="5208A41A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 </w:t>
      </w:r>
    </w:p>
    <w:p w14:paraId="150A64B0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AB5BCF5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 </w:t>
      </w:r>
    </w:p>
    <w:p w14:paraId="592ABC1F" w14:textId="77777777" w:rsidR="002F6E2B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3B3985D" w14:textId="77F3A5C0" w:rsidR="00050600" w:rsidRPr="00AC5F9C" w:rsidRDefault="002F6E2B">
      <w:pPr>
        <w:pStyle w:val="ListParagraph"/>
        <w:numPr>
          <w:ilvl w:val="1"/>
          <w:numId w:val="148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lu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0F6EDB6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0D57D647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green" </w:t>
      </w:r>
    </w:p>
    <w:p w14:paraId="66066E85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4579D651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reset </w:t>
      </w:r>
    </w:p>
    <w:p w14:paraId="51ECF68C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4C3E3B8F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sil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07A09F4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jau. </w:t>
      </w:r>
    </w:p>
    <w:p w14:paraId="4956A9A9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tam. </w:t>
      </w:r>
    </w:p>
    <w:p w14:paraId="72CB33E5" w14:textId="77777777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Biru. </w:t>
      </w:r>
    </w:p>
    <w:p w14:paraId="1DA33CB8" w14:textId="23FE6DE8" w:rsidR="002F6E2B" w:rsidRPr="00AC5F9C" w:rsidRDefault="002F6E2B">
      <w:pPr>
        <w:pStyle w:val="ListParagraph"/>
        <w:numPr>
          <w:ilvl w:val="0"/>
          <w:numId w:val="14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46CEAD58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 </w:t>
      </w:r>
    </w:p>
    <w:p w14:paraId="51AFC56C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an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8AFD10E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sert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han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680659F3" w14:textId="77777777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4586E40" w14:textId="5C9C0205" w:rsidR="002F6E2B" w:rsidRPr="00AC5F9C" w:rsidRDefault="002F6E2B">
      <w:pPr>
        <w:pStyle w:val="ListParagraph"/>
        <w:numPr>
          <w:ilvl w:val="0"/>
          <w:numId w:val="150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t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de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7E12036C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4D2A1E29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colo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"blue" </w:t>
      </w:r>
    </w:p>
    <w:p w14:paraId="5439E39D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ircle 50 </w:t>
      </w:r>
    </w:p>
    <w:p w14:paraId="190E59C8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clear </w:t>
      </w:r>
    </w:p>
    <w:p w14:paraId="7C9FC9AA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ward 100 </w:t>
      </w:r>
    </w:p>
    <w:p w14:paraId="15E5B77B" w14:textId="77777777" w:rsidR="003F51F7" w:rsidRDefault="003F51F7" w:rsidP="003F51F7">
      <w:pPr>
        <w:pStyle w:val="ListParagraph"/>
        <w:spacing w:line="360" w:lineRule="auto"/>
        <w:ind w:left="426"/>
        <w:rPr>
          <w:rFonts w:ascii="Consolas" w:hAnsi="Consolas" w:cs="Segoe UI"/>
          <w:sz w:val="24"/>
          <w:szCs w:val="24"/>
        </w:rPr>
      </w:pPr>
    </w:p>
    <w:p w14:paraId="73B3EF4A" w14:textId="2A86F159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lastRenderedPageBreak/>
        <w:t xml:space="preserve">circle 30 </w:t>
      </w:r>
    </w:p>
    <w:p w14:paraId="05C64D66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d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A433565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Berwarna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ED611CC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ru.</w:t>
      </w:r>
    </w:p>
    <w:p w14:paraId="663E9C83" w14:textId="77777777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Hitam. </w:t>
      </w:r>
    </w:p>
    <w:p w14:paraId="6D460285" w14:textId="0EB8E53A" w:rsidR="002F6E2B" w:rsidRPr="00AC5F9C" w:rsidRDefault="002F6E2B">
      <w:pPr>
        <w:pStyle w:val="ListParagraph"/>
        <w:numPr>
          <w:ilvl w:val="0"/>
          <w:numId w:val="151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Merah.</w:t>
      </w:r>
    </w:p>
    <w:p w14:paraId="4E057D3E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arameter align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write? </w:t>
      </w:r>
    </w:p>
    <w:p w14:paraId="7DACA244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6CACB734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entu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en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288336AC" w14:textId="77777777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at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(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ata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nan</w:t>
      </w:r>
      <w:proofErr w:type="spellEnd"/>
      <w:r w:rsidRPr="00AC5F9C">
        <w:rPr>
          <w:rFonts w:ascii="Segoe UI" w:hAnsi="Segoe UI" w:cs="Segoe UI"/>
          <w:sz w:val="24"/>
          <w:szCs w:val="24"/>
        </w:rPr>
        <w:t>).</w:t>
      </w:r>
    </w:p>
    <w:p w14:paraId="1A692EBE" w14:textId="0F937F31" w:rsidR="002F6E2B" w:rsidRPr="00AC5F9C" w:rsidRDefault="002F6E2B">
      <w:pPr>
        <w:pStyle w:val="ListParagraph"/>
        <w:numPr>
          <w:ilvl w:val="1"/>
          <w:numId w:val="15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atu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>.</w:t>
      </w:r>
    </w:p>
    <w:p w14:paraId="40086694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3D71B11F" w14:textId="77777777" w:rsidR="002F6E2B" w:rsidRPr="00AC5F9C" w:rsidRDefault="002F6E2B" w:rsidP="002F6E2B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gramStart"/>
      <w:r w:rsidRPr="00AC5F9C">
        <w:rPr>
          <w:rFonts w:ascii="Consolas" w:hAnsi="Consolas" w:cs="Segoe UI"/>
          <w:sz w:val="24"/>
          <w:szCs w:val="24"/>
        </w:rPr>
        <w:t>write(</w:t>
      </w:r>
      <w:proofErr w:type="gramEnd"/>
      <w:r w:rsidRPr="00AC5F9C">
        <w:rPr>
          <w:rFonts w:ascii="Consolas" w:hAnsi="Consolas" w:cs="Segoe UI"/>
          <w:sz w:val="24"/>
          <w:szCs w:val="24"/>
        </w:rPr>
        <w:t>"</w:t>
      </w:r>
      <w:proofErr w:type="spellStart"/>
      <w:r w:rsidRPr="00AC5F9C">
        <w:rPr>
          <w:rFonts w:ascii="Consolas" w:hAnsi="Consolas" w:cs="Segoe UI"/>
          <w:sz w:val="24"/>
          <w:szCs w:val="24"/>
        </w:rPr>
        <w:t>Belajar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Python!", align="</w:t>
      </w:r>
      <w:proofErr w:type="spellStart"/>
      <w:r w:rsidRPr="00AC5F9C">
        <w:rPr>
          <w:rFonts w:ascii="Consolas" w:hAnsi="Consolas" w:cs="Segoe UI"/>
          <w:sz w:val="24"/>
          <w:szCs w:val="24"/>
        </w:rPr>
        <w:t>center</w:t>
      </w:r>
      <w:proofErr w:type="spellEnd"/>
      <w:r w:rsidRPr="00AC5F9C">
        <w:rPr>
          <w:rFonts w:ascii="Consolas" w:hAnsi="Consolas" w:cs="Segoe UI"/>
          <w:sz w:val="24"/>
          <w:szCs w:val="24"/>
        </w:rPr>
        <w:t>", font</w:t>
      </w:r>
      <w:proofErr w:type="gramStart"/>
      <w:r w:rsidRPr="00AC5F9C">
        <w:rPr>
          <w:rFonts w:ascii="Consolas" w:hAnsi="Consolas" w:cs="Segoe UI"/>
          <w:sz w:val="24"/>
          <w:szCs w:val="24"/>
        </w:rPr>
        <w:t>=(</w:t>
      </w:r>
      <w:proofErr w:type="gramEnd"/>
      <w:r w:rsidRPr="00AC5F9C">
        <w:rPr>
          <w:rFonts w:ascii="Consolas" w:hAnsi="Consolas" w:cs="Segoe UI"/>
          <w:sz w:val="24"/>
          <w:szCs w:val="24"/>
        </w:rPr>
        <w:t xml:space="preserve">"Arial", 12, "italic")) </w:t>
      </w:r>
    </w:p>
    <w:p w14:paraId="42E9B924" w14:textId="77777777" w:rsidR="002F6E2B" w:rsidRPr="00AC5F9C" w:rsidRDefault="002F6E2B" w:rsidP="002F6E2B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3EDA8CAB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i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BCEA22A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ng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05621C7C" w14:textId="77777777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AC5F9C">
        <w:rPr>
          <w:rFonts w:ascii="Segoe UI" w:hAnsi="Segoe UI" w:cs="Segoe UI"/>
          <w:sz w:val="24"/>
          <w:szCs w:val="24"/>
        </w:rPr>
        <w:t>lay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AC5F9C">
        <w:rPr>
          <w:rFonts w:ascii="Segoe UI" w:hAnsi="Segoe UI" w:cs="Segoe UI"/>
          <w:sz w:val="24"/>
          <w:szCs w:val="24"/>
        </w:rPr>
        <w:t>uk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gay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italic. </w:t>
      </w:r>
    </w:p>
    <w:p w14:paraId="0B7C8516" w14:textId="3DCD3B20" w:rsidR="002F6E2B" w:rsidRPr="00AC5F9C" w:rsidRDefault="002F6E2B">
      <w:pPr>
        <w:pStyle w:val="ListParagraph"/>
        <w:numPr>
          <w:ilvl w:val="0"/>
          <w:numId w:val="15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AC5F9C">
        <w:rPr>
          <w:rFonts w:ascii="Segoe UI" w:hAnsi="Segoe UI" w:cs="Segoe UI"/>
          <w:sz w:val="24"/>
          <w:szCs w:val="24"/>
        </w:rPr>
        <w:t>ad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k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tul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ar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valid.</w:t>
      </w:r>
    </w:p>
    <w:p w14:paraId="034B6A4F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7A664CF1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otomati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326104E5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g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r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AC5F9C">
        <w:rPr>
          <w:rFonts w:ascii="Segoe UI" w:hAnsi="Segoe UI" w:cs="Segoe UI"/>
          <w:sz w:val="24"/>
          <w:szCs w:val="24"/>
        </w:rPr>
        <w:t>sec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c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64931B6A" w14:textId="77777777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mpercep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l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11529691" w14:textId="649FE14C" w:rsidR="002F6E2B" w:rsidRPr="00AC5F9C" w:rsidRDefault="002F6E2B">
      <w:pPr>
        <w:pStyle w:val="ListParagraph"/>
        <w:numPr>
          <w:ilvl w:val="0"/>
          <w:numId w:val="15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Menyimp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AC5F9C">
        <w:rPr>
          <w:rFonts w:ascii="Segoe UI" w:hAnsi="Segoe UI" w:cs="Segoe UI"/>
          <w:sz w:val="24"/>
          <w:szCs w:val="24"/>
        </w:rPr>
        <w:t>has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79B21EDC" w14:textId="77777777" w:rsidR="002F6E2B" w:rsidRPr="00AC5F9C" w:rsidRDefault="002F6E2B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AC5F9C">
        <w:rPr>
          <w:rFonts w:ascii="Segoe UI" w:hAnsi="Segoe UI" w:cs="Segoe UI"/>
          <w:sz w:val="24"/>
          <w:szCs w:val="24"/>
        </w:rPr>
        <w:t>kamu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ngi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gili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tu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berap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kali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ha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5FB87B81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lastRenderedPageBreak/>
        <w:t xml:space="preserve">4 </w:t>
      </w:r>
    </w:p>
    <w:p w14:paraId="68E36226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5 </w:t>
      </w:r>
    </w:p>
    <w:p w14:paraId="7CE2325D" w14:textId="77777777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6 </w:t>
      </w:r>
    </w:p>
    <w:p w14:paraId="27FF60B1" w14:textId="477F6212" w:rsidR="002F6E2B" w:rsidRPr="00AC5F9C" w:rsidRDefault="002F6E2B">
      <w:pPr>
        <w:pStyle w:val="ListParagraph"/>
        <w:numPr>
          <w:ilvl w:val="1"/>
          <w:numId w:val="155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8</w:t>
      </w:r>
    </w:p>
    <w:p w14:paraId="01D8E709" w14:textId="185C65D5" w:rsidR="002F6E2B" w:rsidRPr="00AC5F9C" w:rsidRDefault="00643A84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3C24A2AB" w14:textId="23F748E6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 4  </w:t>
      </w:r>
    </w:p>
    <w:p w14:paraId="64814BA4" w14:textId="0F46E3BC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forward 100 </w:t>
      </w:r>
    </w:p>
    <w:p w14:paraId="14515037" w14:textId="1D64C854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left 90</w:t>
      </w:r>
    </w:p>
    <w:p w14:paraId="063CA2F6" w14:textId="77777777" w:rsidR="00643A84" w:rsidRPr="00AC5F9C" w:rsidRDefault="00643A84" w:rsidP="00643A8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B7E62E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cil</w:t>
      </w:r>
      <w:proofErr w:type="spellEnd"/>
    </w:p>
    <w:p w14:paraId="53497706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0BF867A2" w14:textId="77777777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</w:p>
    <w:p w14:paraId="6B79A6FB" w14:textId="4066F753" w:rsidR="00643A84" w:rsidRPr="00AC5F9C" w:rsidRDefault="00643A84">
      <w:pPr>
        <w:pStyle w:val="ListParagraph"/>
        <w:numPr>
          <w:ilvl w:val="0"/>
          <w:numId w:val="156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lur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panj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400</w:t>
      </w:r>
    </w:p>
    <w:p w14:paraId="7437B4D7" w14:textId="77777777" w:rsidR="00643A84" w:rsidRPr="00AC5F9C" w:rsidRDefault="00643A84">
      <w:pPr>
        <w:pStyle w:val="ListParagraph"/>
        <w:numPr>
          <w:ilvl w:val="0"/>
          <w:numId w:val="147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1821A12E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for 4  </w:t>
      </w:r>
    </w:p>
    <w:p w14:paraId="5D312BF7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forward 100 </w:t>
      </w:r>
    </w:p>
    <w:p w14:paraId="42707CCB" w14:textId="77777777" w:rsidR="00643A84" w:rsidRPr="00AC5F9C" w:rsidRDefault="00643A84" w:rsidP="00643A84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r w:rsidRPr="00AC5F9C">
        <w:rPr>
          <w:rFonts w:ascii="Consolas" w:hAnsi="Consolas" w:cs="Segoe UI"/>
          <w:sz w:val="24"/>
          <w:szCs w:val="24"/>
        </w:rPr>
        <w:t xml:space="preserve">    left 90</w:t>
      </w:r>
    </w:p>
    <w:p w14:paraId="70705E52" w14:textId="77777777" w:rsidR="00643A84" w:rsidRPr="00AC5F9C" w:rsidRDefault="00643A84" w:rsidP="00643A84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1958278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segi</w:t>
      </w:r>
      <w:proofErr w:type="spellEnd"/>
    </w:p>
    <w:p w14:paraId="2235E42D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00939C2B" w14:textId="77777777" w:rsidR="00643A84" w:rsidRPr="00AC5F9C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>Bintang</w:t>
      </w:r>
    </w:p>
    <w:p w14:paraId="76392050" w14:textId="0ADB895D" w:rsidR="002F6E2B" w:rsidRDefault="00643A84">
      <w:pPr>
        <w:pStyle w:val="ListParagraph"/>
        <w:numPr>
          <w:ilvl w:val="0"/>
          <w:numId w:val="157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4F283C68" w14:textId="27018CAB" w:rsidR="002A1A81" w:rsidRDefault="002A1A81">
      <w:pPr>
        <w:rPr>
          <w:rFonts w:ascii="Segoe UI" w:hAnsi="Segoe UI" w:cs="Segoe UI"/>
          <w:sz w:val="24"/>
          <w:szCs w:val="24"/>
        </w:rPr>
      </w:pPr>
      <w:r>
        <w:rPr>
          <w:rFonts w:ascii="Segoe UI" w:hAnsi="Segoe UI" w:cs="Segoe UI"/>
          <w:sz w:val="24"/>
          <w:szCs w:val="24"/>
        </w:rPr>
        <w:br w:type="page"/>
      </w:r>
    </w:p>
    <w:bookmarkStart w:id="86" w:name="_Toc196392649"/>
    <w:p w14:paraId="017E37FE" w14:textId="3B69AD5F" w:rsidR="002A1A81" w:rsidRDefault="002A1A81" w:rsidP="00B733A0">
      <w:pPr>
        <w:pStyle w:val="Heading1"/>
        <w:tabs>
          <w:tab w:val="left" w:pos="2040"/>
        </w:tabs>
        <w:spacing w:line="360" w:lineRule="auto"/>
        <w:rPr>
          <w:sz w:val="28"/>
          <w:szCs w:val="28"/>
        </w:rPr>
      </w:pPr>
      <w:r w:rsidRPr="002A1A81">
        <w:rPr>
          <w:noProof/>
          <w:color w:val="FFFFFF" w:themeColor="background1"/>
          <w:sz w:val="28"/>
          <w:szCs w:val="28"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2083200" behindDoc="1" locked="0" layoutInCell="1" allowOverlap="1" wp14:anchorId="6BFFD892" wp14:editId="3C2BCAD2">
                <wp:simplePos x="0" y="0"/>
                <wp:positionH relativeFrom="column">
                  <wp:posOffset>-97971</wp:posOffset>
                </wp:positionH>
                <wp:positionV relativeFrom="paragraph">
                  <wp:posOffset>-54610</wp:posOffset>
                </wp:positionV>
                <wp:extent cx="5966460" cy="350520"/>
                <wp:effectExtent l="0" t="0" r="34290" b="11430"/>
                <wp:wrapNone/>
                <wp:docPr id="1614767995" name="Arrow: Pentagon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66460" cy="350520"/>
                        </a:xfrm>
                        <a:prstGeom prst="homePlate">
                          <a:avLst/>
                        </a:prstGeom>
                        <a:solidFill>
                          <a:srgbClr val="C00000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15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F06255" id="Arrow: Pentagon 21" o:spid="_x0000_s1026" type="#_x0000_t15" style="position:absolute;margin-left:-7.7pt;margin-top:-4.3pt;width:469.8pt;height:27.6pt;z-index:-25123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" adj="20966" fillcolor="#c00000" strokecolor="white [3212]" strokeweight="1pt"/>
            </w:pict>
          </mc:Fallback>
        </mc:AlternateContent>
      </w:r>
      <w:r w:rsidRPr="002A1A81">
        <w:rPr>
          <w:color w:val="FFFFFF" w:themeColor="background1"/>
          <w:sz w:val="28"/>
          <w:szCs w:val="28"/>
        </w:rPr>
        <w:t>EVALUASI</w:t>
      </w:r>
      <w:bookmarkEnd w:id="86"/>
      <w:r>
        <w:rPr>
          <w:sz w:val="28"/>
          <w:szCs w:val="28"/>
        </w:rPr>
        <w:tab/>
      </w:r>
    </w:p>
    <w:p w14:paraId="1F687733" w14:textId="312DC38B" w:rsidR="003F704C" w:rsidRDefault="003F704C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3F704C">
        <w:rPr>
          <w:rFonts w:ascii="Segoe UI" w:hAnsi="Segoe UI" w:cs="Segoe UI"/>
          <w:sz w:val="24"/>
          <w:szCs w:val="24"/>
          <w:lang w:val="en-US"/>
        </w:rPr>
        <w:t xml:space="preserve">Apa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perbedaan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utama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antara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3F704C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3F704C">
        <w:rPr>
          <w:rFonts w:ascii="Segoe UI" w:hAnsi="Segoe UI" w:cs="Segoe UI"/>
          <w:sz w:val="24"/>
          <w:szCs w:val="24"/>
          <w:lang w:val="en-US"/>
        </w:rPr>
        <w:t xml:space="preserve"> left dan </w:t>
      </w:r>
      <w:proofErr w:type="gramStart"/>
      <w:r w:rsidRPr="003F704C">
        <w:rPr>
          <w:rFonts w:ascii="Segoe UI" w:hAnsi="Segoe UI" w:cs="Segoe UI"/>
          <w:sz w:val="24"/>
          <w:szCs w:val="24"/>
          <w:lang w:val="en-US"/>
        </w:rPr>
        <w:t>right ?</w:t>
      </w:r>
      <w:proofErr w:type="gramEnd"/>
      <w:r w:rsidRPr="003F704C">
        <w:rPr>
          <w:rFonts w:ascii="Segoe UI" w:hAnsi="Segoe UI" w:cs="Segoe UI"/>
          <w:sz w:val="24"/>
          <w:szCs w:val="24"/>
          <w:lang w:val="en-US"/>
        </w:rPr>
        <w:t xml:space="preserve"> </w:t>
      </w:r>
    </w:p>
    <w:p w14:paraId="50C1A36C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7817AE1C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ir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,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mentar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utar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an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. </w:t>
      </w:r>
    </w:p>
    <w:p w14:paraId="034058E8" w14:textId="77777777" w:rsidR="00B733A0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 xml:space="preserve">left dan right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hany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ngub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warn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. </w:t>
      </w:r>
    </w:p>
    <w:p w14:paraId="7ED1F0C0" w14:textId="6C85E648" w:rsidR="00B733A0" w:rsidRPr="005D047B" w:rsidRDefault="00B733A0">
      <w:pPr>
        <w:pStyle w:val="ListParagraph"/>
        <w:numPr>
          <w:ilvl w:val="0"/>
          <w:numId w:val="159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duany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mindah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(0, 0).</w:t>
      </w:r>
      <w:r w:rsidRPr="00B733A0">
        <w:rPr>
          <w:rFonts w:ascii="Segoe UI" w:hAnsi="Segoe UI" w:cs="Segoe UI"/>
          <w:b/>
          <w:bCs/>
          <w:sz w:val="24"/>
          <w:szCs w:val="24"/>
          <w:lang w:val="en-US"/>
        </w:rPr>
        <w:t xml:space="preserve"> </w:t>
      </w:r>
    </w:p>
    <w:p w14:paraId="723D1120" w14:textId="2BC6F442" w:rsid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erinta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apa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yang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iguna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untuk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menggerakk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turtle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depan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sejauh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 xml:space="preserve"> 150 </w:t>
      </w:r>
      <w:proofErr w:type="spellStart"/>
      <w:r w:rsidRPr="00B733A0">
        <w:rPr>
          <w:rFonts w:ascii="Segoe UI" w:hAnsi="Segoe UI" w:cs="Segoe UI"/>
          <w:sz w:val="24"/>
          <w:szCs w:val="24"/>
          <w:lang w:val="en-US"/>
        </w:rPr>
        <w:t>piksel</w:t>
      </w:r>
      <w:proofErr w:type="spellEnd"/>
      <w:r w:rsidRPr="00B733A0">
        <w:rPr>
          <w:rFonts w:ascii="Segoe UI" w:hAnsi="Segoe UI" w:cs="Segoe UI"/>
          <w:sz w:val="24"/>
          <w:szCs w:val="24"/>
          <w:lang w:val="en-US"/>
        </w:rPr>
        <w:t>?</w:t>
      </w:r>
    </w:p>
    <w:p w14:paraId="70E53AA0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backward 150</w:t>
      </w:r>
    </w:p>
    <w:p w14:paraId="5C741A2B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forward 150</w:t>
      </w:r>
    </w:p>
    <w:p w14:paraId="770FF6F8" w14:textId="77777777" w:rsidR="00B733A0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left 150</w:t>
      </w:r>
    </w:p>
    <w:p w14:paraId="2D4F2EE6" w14:textId="51F94255" w:rsidR="00B733A0" w:rsidRPr="005D047B" w:rsidRDefault="00B733A0">
      <w:pPr>
        <w:pStyle w:val="ListParagraph"/>
        <w:numPr>
          <w:ilvl w:val="0"/>
          <w:numId w:val="160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  <w:lang w:val="en-US"/>
        </w:rPr>
        <w:t>right 150</w:t>
      </w:r>
    </w:p>
    <w:p w14:paraId="26661932" w14:textId="15FFF216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0, 0), dan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positio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50 100, di man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khir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>?</w:t>
      </w:r>
    </w:p>
    <w:p w14:paraId="012D42FE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100, 50) </w:t>
      </w:r>
    </w:p>
    <w:p w14:paraId="406FB07D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50, 0) </w:t>
      </w:r>
    </w:p>
    <w:p w14:paraId="17D27751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(0, 100) </w:t>
      </w:r>
    </w:p>
    <w:p w14:paraId="1B477CAC" w14:textId="564A9F6E" w:rsidR="00B733A0" w:rsidRPr="005D047B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>(50, 100)</w:t>
      </w:r>
    </w:p>
    <w:p w14:paraId="373F972C" w14:textId="1CF1C58C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C90EEF">
        <w:rPr>
          <w:rFonts w:ascii="Segoe UI" w:hAnsi="Segoe UI" w:cs="Segoe UI"/>
          <w:sz w:val="24"/>
          <w:szCs w:val="24"/>
        </w:rPr>
        <w:t>hasi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dar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x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200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50)?</w:t>
      </w:r>
    </w:p>
    <w:p w14:paraId="67CE24D3" w14:textId="77777777" w:rsidR="00B733A0" w:rsidRPr="00B733A0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50). </w:t>
      </w:r>
    </w:p>
    <w:p w14:paraId="6A679CAC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200). </w:t>
      </w:r>
    </w:p>
    <w:p w14:paraId="23F27383" w14:textId="77777777" w:rsidR="00B733A0" w:rsidRPr="00C90EEF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200, 200). </w:t>
      </w:r>
    </w:p>
    <w:p w14:paraId="320B2ACF" w14:textId="5FCC81D9" w:rsidR="00B733A0" w:rsidRPr="005D047B" w:rsidRDefault="00B733A0">
      <w:pPr>
        <w:pStyle w:val="ListParagraph"/>
        <w:numPr>
          <w:ilvl w:val="1"/>
          <w:numId w:val="158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aru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tetap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50).</w:t>
      </w:r>
    </w:p>
    <w:p w14:paraId="48BDD7C4" w14:textId="6B1920C5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jik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Anda </w:t>
      </w:r>
      <w:proofErr w:type="spellStart"/>
      <w:r w:rsidRPr="00C90EEF">
        <w:rPr>
          <w:rFonts w:ascii="Segoe UI" w:hAnsi="Segoe UI" w:cs="Segoe UI"/>
          <w:sz w:val="24"/>
          <w:szCs w:val="24"/>
        </w:rPr>
        <w:t>menjalan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perint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circle -50?</w:t>
      </w:r>
    </w:p>
    <w:p w14:paraId="3554C3FC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r w:rsidRPr="00B733A0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B733A0">
        <w:rPr>
          <w:rFonts w:ascii="Segoe UI" w:hAnsi="Segoe UI" w:cs="Segoe UI"/>
          <w:sz w:val="24"/>
          <w:szCs w:val="24"/>
        </w:rPr>
        <w:t>ada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yang Digambar.</w:t>
      </w:r>
    </w:p>
    <w:p w14:paraId="52D8B27A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i-jar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berlawan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02D0FB3D" w14:textId="77777777" w:rsidR="00B733A0" w:rsidRPr="00B733A0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lastRenderedPageBreak/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i-jar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50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normal (</w:t>
      </w:r>
      <w:proofErr w:type="spellStart"/>
      <w:r w:rsidRPr="00B733A0">
        <w:rPr>
          <w:rFonts w:ascii="Segoe UI" w:hAnsi="Segoe UI" w:cs="Segoe UI"/>
          <w:sz w:val="24"/>
          <w:szCs w:val="24"/>
        </w:rPr>
        <w:t>berlawan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jarum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jam).</w:t>
      </w:r>
    </w:p>
    <w:p w14:paraId="59DCCBDC" w14:textId="494C03C8" w:rsidR="00B733A0" w:rsidRPr="005D047B" w:rsidRDefault="00B733A0">
      <w:pPr>
        <w:pStyle w:val="ListParagraph"/>
        <w:numPr>
          <w:ilvl w:val="0"/>
          <w:numId w:val="161"/>
        </w:numPr>
        <w:spacing w:after="0" w:line="360" w:lineRule="auto"/>
        <w:ind w:left="851" w:hanging="425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Lingkar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cil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k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digamba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saat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ini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5866AEEA" w14:textId="0D11B891" w:rsidR="00B733A0" w:rsidRPr="00B733A0" w:rsidRDefault="00B733A0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C90EEF">
        <w:rPr>
          <w:rFonts w:ascii="Segoe UI" w:hAnsi="Segoe UI" w:cs="Segoe UI"/>
          <w:sz w:val="24"/>
          <w:szCs w:val="24"/>
        </w:rPr>
        <w:t xml:space="preserve">Jika </w:t>
      </w:r>
      <w:proofErr w:type="spellStart"/>
      <w:r w:rsidRPr="00C90EEF">
        <w:rPr>
          <w:rFonts w:ascii="Segoe UI" w:hAnsi="Segoe UI" w:cs="Segoe UI"/>
          <w:sz w:val="24"/>
          <w:szCs w:val="24"/>
        </w:rPr>
        <w:t>posis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wal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Bidawang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ada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(100, 100) dan </w:t>
      </w:r>
      <w:proofErr w:type="spellStart"/>
      <w:r w:rsidRPr="00C90EEF">
        <w:rPr>
          <w:rFonts w:ascii="Segoe UI" w:hAnsi="Segoe UI" w:cs="Segoe UI"/>
          <w:sz w:val="24"/>
          <w:szCs w:val="24"/>
        </w:rPr>
        <w:t>arahny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ke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barat, </w:t>
      </w:r>
      <w:proofErr w:type="spellStart"/>
      <w:r w:rsidRPr="00C90EEF">
        <w:rPr>
          <w:rFonts w:ascii="Segoe UI" w:hAnsi="Segoe UI" w:cs="Segoe UI"/>
          <w:sz w:val="24"/>
          <w:szCs w:val="24"/>
        </w:rPr>
        <w:t>apa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C90EEF">
        <w:rPr>
          <w:rFonts w:ascii="Segoe UI" w:hAnsi="Segoe UI" w:cs="Segoe UI"/>
          <w:sz w:val="24"/>
          <w:szCs w:val="24"/>
        </w:rPr>
        <w:t>terjadi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setelah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C90EEF">
        <w:rPr>
          <w:rFonts w:ascii="Segoe UI" w:hAnsi="Segoe UI" w:cs="Segoe UI"/>
          <w:sz w:val="24"/>
          <w:szCs w:val="24"/>
        </w:rPr>
        <w:t>menggunakan</w:t>
      </w:r>
      <w:proofErr w:type="spellEnd"/>
      <w:r w:rsidRPr="00C90EEF">
        <w:rPr>
          <w:rFonts w:ascii="Segoe UI" w:hAnsi="Segoe UI" w:cs="Segoe UI"/>
          <w:sz w:val="24"/>
          <w:szCs w:val="24"/>
        </w:rPr>
        <w:t xml:space="preserve"> </w:t>
      </w:r>
      <w:r w:rsidRPr="00B733A0">
        <w:rPr>
          <w:rFonts w:ascii="Consolas" w:hAnsi="Consolas" w:cs="Segoe UI"/>
          <w:sz w:val="24"/>
          <w:szCs w:val="24"/>
        </w:rPr>
        <w:t>home</w:t>
      </w:r>
      <w:r w:rsidRPr="00C90EEF">
        <w:rPr>
          <w:rFonts w:ascii="Segoe UI" w:hAnsi="Segoe UI" w:cs="Segoe UI"/>
          <w:sz w:val="24"/>
          <w:szCs w:val="24"/>
        </w:rPr>
        <w:t>?</w:t>
      </w:r>
    </w:p>
    <w:p w14:paraId="2759D0EE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100, 100). </w:t>
      </w:r>
    </w:p>
    <w:p w14:paraId="0BF87DD9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mbal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0, 0) </w:t>
      </w:r>
      <w:proofErr w:type="spellStart"/>
      <w:r w:rsidRPr="00B733A0">
        <w:rPr>
          <w:rFonts w:ascii="Segoe UI" w:hAnsi="Segoe UI" w:cs="Segoe UI"/>
          <w:sz w:val="24"/>
          <w:szCs w:val="24"/>
        </w:rPr>
        <w:t>dengan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arah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barat. </w:t>
      </w:r>
    </w:p>
    <w:p w14:paraId="39A2910D" w14:textId="77777777" w:rsidR="00B733A0" w:rsidRPr="00B733A0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mbal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0, 0) dan </w:t>
      </w:r>
      <w:proofErr w:type="spellStart"/>
      <w:r w:rsidRPr="00B733A0">
        <w:rPr>
          <w:rFonts w:ascii="Segoe UI" w:hAnsi="Segoe UI" w:cs="Segoe UI"/>
          <w:sz w:val="24"/>
          <w:szCs w:val="24"/>
        </w:rPr>
        <w:t>menghad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imur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. </w:t>
      </w:r>
    </w:p>
    <w:p w14:paraId="4B904BBC" w14:textId="5D5A53BF" w:rsidR="00084F36" w:rsidRPr="005D047B" w:rsidRDefault="00B733A0">
      <w:pPr>
        <w:pStyle w:val="ListParagraph"/>
        <w:numPr>
          <w:ilvl w:val="0"/>
          <w:numId w:val="162"/>
        </w:numPr>
        <w:spacing w:after="0" w:line="360" w:lineRule="auto"/>
        <w:jc w:val="both"/>
        <w:rPr>
          <w:rFonts w:ascii="Segoe UI" w:hAnsi="Segoe UI" w:cs="Segoe UI"/>
          <w:sz w:val="24"/>
          <w:szCs w:val="24"/>
          <w:lang w:val="en-US"/>
        </w:rPr>
      </w:pPr>
      <w:proofErr w:type="spellStart"/>
      <w:r w:rsidRPr="00B733A0">
        <w:rPr>
          <w:rFonts w:ascii="Segoe UI" w:hAnsi="Segoe UI" w:cs="Segoe UI"/>
          <w:sz w:val="24"/>
          <w:szCs w:val="24"/>
        </w:rPr>
        <w:t>Bidawang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B733A0">
        <w:rPr>
          <w:rFonts w:ascii="Segoe UI" w:hAnsi="Segoe UI" w:cs="Segoe UI"/>
          <w:sz w:val="24"/>
          <w:szCs w:val="24"/>
        </w:rPr>
        <w:t>posis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B733A0">
        <w:rPr>
          <w:rFonts w:ascii="Segoe UI" w:hAnsi="Segoe UI" w:cs="Segoe UI"/>
          <w:sz w:val="24"/>
          <w:szCs w:val="24"/>
        </w:rPr>
        <w:t>tetapi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menghadap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ke</w:t>
      </w:r>
      <w:proofErr w:type="spellEnd"/>
      <w:r w:rsidRPr="00B733A0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B733A0">
        <w:rPr>
          <w:rFonts w:ascii="Segoe UI" w:hAnsi="Segoe UI" w:cs="Segoe UI"/>
          <w:sz w:val="24"/>
          <w:szCs w:val="24"/>
        </w:rPr>
        <w:t>timur</w:t>
      </w:r>
      <w:proofErr w:type="spellEnd"/>
      <w:r w:rsidRPr="00B733A0">
        <w:rPr>
          <w:rFonts w:ascii="Segoe UI" w:hAnsi="Segoe UI" w:cs="Segoe UI"/>
          <w:sz w:val="24"/>
          <w:szCs w:val="24"/>
        </w:rPr>
        <w:t>.</w:t>
      </w:r>
    </w:p>
    <w:p w14:paraId="257DC0C8" w14:textId="2F362759" w:rsidR="00B733A0" w:rsidRPr="00084F36" w:rsidRDefault="00084F36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position?</w:t>
      </w:r>
    </w:p>
    <w:p w14:paraId="2514D9C4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ger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2BF3037B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. </w:t>
      </w:r>
    </w:p>
    <w:p w14:paraId="24D93FE8" w14:textId="77777777" w:rsidR="00084F36" w:rsidRPr="00AC5F9C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mberitah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a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x, y). </w:t>
      </w:r>
    </w:p>
    <w:p w14:paraId="62A668F1" w14:textId="319BF8CE" w:rsidR="00084F36" w:rsidRPr="005D047B" w:rsidRDefault="00084F36">
      <w:pPr>
        <w:pStyle w:val="ListParagraph"/>
        <w:numPr>
          <w:ilvl w:val="1"/>
          <w:numId w:val="158"/>
        </w:numPr>
        <w:tabs>
          <w:tab w:val="left" w:pos="3420"/>
        </w:tabs>
        <w:spacing w:after="0" w:line="360" w:lineRule="auto"/>
        <w:ind w:left="851" w:hanging="425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atu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osis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turtle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ti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ertentu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.</w:t>
      </w:r>
    </w:p>
    <w:p w14:paraId="6ECAF788" w14:textId="77777777" w:rsidR="00084F36" w:rsidRPr="00AC5F9C" w:rsidRDefault="00084F36">
      <w:pPr>
        <w:pStyle w:val="ListParagraph"/>
        <w:numPr>
          <w:ilvl w:val="0"/>
          <w:numId w:val="158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ad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di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oordin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(30, 20)? </w:t>
      </w:r>
    </w:p>
    <w:p w14:paraId="7C82B3DC" w14:textId="7B871ACF" w:rsidR="00B733A0" w:rsidRPr="00084F36" w:rsidRDefault="00084F36" w:rsidP="00084F36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 xml:space="preserve">print </w:t>
      </w:r>
      <w:proofErr w:type="spellStart"/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xcor</w:t>
      </w:r>
      <w:proofErr w:type="spellEnd"/>
    </w:p>
    <w:p w14:paraId="7CC8C530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-20 </w:t>
      </w:r>
    </w:p>
    <w:p w14:paraId="3DAE98F6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30 </w:t>
      </w:r>
    </w:p>
    <w:p w14:paraId="6DC39329" w14:textId="77777777" w:rsidR="00084F36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(30, -20) </w:t>
      </w:r>
    </w:p>
    <w:p w14:paraId="518AC423" w14:textId="05A78B81" w:rsidR="00084F36" w:rsidRPr="005D047B" w:rsidRDefault="00084F36">
      <w:pPr>
        <w:pStyle w:val="ListParagraph"/>
        <w:numPr>
          <w:ilvl w:val="0"/>
          <w:numId w:val="163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0</w:t>
      </w:r>
    </w:p>
    <w:p w14:paraId="2B83E024" w14:textId="77777777" w:rsidR="00084F36" w:rsidRPr="00AC5F9C" w:rsidRDefault="00084F36">
      <w:pPr>
        <w:pStyle w:val="ListParagraph"/>
        <w:numPr>
          <w:ilvl w:val="0"/>
          <w:numId w:val="158"/>
        </w:numPr>
        <w:tabs>
          <w:tab w:val="left" w:pos="3420"/>
        </w:tabs>
        <w:spacing w:after="0" w:line="360" w:lineRule="auto"/>
        <w:ind w:left="426" w:hanging="426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Ap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eriku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jik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ud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9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i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? </w:t>
      </w:r>
    </w:p>
    <w:p w14:paraId="23C8863A" w14:textId="7D3A9B9E" w:rsidR="00B733A0" w:rsidRPr="00084F36" w:rsidRDefault="00084F36" w:rsidP="00084F36">
      <w:pPr>
        <w:shd w:val="clear" w:color="auto" w:fill="D9D9D9" w:themeFill="background1" w:themeFillShade="D9"/>
        <w:spacing w:after="0" w:line="360" w:lineRule="auto"/>
        <w:ind w:left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084F36">
        <w:rPr>
          <w:rFonts w:ascii="Consolas" w:eastAsia="Times New Roman" w:hAnsi="Consolas" w:cs="Segoe UI"/>
          <w:kern w:val="0"/>
          <w:sz w:val="24"/>
          <w:szCs w:val="24"/>
          <w:lang w:eastAsia="en-ID"/>
          <w14:ligatures w14:val="none"/>
        </w:rPr>
        <w:t>print heading</w:t>
      </w:r>
    </w:p>
    <w:p w14:paraId="693834DA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0 </w:t>
      </w:r>
    </w:p>
    <w:p w14:paraId="1E9D1F27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90 </w:t>
      </w:r>
    </w:p>
    <w:p w14:paraId="7581F395" w14:textId="77777777" w:rsidR="00084F36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180 </w:t>
      </w:r>
    </w:p>
    <w:p w14:paraId="4F855A5D" w14:textId="51322488" w:rsidR="00084F36" w:rsidRPr="005D047B" w:rsidRDefault="00084F36">
      <w:pPr>
        <w:pStyle w:val="ListParagraph"/>
        <w:numPr>
          <w:ilvl w:val="0"/>
          <w:numId w:val="164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270</w:t>
      </w:r>
    </w:p>
    <w:p w14:paraId="1E6D0E05" w14:textId="1534D272" w:rsidR="00B733A0" w:rsidRPr="00084F36" w:rsidRDefault="00084F36">
      <w:pPr>
        <w:pStyle w:val="ListParagraph"/>
        <w:numPr>
          <w:ilvl w:val="0"/>
          <w:numId w:val="158"/>
        </w:numPr>
        <w:spacing w:after="0" w:line="360" w:lineRule="auto"/>
        <w:ind w:left="426" w:hanging="426"/>
        <w:jc w:val="both"/>
        <w:rPr>
          <w:rFonts w:ascii="Segoe UI" w:hAnsi="Segoe UI" w:cs="Segoe UI"/>
          <w:sz w:val="24"/>
          <w:szCs w:val="24"/>
          <w:lang w:val="en-US"/>
        </w:rPr>
      </w:pPr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Jik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idawang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iputar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an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sebanyak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270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erajat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wal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ke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rah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mana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ia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menghadap</w:t>
      </w:r>
      <w:proofErr w:type="spellEnd"/>
      <w:r w:rsidRPr="00AC5F9C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?</w:t>
      </w:r>
    </w:p>
    <w:p w14:paraId="45717086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Timur</w:t>
      </w:r>
    </w:p>
    <w:p w14:paraId="293E204A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lastRenderedPageBreak/>
        <w:t>Selatan</w:t>
      </w:r>
    </w:p>
    <w:p w14:paraId="0E794763" w14:textId="77777777" w:rsidR="00084F36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Barat</w:t>
      </w:r>
    </w:p>
    <w:p w14:paraId="624D736A" w14:textId="7C14050D" w:rsidR="00084F36" w:rsidRPr="005D047B" w:rsidRDefault="00084F36">
      <w:pPr>
        <w:pStyle w:val="ListParagraph"/>
        <w:numPr>
          <w:ilvl w:val="0"/>
          <w:numId w:val="165"/>
        </w:numPr>
        <w:tabs>
          <w:tab w:val="left" w:pos="3420"/>
        </w:tabs>
        <w:spacing w:after="0" w:line="360" w:lineRule="auto"/>
        <w:jc w:val="both"/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</w:pPr>
      <w:r w:rsidRPr="00084F36">
        <w:rPr>
          <w:rFonts w:ascii="Segoe UI" w:eastAsia="Times New Roman" w:hAnsi="Segoe UI" w:cs="Segoe UI"/>
          <w:kern w:val="0"/>
          <w:sz w:val="24"/>
          <w:szCs w:val="24"/>
          <w:lang w:eastAsia="en-ID"/>
          <w14:ligatures w14:val="none"/>
        </w:rPr>
        <w:t>Utara</w:t>
      </w:r>
    </w:p>
    <w:p w14:paraId="23B6F01D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u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76229E0E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erus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a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0C4CC3A7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hent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5891A3F7" w14:textId="77777777" w:rsidR="00084F36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sa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berger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7F45C4E2" w14:textId="03005411" w:rsidR="00084F36" w:rsidRPr="005D047B" w:rsidRDefault="00084F36">
      <w:pPr>
        <w:pStyle w:val="ListParagraph"/>
        <w:numPr>
          <w:ilvl w:val="0"/>
          <w:numId w:val="166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k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lingkar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ecar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otomatis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649D30D9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: </w:t>
      </w:r>
    </w:p>
    <w:p w14:paraId="7D67E5BF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up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15E5C654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100 100 </w:t>
      </w:r>
    </w:p>
    <w:p w14:paraId="2AF63465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pendow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</w:t>
      </w:r>
    </w:p>
    <w:p w14:paraId="4244E327" w14:textId="77777777" w:rsidR="00084F36" w:rsidRPr="00AC5F9C" w:rsidRDefault="00084F36" w:rsidP="00084F36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Consolas" w:hAnsi="Consolas" w:cs="Segoe UI"/>
          <w:sz w:val="24"/>
          <w:szCs w:val="24"/>
        </w:rPr>
      </w:pPr>
      <w:proofErr w:type="spellStart"/>
      <w:r w:rsidRPr="00AC5F9C">
        <w:rPr>
          <w:rFonts w:ascii="Consolas" w:hAnsi="Consolas" w:cs="Segoe UI"/>
          <w:sz w:val="24"/>
          <w:szCs w:val="24"/>
        </w:rPr>
        <w:t>setposition</w:t>
      </w:r>
      <w:proofErr w:type="spellEnd"/>
      <w:r w:rsidRPr="00AC5F9C">
        <w:rPr>
          <w:rFonts w:ascii="Consolas" w:hAnsi="Consolas" w:cs="Segoe UI"/>
          <w:sz w:val="24"/>
          <w:szCs w:val="24"/>
        </w:rPr>
        <w:t xml:space="preserve"> 200 200 </w:t>
      </w:r>
    </w:p>
    <w:p w14:paraId="67CB2E8D" w14:textId="77777777" w:rsidR="00084F36" w:rsidRPr="00AC5F9C" w:rsidRDefault="00084F36" w:rsidP="00084F36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jalan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F120B2C" w14:textId="77777777" w:rsidR="00084F36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dar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ti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awal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ke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100, 100). </w:t>
      </w:r>
    </w:p>
    <w:p w14:paraId="4E4922D9" w14:textId="77777777" w:rsidR="00084F36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dar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100, 100) </w:t>
      </w:r>
      <w:proofErr w:type="spellStart"/>
      <w:r w:rsidRPr="00084F36">
        <w:rPr>
          <w:rFonts w:ascii="Segoe UI" w:hAnsi="Segoe UI" w:cs="Segoe UI"/>
          <w:sz w:val="24"/>
          <w:szCs w:val="24"/>
        </w:rPr>
        <w:t>ke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(200, 200). </w:t>
      </w:r>
    </w:p>
    <w:p w14:paraId="1AA82D5C" w14:textId="5C952902" w:rsidR="00084F36" w:rsidRPr="005D047B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am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sekal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4BE4FD9D" w14:textId="7401511D" w:rsidR="00084F36" w:rsidRPr="005D047B" w:rsidRDefault="00084F36">
      <w:pPr>
        <w:pStyle w:val="ListParagraph"/>
        <w:numPr>
          <w:ilvl w:val="0"/>
          <w:numId w:val="167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Bidawang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hany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menggambar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lingkaran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52D69BE4" w14:textId="77777777" w:rsidR="00084F36" w:rsidRPr="00AC5F9C" w:rsidRDefault="00084F36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efe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gun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int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pensize</w:t>
      </w:r>
      <w:proofErr w:type="spellEnd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 xml:space="preserve"> 10</w:t>
      </w:r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belu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06E4C6A0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gant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warna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menjad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hitam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62F7F63C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ubah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ketebalan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menjadi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10 </w:t>
      </w:r>
      <w:proofErr w:type="spellStart"/>
      <w:r w:rsidRPr="00084F36">
        <w:rPr>
          <w:rFonts w:ascii="Segoe UI" w:hAnsi="Segoe UI" w:cs="Segoe UI"/>
          <w:sz w:val="24"/>
          <w:szCs w:val="24"/>
        </w:rPr>
        <w:t>piksel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6E14C25F" w14:textId="77777777" w:rsidR="00084F36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mbu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</w:t>
      </w:r>
      <w:proofErr w:type="spellStart"/>
      <w:r w:rsidRPr="00084F36">
        <w:rPr>
          <w:rFonts w:ascii="Segoe UI" w:hAnsi="Segoe UI" w:cs="Segoe UI"/>
          <w:sz w:val="24"/>
          <w:szCs w:val="24"/>
        </w:rPr>
        <w:t>tidak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terlihat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. </w:t>
      </w:r>
    </w:p>
    <w:p w14:paraId="0F2027BA" w14:textId="014586B2" w:rsidR="001C21AB" w:rsidRPr="005D047B" w:rsidRDefault="00084F36">
      <w:pPr>
        <w:pStyle w:val="ListParagraph"/>
        <w:numPr>
          <w:ilvl w:val="0"/>
          <w:numId w:val="168"/>
        </w:numPr>
        <w:spacing w:line="360" w:lineRule="auto"/>
        <w:rPr>
          <w:rFonts w:ascii="Segoe UI" w:hAnsi="Segoe UI" w:cs="Segoe UI"/>
          <w:sz w:val="24"/>
          <w:szCs w:val="24"/>
        </w:rPr>
      </w:pPr>
      <w:proofErr w:type="spellStart"/>
      <w:r w:rsidRPr="00084F36">
        <w:rPr>
          <w:rFonts w:ascii="Segoe UI" w:hAnsi="Segoe UI" w:cs="Segoe UI"/>
          <w:sz w:val="24"/>
          <w:szCs w:val="24"/>
        </w:rPr>
        <w:t>Menghapus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garis yang </w:t>
      </w:r>
      <w:proofErr w:type="spellStart"/>
      <w:r w:rsidRPr="00084F36">
        <w:rPr>
          <w:rFonts w:ascii="Segoe UI" w:hAnsi="Segoe UI" w:cs="Segoe UI"/>
          <w:sz w:val="24"/>
          <w:szCs w:val="24"/>
        </w:rPr>
        <w:t>telah</w:t>
      </w:r>
      <w:proofErr w:type="spellEnd"/>
      <w:r w:rsidRPr="00084F36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084F36">
        <w:rPr>
          <w:rFonts w:ascii="Segoe UI" w:hAnsi="Segoe UI" w:cs="Segoe UI"/>
          <w:sz w:val="24"/>
          <w:szCs w:val="24"/>
        </w:rPr>
        <w:t>digambar</w:t>
      </w:r>
      <w:proofErr w:type="spellEnd"/>
      <w:r w:rsidRPr="00084F36">
        <w:rPr>
          <w:rFonts w:ascii="Segoe UI" w:hAnsi="Segoe UI" w:cs="Segoe UI"/>
          <w:sz w:val="24"/>
          <w:szCs w:val="24"/>
        </w:rPr>
        <w:t>.</w:t>
      </w:r>
    </w:p>
    <w:p w14:paraId="57D98555" w14:textId="7D5DA843" w:rsidR="001C21AB" w:rsidRPr="00AC5F9C" w:rsidRDefault="001C21AB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dikembal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met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isdow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d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urun</w:t>
      </w:r>
      <w:proofErr w:type="spellEnd"/>
      <w:r>
        <w:rPr>
          <w:rFonts w:ascii="Segoe UI" w:hAnsi="Segoe UI" w:cs="Segoe UI"/>
          <w:sz w:val="24"/>
          <w:szCs w:val="24"/>
        </w:rPr>
        <w:t xml:space="preserve"> (</w:t>
      </w:r>
      <w:proofErr w:type="spellStart"/>
      <w:r>
        <w:rPr>
          <w:rFonts w:ascii="Segoe UI" w:hAnsi="Segoe UI" w:cs="Segoe UI"/>
          <w:sz w:val="24"/>
          <w:szCs w:val="24"/>
        </w:rPr>
        <w:t>pendown</w:t>
      </w:r>
      <w:proofErr w:type="spellEnd"/>
      <w:r>
        <w:rPr>
          <w:rFonts w:ascii="Segoe UI" w:hAnsi="Segoe UI" w:cs="Segoe UI"/>
          <w:sz w:val="24"/>
          <w:szCs w:val="24"/>
        </w:rPr>
        <w:t>)</w:t>
      </w:r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0ABC412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True </w:t>
      </w:r>
    </w:p>
    <w:p w14:paraId="68B9962C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False </w:t>
      </w:r>
    </w:p>
    <w:p w14:paraId="242D4DF1" w14:textId="77777777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 xml:space="preserve">None </w:t>
      </w:r>
    </w:p>
    <w:p w14:paraId="71D29812" w14:textId="405F542E" w:rsidR="001C21AB" w:rsidRDefault="001C21AB">
      <w:pPr>
        <w:pStyle w:val="ListParagraph"/>
        <w:numPr>
          <w:ilvl w:val="0"/>
          <w:numId w:val="169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1C21AB">
        <w:rPr>
          <w:rFonts w:ascii="Segoe UI" w:hAnsi="Segoe UI" w:cs="Segoe UI"/>
          <w:sz w:val="24"/>
          <w:szCs w:val="24"/>
        </w:rPr>
        <w:t>Error</w:t>
      </w:r>
    </w:p>
    <w:p w14:paraId="5610B7FF" w14:textId="77777777" w:rsidR="00733FF3" w:rsidRPr="001C21AB" w:rsidRDefault="00733FF3" w:rsidP="00733FF3">
      <w:pPr>
        <w:pStyle w:val="ListParagraph"/>
        <w:spacing w:line="360" w:lineRule="auto"/>
        <w:ind w:left="851"/>
        <w:rPr>
          <w:rFonts w:ascii="Segoe UI" w:hAnsi="Segoe UI" w:cs="Segoe UI"/>
          <w:sz w:val="24"/>
          <w:szCs w:val="24"/>
        </w:rPr>
      </w:pPr>
    </w:p>
    <w:p w14:paraId="522AB3F3" w14:textId="77777777" w:rsidR="00733FF3" w:rsidRPr="00AC5F9C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r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Consolas" w:hAnsi="Consolas" w:cs="Segoe UI"/>
          <w:sz w:val="24"/>
          <w:szCs w:val="24"/>
          <w:shd w:val="clear" w:color="auto" w:fill="D9D9D9" w:themeFill="background1" w:themeFillShade="D9"/>
        </w:rPr>
        <w:t>end_fil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proses </w:t>
      </w:r>
      <w:proofErr w:type="spellStart"/>
      <w:r w:rsidRPr="00AC5F9C">
        <w:rPr>
          <w:rFonts w:ascii="Segoe UI" w:hAnsi="Segoe UI" w:cs="Segoe UI"/>
          <w:sz w:val="24"/>
          <w:szCs w:val="24"/>
        </w:rPr>
        <w:t>pengisi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warn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4B46481E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gatur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isi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menjad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transpar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. </w:t>
      </w:r>
    </w:p>
    <w:p w14:paraId="624994BE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anda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akhir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area yang </w:t>
      </w:r>
      <w:proofErr w:type="spellStart"/>
      <w:r w:rsidRPr="001C21AB">
        <w:rPr>
          <w:rFonts w:ascii="Segoe UI" w:hAnsi="Segoe UI" w:cs="Segoe UI"/>
          <w:sz w:val="24"/>
          <w:szCs w:val="24"/>
        </w:rPr>
        <w:t>ak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diis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. </w:t>
      </w:r>
    </w:p>
    <w:p w14:paraId="3BDC21CD" w14:textId="77777777" w:rsidR="00733FF3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onaktifk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pengatur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pada turtle. </w:t>
      </w:r>
    </w:p>
    <w:p w14:paraId="2D121A27" w14:textId="1128F55B" w:rsidR="00733FF3" w:rsidRPr="005D047B" w:rsidRDefault="00733FF3">
      <w:pPr>
        <w:pStyle w:val="ListParagraph"/>
        <w:numPr>
          <w:ilvl w:val="0"/>
          <w:numId w:val="170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1C21AB">
        <w:rPr>
          <w:rFonts w:ascii="Segoe UI" w:hAnsi="Segoe UI" w:cs="Segoe UI"/>
          <w:sz w:val="24"/>
          <w:szCs w:val="24"/>
        </w:rPr>
        <w:t>Menghapus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warna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isian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dari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1C21AB">
        <w:rPr>
          <w:rFonts w:ascii="Segoe UI" w:hAnsi="Segoe UI" w:cs="Segoe UI"/>
          <w:sz w:val="24"/>
          <w:szCs w:val="24"/>
        </w:rPr>
        <w:t>bentuk</w:t>
      </w:r>
      <w:proofErr w:type="spellEnd"/>
      <w:r w:rsidRPr="001C21AB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1C21AB">
        <w:rPr>
          <w:rFonts w:ascii="Segoe UI" w:hAnsi="Segoe UI" w:cs="Segoe UI"/>
          <w:sz w:val="24"/>
          <w:szCs w:val="24"/>
        </w:rPr>
        <w:t>digambar</w:t>
      </w:r>
      <w:proofErr w:type="spellEnd"/>
      <w:r w:rsidRPr="001C21AB">
        <w:rPr>
          <w:rFonts w:ascii="Segoe UI" w:hAnsi="Segoe UI" w:cs="Segoe UI"/>
          <w:sz w:val="24"/>
          <w:szCs w:val="24"/>
        </w:rPr>
        <w:t>.</w:t>
      </w:r>
    </w:p>
    <w:p w14:paraId="23C6A616" w14:textId="0F52DE5A" w:rsidR="001C21AB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jik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AC5F9C">
        <w:rPr>
          <w:rFonts w:ascii="Segoe UI" w:hAnsi="Segoe UI" w:cs="Segoe UI"/>
          <w:sz w:val="24"/>
          <w:szCs w:val="24"/>
        </w:rPr>
        <w:t>dipanggi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etel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garis?</w:t>
      </w:r>
    </w:p>
    <w:p w14:paraId="7A657D19" w14:textId="77777777" w:rsidR="00733FF3" w:rsidRPr="00AC5F9C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s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227D14CE" w14:textId="77777777" w:rsidR="00733FF3" w:rsidRPr="00AC5F9C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Semu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dan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mbal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wal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tribu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default. </w:t>
      </w:r>
    </w:p>
    <w:p w14:paraId="3AFF5EAC" w14:textId="77777777" w:rsidR="00733FF3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Garis </w:t>
      </w:r>
      <w:proofErr w:type="spellStart"/>
      <w:r w:rsidRPr="00AC5F9C">
        <w:rPr>
          <w:rFonts w:ascii="Segoe UI" w:hAnsi="Segoe UI" w:cs="Segoe UI"/>
          <w:sz w:val="24"/>
          <w:szCs w:val="24"/>
        </w:rPr>
        <w:t>tidak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hapus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AC5F9C">
        <w:rPr>
          <w:rFonts w:ascii="Segoe UI" w:hAnsi="Segoe UI" w:cs="Segoe UI"/>
          <w:sz w:val="24"/>
          <w:szCs w:val="24"/>
        </w:rPr>
        <w:t>tetap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si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ubah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. </w:t>
      </w:r>
    </w:p>
    <w:p w14:paraId="5C9C7572" w14:textId="72868D89" w:rsidR="00733FF3" w:rsidRPr="005D047B" w:rsidRDefault="00733FF3">
      <w:pPr>
        <w:pStyle w:val="ListParagraph"/>
        <w:numPr>
          <w:ilvl w:val="1"/>
          <w:numId w:val="136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elu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ar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jendela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215D3475" w14:textId="22A29CD7" w:rsidR="00733FF3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perbeda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antar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fungs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clear dan reset?</w:t>
      </w:r>
    </w:p>
    <w:p w14:paraId="67F114B8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anp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ubah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tau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atribut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juga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atu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ul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atribut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1E7E0B04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esert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han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481A6E3B" w14:textId="77777777" w:rsidR="00733FF3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menghapu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gambar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742145A4" w14:textId="2769E69B" w:rsidR="00733FF3" w:rsidRPr="005D047B" w:rsidRDefault="00733FF3">
      <w:pPr>
        <w:pStyle w:val="ListParagraph"/>
        <w:numPr>
          <w:ilvl w:val="0"/>
          <w:numId w:val="171"/>
        </w:numPr>
        <w:spacing w:line="360" w:lineRule="auto"/>
        <w:ind w:left="851" w:hanging="425"/>
        <w:jc w:val="both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clear </w:t>
      </w:r>
      <w:proofErr w:type="spellStart"/>
      <w:r w:rsidRPr="00733FF3">
        <w:rPr>
          <w:rFonts w:ascii="Segoe UI" w:hAnsi="Segoe UI" w:cs="Segoe UI"/>
          <w:sz w:val="24"/>
          <w:szCs w:val="24"/>
        </w:rPr>
        <w:t>menutup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jendel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, </w:t>
      </w:r>
      <w:proofErr w:type="spellStart"/>
      <w:r w:rsidRPr="00733FF3">
        <w:rPr>
          <w:rFonts w:ascii="Segoe UI" w:hAnsi="Segoe UI" w:cs="Segoe UI"/>
          <w:sz w:val="24"/>
          <w:szCs w:val="24"/>
        </w:rPr>
        <w:t>sedangk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reset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>.</w:t>
      </w:r>
    </w:p>
    <w:p w14:paraId="5245BDA3" w14:textId="77777777" w:rsidR="00733FF3" w:rsidRDefault="00733FF3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633914F" w14:textId="7929C3B4" w:rsidR="00733FF3" w:rsidRPr="00733FF3" w:rsidRDefault="00733FF3" w:rsidP="00733FF3">
      <w:pPr>
        <w:pStyle w:val="ListParagraph"/>
        <w:shd w:val="clear" w:color="auto" w:fill="D9D9D9" w:themeFill="background1" w:themeFillShade="D9"/>
        <w:spacing w:line="360" w:lineRule="auto"/>
        <w:ind w:left="426"/>
        <w:rPr>
          <w:rFonts w:ascii="Segoe UI" w:hAnsi="Segoe UI" w:cs="Segoe UI"/>
          <w:sz w:val="24"/>
          <w:szCs w:val="24"/>
        </w:rPr>
      </w:pPr>
      <w:proofErr w:type="gramStart"/>
      <w:r w:rsidRPr="00733FF3">
        <w:rPr>
          <w:rFonts w:ascii="Consolas" w:hAnsi="Consolas" w:cs="Segoe UI"/>
          <w:sz w:val="24"/>
          <w:szCs w:val="24"/>
        </w:rPr>
        <w:t>write(</w:t>
      </w:r>
      <w:proofErr w:type="gramEnd"/>
      <w:r w:rsidRPr="00733FF3">
        <w:rPr>
          <w:rFonts w:ascii="Consolas" w:hAnsi="Consolas" w:cs="Segoe UI"/>
          <w:sz w:val="24"/>
          <w:szCs w:val="24"/>
        </w:rPr>
        <w:t>"</w:t>
      </w:r>
      <w:proofErr w:type="spellStart"/>
      <w:r w:rsidRPr="00733FF3">
        <w:rPr>
          <w:rFonts w:ascii="Consolas" w:hAnsi="Consolas" w:cs="Segoe UI"/>
          <w:sz w:val="24"/>
          <w:szCs w:val="24"/>
        </w:rPr>
        <w:t>Belajar</w:t>
      </w:r>
      <w:proofErr w:type="spellEnd"/>
      <w:r w:rsidRPr="00733FF3">
        <w:rPr>
          <w:rFonts w:ascii="Consolas" w:hAnsi="Consolas" w:cs="Segoe UI"/>
          <w:sz w:val="24"/>
          <w:szCs w:val="24"/>
        </w:rPr>
        <w:t xml:space="preserve"> Python!", align="</w:t>
      </w:r>
      <w:proofErr w:type="spellStart"/>
      <w:r w:rsidRPr="00733FF3">
        <w:rPr>
          <w:rFonts w:ascii="Consolas" w:hAnsi="Consolas" w:cs="Segoe UI"/>
          <w:sz w:val="24"/>
          <w:szCs w:val="24"/>
        </w:rPr>
        <w:t>center</w:t>
      </w:r>
      <w:proofErr w:type="spellEnd"/>
      <w:r w:rsidRPr="00733FF3">
        <w:rPr>
          <w:rFonts w:ascii="Consolas" w:hAnsi="Consolas" w:cs="Segoe UI"/>
          <w:sz w:val="24"/>
          <w:szCs w:val="24"/>
        </w:rPr>
        <w:t>", font</w:t>
      </w:r>
      <w:proofErr w:type="gramStart"/>
      <w:r w:rsidRPr="00733FF3">
        <w:rPr>
          <w:rFonts w:ascii="Consolas" w:hAnsi="Consolas" w:cs="Segoe UI"/>
          <w:sz w:val="24"/>
          <w:szCs w:val="24"/>
        </w:rPr>
        <w:t>=(</w:t>
      </w:r>
      <w:proofErr w:type="gramEnd"/>
      <w:r w:rsidRPr="00733FF3">
        <w:rPr>
          <w:rFonts w:ascii="Consolas" w:hAnsi="Consolas" w:cs="Segoe UI"/>
          <w:sz w:val="24"/>
          <w:szCs w:val="24"/>
        </w:rPr>
        <w:t xml:space="preserve">"Arial", 12, "italic")) </w:t>
      </w:r>
    </w:p>
    <w:p w14:paraId="5A6285E6" w14:textId="77777777" w:rsidR="00733FF3" w:rsidRPr="00AC5F9C" w:rsidRDefault="00733FF3" w:rsidP="00733FF3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jadi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? </w:t>
      </w:r>
    </w:p>
    <w:p w14:paraId="2A907736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ir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380725BE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dan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 di </w:t>
      </w:r>
      <w:proofErr w:type="spellStart"/>
      <w:r w:rsidRPr="00733FF3">
        <w:rPr>
          <w:rFonts w:ascii="Segoe UI" w:hAnsi="Segoe UI" w:cs="Segoe UI"/>
          <w:sz w:val="24"/>
          <w:szCs w:val="24"/>
        </w:rPr>
        <w:t>posis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engah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idawang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. </w:t>
      </w:r>
    </w:p>
    <w:p w14:paraId="174CCCCE" w14:textId="77777777" w:rsid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eks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di </w:t>
      </w:r>
      <w:proofErr w:type="spellStart"/>
      <w:r w:rsidRPr="00733FF3">
        <w:rPr>
          <w:rFonts w:ascii="Segoe UI" w:hAnsi="Segoe UI" w:cs="Segoe UI"/>
          <w:sz w:val="24"/>
          <w:szCs w:val="24"/>
        </w:rPr>
        <w:t>layar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deng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Arial, </w:t>
      </w:r>
      <w:proofErr w:type="spellStart"/>
      <w:r w:rsidRPr="00733FF3">
        <w:rPr>
          <w:rFonts w:ascii="Segoe UI" w:hAnsi="Segoe UI" w:cs="Segoe UI"/>
          <w:sz w:val="24"/>
          <w:szCs w:val="24"/>
        </w:rPr>
        <w:t>ukuran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12, </w:t>
      </w:r>
      <w:proofErr w:type="spellStart"/>
      <w:r w:rsidRPr="00733FF3">
        <w:rPr>
          <w:rFonts w:ascii="Segoe UI" w:hAnsi="Segoe UI" w:cs="Segoe UI"/>
          <w:sz w:val="24"/>
          <w:szCs w:val="24"/>
        </w:rPr>
        <w:t>tetapi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bergay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italic. </w:t>
      </w:r>
    </w:p>
    <w:p w14:paraId="731F9AF2" w14:textId="66FD1CF5" w:rsidR="00733FF3" w:rsidRPr="00733FF3" w:rsidRDefault="00733FF3">
      <w:pPr>
        <w:pStyle w:val="ListParagraph"/>
        <w:numPr>
          <w:ilvl w:val="0"/>
          <w:numId w:val="172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733FF3">
        <w:rPr>
          <w:rFonts w:ascii="Segoe UI" w:hAnsi="Segoe UI" w:cs="Segoe UI"/>
          <w:sz w:val="24"/>
          <w:szCs w:val="24"/>
        </w:rPr>
        <w:t xml:space="preserve">Tidak </w:t>
      </w:r>
      <w:proofErr w:type="spellStart"/>
      <w:r w:rsidRPr="00733FF3">
        <w:rPr>
          <w:rFonts w:ascii="Segoe UI" w:hAnsi="Segoe UI" w:cs="Segoe UI"/>
          <w:sz w:val="24"/>
          <w:szCs w:val="24"/>
        </w:rPr>
        <w:t>ad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tek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733FF3">
        <w:rPr>
          <w:rFonts w:ascii="Segoe UI" w:hAnsi="Segoe UI" w:cs="Segoe UI"/>
          <w:sz w:val="24"/>
          <w:szCs w:val="24"/>
        </w:rPr>
        <w:t>ditulis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733FF3">
        <w:rPr>
          <w:rFonts w:ascii="Segoe UI" w:hAnsi="Segoe UI" w:cs="Segoe UI"/>
          <w:sz w:val="24"/>
          <w:szCs w:val="24"/>
        </w:rPr>
        <w:t>karena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font </w:t>
      </w:r>
      <w:proofErr w:type="spellStart"/>
      <w:r w:rsidRPr="00733FF3">
        <w:rPr>
          <w:rFonts w:ascii="Segoe UI" w:hAnsi="Segoe UI" w:cs="Segoe UI"/>
          <w:sz w:val="24"/>
          <w:szCs w:val="24"/>
        </w:rPr>
        <w:t>tidak</w:t>
      </w:r>
      <w:proofErr w:type="spellEnd"/>
      <w:r w:rsidRPr="00733FF3">
        <w:rPr>
          <w:rFonts w:ascii="Segoe UI" w:hAnsi="Segoe UI" w:cs="Segoe UI"/>
          <w:sz w:val="24"/>
          <w:szCs w:val="24"/>
        </w:rPr>
        <w:t xml:space="preserve"> valid.</w:t>
      </w:r>
    </w:p>
    <w:p w14:paraId="47F7F1F8" w14:textId="77777777" w:rsidR="00733FF3" w:rsidRDefault="00733FF3" w:rsidP="00733FF3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</w:p>
    <w:p w14:paraId="5E766078" w14:textId="1D11ED56" w:rsidR="00733FF3" w:rsidRDefault="006A7F7F">
      <w:pPr>
        <w:pStyle w:val="ListParagraph"/>
        <w:numPr>
          <w:ilvl w:val="0"/>
          <w:numId w:val="136"/>
        </w:numPr>
        <w:spacing w:line="360" w:lineRule="auto"/>
        <w:ind w:left="426" w:hanging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</w:t>
      </w:r>
      <w:proofErr w:type="spellStart"/>
      <w:r w:rsidRPr="00AC5F9C">
        <w:rPr>
          <w:rFonts w:ascii="Segoe UI" w:hAnsi="Segoe UI" w:cs="Segoe UI"/>
          <w:sz w:val="24"/>
          <w:szCs w:val="24"/>
        </w:rPr>
        <w:t>manfa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utam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nggun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erula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for </w:t>
      </w:r>
      <w:proofErr w:type="spellStart"/>
      <w:r w:rsidRPr="00AC5F9C">
        <w:rPr>
          <w:rFonts w:ascii="Segoe UI" w:hAnsi="Segoe UI" w:cs="Segoe UI"/>
          <w:sz w:val="24"/>
          <w:szCs w:val="24"/>
        </w:rPr>
        <w:t>dalam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membuat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pola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eng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idawang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10771A56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ghapus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kode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secara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otomatis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406C7E12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gubah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arah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turtle </w:t>
      </w:r>
      <w:proofErr w:type="spellStart"/>
      <w:r w:rsidRPr="006A7F7F">
        <w:rPr>
          <w:rFonts w:ascii="Segoe UI" w:hAnsi="Segoe UI" w:cs="Segoe UI"/>
          <w:sz w:val="24"/>
          <w:szCs w:val="24"/>
        </w:rPr>
        <w:t>secara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acak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1226E4AB" w14:textId="77777777" w:rsidR="006A7F7F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mpercepat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dan </w:t>
      </w:r>
      <w:proofErr w:type="spellStart"/>
      <w:r w:rsidRPr="006A7F7F">
        <w:rPr>
          <w:rFonts w:ascii="Segoe UI" w:hAnsi="Segoe UI" w:cs="Segoe UI"/>
          <w:sz w:val="24"/>
          <w:szCs w:val="24"/>
        </w:rPr>
        <w:t>mempersingkat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kode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yang </w:t>
      </w:r>
      <w:proofErr w:type="spellStart"/>
      <w:r w:rsidRPr="006A7F7F">
        <w:rPr>
          <w:rFonts w:ascii="Segoe UI" w:hAnsi="Segoe UI" w:cs="Segoe UI"/>
          <w:sz w:val="24"/>
          <w:szCs w:val="24"/>
        </w:rPr>
        <w:t>berulang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</w:p>
    <w:p w14:paraId="2F217BC5" w14:textId="01FA8C56" w:rsidR="006A7F7F" w:rsidRPr="005D047B" w:rsidRDefault="006A7F7F">
      <w:pPr>
        <w:pStyle w:val="ListParagraph"/>
        <w:numPr>
          <w:ilvl w:val="0"/>
          <w:numId w:val="173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Menyimpan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file </w:t>
      </w:r>
      <w:proofErr w:type="spellStart"/>
      <w:r w:rsidRPr="006A7F7F">
        <w:rPr>
          <w:rFonts w:ascii="Segoe UI" w:hAnsi="Segoe UI" w:cs="Segoe UI"/>
          <w:sz w:val="24"/>
          <w:szCs w:val="24"/>
        </w:rPr>
        <w:t>hasil</w:t>
      </w:r>
      <w:proofErr w:type="spellEnd"/>
      <w:r w:rsidRPr="006A7F7F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6A7F7F">
        <w:rPr>
          <w:rFonts w:ascii="Segoe UI" w:hAnsi="Segoe UI" w:cs="Segoe UI"/>
          <w:sz w:val="24"/>
          <w:szCs w:val="24"/>
        </w:rPr>
        <w:t>gambar</w:t>
      </w:r>
      <w:proofErr w:type="spellEnd"/>
    </w:p>
    <w:p w14:paraId="7AE33E84" w14:textId="072F1FDD" w:rsidR="00733FF3" w:rsidRDefault="006A7F7F">
      <w:pPr>
        <w:pStyle w:val="ListParagraph"/>
        <w:numPr>
          <w:ilvl w:val="0"/>
          <w:numId w:val="136"/>
        </w:numPr>
        <w:spacing w:after="0" w:line="360" w:lineRule="auto"/>
        <w:ind w:left="426" w:hanging="426"/>
        <w:rPr>
          <w:rFonts w:ascii="Segoe UI" w:hAnsi="Segoe UI" w:cs="Segoe UI"/>
          <w:sz w:val="24"/>
          <w:szCs w:val="24"/>
        </w:rPr>
      </w:pPr>
      <w:proofErr w:type="spellStart"/>
      <w:r w:rsidRPr="00AC5F9C">
        <w:rPr>
          <w:rFonts w:ascii="Segoe UI" w:hAnsi="Segoe UI" w:cs="Segoe UI"/>
          <w:sz w:val="24"/>
          <w:szCs w:val="24"/>
        </w:rPr>
        <w:t>Perhati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berikut</w:t>
      </w:r>
      <w:proofErr w:type="spellEnd"/>
      <w:r w:rsidRPr="00AC5F9C">
        <w:rPr>
          <w:rFonts w:ascii="Segoe UI" w:hAnsi="Segoe UI" w:cs="Segoe UI"/>
          <w:sz w:val="24"/>
          <w:szCs w:val="24"/>
        </w:rPr>
        <w:t>:</w:t>
      </w:r>
    </w:p>
    <w:p w14:paraId="70EDA036" w14:textId="77777777" w:rsidR="006A7F7F" w:rsidRPr="006A7F7F" w:rsidRDefault="006A7F7F" w:rsidP="006A7F7F">
      <w:pPr>
        <w:shd w:val="clear" w:color="auto" w:fill="D9D9D9" w:themeFill="background1" w:themeFillShade="D9"/>
        <w:spacing w:after="0" w:line="360" w:lineRule="auto"/>
        <w:ind w:left="426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 xml:space="preserve">for 4  </w:t>
      </w:r>
    </w:p>
    <w:p w14:paraId="78E7BFFF" w14:textId="77777777" w:rsidR="006A7F7F" w:rsidRDefault="006A7F7F" w:rsidP="006A7F7F">
      <w:pPr>
        <w:shd w:val="clear" w:color="auto" w:fill="D9D9D9" w:themeFill="background1" w:themeFillShade="D9"/>
        <w:spacing w:after="0" w:line="360" w:lineRule="auto"/>
        <w:ind w:left="426" w:firstLine="294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 xml:space="preserve">forward 100 </w:t>
      </w:r>
    </w:p>
    <w:p w14:paraId="13D86D81" w14:textId="26BB4235" w:rsidR="006A7F7F" w:rsidRPr="006A7F7F" w:rsidRDefault="006A7F7F" w:rsidP="006A7F7F">
      <w:pPr>
        <w:shd w:val="clear" w:color="auto" w:fill="D9D9D9" w:themeFill="background1" w:themeFillShade="D9"/>
        <w:spacing w:after="0" w:line="360" w:lineRule="auto"/>
        <w:ind w:left="426" w:firstLine="294"/>
        <w:rPr>
          <w:rFonts w:ascii="Consolas" w:hAnsi="Consolas" w:cs="Segoe UI"/>
          <w:sz w:val="24"/>
          <w:szCs w:val="24"/>
        </w:rPr>
      </w:pPr>
      <w:r w:rsidRPr="006A7F7F">
        <w:rPr>
          <w:rFonts w:ascii="Consolas" w:hAnsi="Consolas" w:cs="Segoe UI"/>
          <w:sz w:val="24"/>
          <w:szCs w:val="24"/>
        </w:rPr>
        <w:t>left 90</w:t>
      </w:r>
    </w:p>
    <w:p w14:paraId="0EB14BF7" w14:textId="77777777" w:rsidR="006A7F7F" w:rsidRPr="00AC5F9C" w:rsidRDefault="006A7F7F" w:rsidP="006A7F7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  <w:r w:rsidRPr="00AC5F9C">
        <w:rPr>
          <w:rFonts w:ascii="Segoe UI" w:hAnsi="Segoe UI" w:cs="Segoe UI"/>
          <w:sz w:val="24"/>
          <w:szCs w:val="24"/>
        </w:rPr>
        <w:t xml:space="preserve">Apa yang </w:t>
      </w:r>
      <w:proofErr w:type="spellStart"/>
      <w:r w:rsidRPr="00AC5F9C">
        <w:rPr>
          <w:rFonts w:ascii="Segoe UI" w:hAnsi="Segoe UI" w:cs="Segoe UI"/>
          <w:sz w:val="24"/>
          <w:szCs w:val="24"/>
        </w:rPr>
        <w:t>akan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digambar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oleh </w:t>
      </w:r>
      <w:proofErr w:type="spellStart"/>
      <w:r w:rsidRPr="00AC5F9C">
        <w:rPr>
          <w:rFonts w:ascii="Segoe UI" w:hAnsi="Segoe UI" w:cs="Segoe UI"/>
          <w:sz w:val="24"/>
          <w:szCs w:val="24"/>
        </w:rPr>
        <w:t>kode</w:t>
      </w:r>
      <w:proofErr w:type="spellEnd"/>
      <w:r w:rsidRPr="00AC5F9C">
        <w:rPr>
          <w:rFonts w:ascii="Segoe UI" w:hAnsi="Segoe UI" w:cs="Segoe UI"/>
          <w:sz w:val="24"/>
          <w:szCs w:val="24"/>
        </w:rPr>
        <w:t xml:space="preserve"> </w:t>
      </w:r>
      <w:proofErr w:type="spellStart"/>
      <w:r w:rsidRPr="00AC5F9C">
        <w:rPr>
          <w:rFonts w:ascii="Segoe UI" w:hAnsi="Segoe UI" w:cs="Segoe UI"/>
          <w:sz w:val="24"/>
          <w:szCs w:val="24"/>
        </w:rPr>
        <w:t>tersebut</w:t>
      </w:r>
      <w:proofErr w:type="spellEnd"/>
      <w:r w:rsidRPr="00AC5F9C">
        <w:rPr>
          <w:rFonts w:ascii="Segoe UI" w:hAnsi="Segoe UI" w:cs="Segoe UI"/>
          <w:sz w:val="24"/>
          <w:szCs w:val="24"/>
        </w:rPr>
        <w:t>?</w:t>
      </w:r>
    </w:p>
    <w:p w14:paraId="2DCF80AE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Persegi</w:t>
      </w:r>
      <w:proofErr w:type="spellEnd"/>
    </w:p>
    <w:p w14:paraId="390C00D6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Lingkaran</w:t>
      </w:r>
      <w:proofErr w:type="spellEnd"/>
    </w:p>
    <w:p w14:paraId="2D03A155" w14:textId="77777777" w:rsid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r w:rsidRPr="006A7F7F">
        <w:rPr>
          <w:rFonts w:ascii="Segoe UI" w:hAnsi="Segoe UI" w:cs="Segoe UI"/>
          <w:sz w:val="24"/>
          <w:szCs w:val="24"/>
        </w:rPr>
        <w:t>Bintang</w:t>
      </w:r>
    </w:p>
    <w:p w14:paraId="17394539" w14:textId="7D7C84E8" w:rsidR="006A7F7F" w:rsidRPr="006A7F7F" w:rsidRDefault="006A7F7F">
      <w:pPr>
        <w:pStyle w:val="ListParagraph"/>
        <w:numPr>
          <w:ilvl w:val="0"/>
          <w:numId w:val="174"/>
        </w:numPr>
        <w:spacing w:line="360" w:lineRule="auto"/>
        <w:ind w:left="851" w:hanging="425"/>
        <w:rPr>
          <w:rFonts w:ascii="Segoe UI" w:hAnsi="Segoe UI" w:cs="Segoe UI"/>
          <w:sz w:val="24"/>
          <w:szCs w:val="24"/>
        </w:rPr>
      </w:pPr>
      <w:proofErr w:type="spellStart"/>
      <w:r w:rsidRPr="006A7F7F">
        <w:rPr>
          <w:rFonts w:ascii="Segoe UI" w:hAnsi="Segoe UI" w:cs="Segoe UI"/>
          <w:sz w:val="24"/>
          <w:szCs w:val="24"/>
        </w:rPr>
        <w:t>Segitiga</w:t>
      </w:r>
      <w:proofErr w:type="spellEnd"/>
    </w:p>
    <w:p w14:paraId="75A4C0A2" w14:textId="77777777" w:rsidR="006A7F7F" w:rsidRPr="006A7F7F" w:rsidRDefault="006A7F7F" w:rsidP="006A7F7F">
      <w:pPr>
        <w:pStyle w:val="ListParagraph"/>
        <w:spacing w:line="360" w:lineRule="auto"/>
        <w:ind w:left="426"/>
        <w:rPr>
          <w:rFonts w:ascii="Segoe UI" w:hAnsi="Segoe UI" w:cs="Segoe UI"/>
          <w:sz w:val="24"/>
          <w:szCs w:val="24"/>
        </w:rPr>
      </w:pPr>
    </w:p>
    <w:p w14:paraId="3CDA9DCE" w14:textId="17938043" w:rsidR="002A1A81" w:rsidRDefault="002A1A81" w:rsidP="00733FF3">
      <w:r>
        <w:br w:type="page"/>
      </w:r>
    </w:p>
    <w:p w14:paraId="45E172CC" w14:textId="3954D697" w:rsidR="002A1A81" w:rsidRDefault="002A1A81" w:rsidP="002A1A81">
      <w:pPr>
        <w:pStyle w:val="Heading1"/>
        <w:jc w:val="center"/>
        <w:rPr>
          <w:sz w:val="28"/>
          <w:szCs w:val="28"/>
        </w:rPr>
      </w:pPr>
      <w:bookmarkStart w:id="87" w:name="_Toc196392650"/>
      <w:r w:rsidRPr="002A1A81">
        <w:rPr>
          <w:sz w:val="28"/>
          <w:szCs w:val="28"/>
        </w:rPr>
        <w:lastRenderedPageBreak/>
        <w:t>DAFTAR PUSTAKA</w:t>
      </w:r>
      <w:bookmarkEnd w:id="87"/>
    </w:p>
    <w:p w14:paraId="4AAF9612" w14:textId="77777777" w:rsidR="00925FC9" w:rsidRDefault="00925FC9" w:rsidP="00925FC9"/>
    <w:p w14:paraId="5D6624A0" w14:textId="66B88FB6" w:rsidR="005D047B" w:rsidRPr="005D047B" w:rsidRDefault="005D047B" w:rsidP="005D04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Segoe UI" w:hAnsi="Segoe UI" w:cs="Segoe UI"/>
          <w:noProof/>
          <w:kern w:val="0"/>
          <w:sz w:val="24"/>
          <w:szCs w:val="24"/>
        </w:rPr>
      </w:pPr>
      <w:r w:rsidRPr="005D047B">
        <w:rPr>
          <w:rFonts w:ascii="Segoe UI" w:hAnsi="Segoe UI" w:cs="Segoe UI"/>
          <w:sz w:val="24"/>
          <w:szCs w:val="24"/>
        </w:rPr>
        <w:fldChar w:fldCharType="begin" w:fldLock="1"/>
      </w:r>
      <w:r w:rsidRPr="005D047B">
        <w:rPr>
          <w:rFonts w:ascii="Segoe UI" w:hAnsi="Segoe UI" w:cs="Segoe UI"/>
          <w:sz w:val="24"/>
          <w:szCs w:val="24"/>
        </w:rPr>
        <w:instrText xml:space="preserve">ADDIN Mendeley Bibliography CSL_BIBLIOGRAPHY </w:instrText>
      </w:r>
      <w:r w:rsidRPr="005D047B">
        <w:rPr>
          <w:rFonts w:ascii="Segoe UI" w:hAnsi="Segoe UI" w:cs="Segoe UI"/>
          <w:sz w:val="24"/>
          <w:szCs w:val="24"/>
        </w:rPr>
        <w:fldChar w:fldCharType="separate"/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Briggs, J. R. (2019). Python for Kids a Playful introduction to Programming.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Book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,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53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>(9), 1689–1699.</w:t>
      </w:r>
    </w:p>
    <w:p w14:paraId="329802A4" w14:textId="77777777" w:rsidR="005D047B" w:rsidRPr="005D047B" w:rsidRDefault="005D047B" w:rsidP="005D047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Segoe UI" w:hAnsi="Segoe UI" w:cs="Segoe UI"/>
          <w:noProof/>
          <w:sz w:val="24"/>
          <w:szCs w:val="24"/>
        </w:rPr>
      </w:pPr>
      <w:r w:rsidRPr="005D047B">
        <w:rPr>
          <w:rFonts w:ascii="Segoe UI" w:hAnsi="Segoe UI" w:cs="Segoe UI"/>
          <w:noProof/>
          <w:kern w:val="0"/>
          <w:sz w:val="24"/>
          <w:szCs w:val="24"/>
        </w:rPr>
        <w:t xml:space="preserve">Python Software Foundation. (2025). </w:t>
      </w:r>
      <w:r w:rsidRPr="005D047B">
        <w:rPr>
          <w:rFonts w:ascii="Segoe UI" w:hAnsi="Segoe UI" w:cs="Segoe UI"/>
          <w:i/>
          <w:iCs/>
          <w:noProof/>
          <w:kern w:val="0"/>
          <w:sz w:val="24"/>
          <w:szCs w:val="24"/>
        </w:rPr>
        <w:t>Python Documentation - Turtle</w:t>
      </w:r>
      <w:r w:rsidRPr="005D047B">
        <w:rPr>
          <w:rFonts w:ascii="Segoe UI" w:hAnsi="Segoe UI" w:cs="Segoe UI"/>
          <w:noProof/>
          <w:kern w:val="0"/>
          <w:sz w:val="24"/>
          <w:szCs w:val="24"/>
        </w:rPr>
        <w:t>. Python Software Foundation. https://docs.python.org/3/library/turtle.html</w:t>
      </w:r>
    </w:p>
    <w:p w14:paraId="6C7A900C" w14:textId="5B12439C" w:rsidR="00925FC9" w:rsidRPr="00925FC9" w:rsidRDefault="005D047B" w:rsidP="00925FC9">
      <w:r w:rsidRPr="005D047B">
        <w:rPr>
          <w:rFonts w:ascii="Segoe UI" w:hAnsi="Segoe UI" w:cs="Segoe UI"/>
          <w:sz w:val="24"/>
          <w:szCs w:val="24"/>
        </w:rPr>
        <w:fldChar w:fldCharType="end"/>
      </w:r>
    </w:p>
    <w:sectPr w:rsidR="00925FC9" w:rsidRPr="00925FC9" w:rsidSect="007B54F7">
      <w:footerReference w:type="default" r:id="rId42"/>
      <w:pgSz w:w="11906" w:h="16838" w:code="9"/>
      <w:pgMar w:top="1440" w:right="1440" w:bottom="1440" w:left="1440" w:header="709" w:footer="68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5249290" w14:textId="77777777" w:rsidR="00D3491D" w:rsidRDefault="00D3491D" w:rsidP="002F3304">
      <w:pPr>
        <w:spacing w:after="0" w:line="240" w:lineRule="auto"/>
      </w:pPr>
      <w:r>
        <w:separator/>
      </w:r>
    </w:p>
  </w:endnote>
  <w:endnote w:type="continuationSeparator" w:id="0">
    <w:p w14:paraId="258F79B6" w14:textId="77777777" w:rsidR="00D3491D" w:rsidRDefault="00D3491D" w:rsidP="002F33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8175268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3955357" w14:textId="01A57FD8" w:rsidR="002F3304" w:rsidRDefault="002F3304">
        <w:pPr>
          <w:pStyle w:val="Footer"/>
          <w:jc w:val="right"/>
        </w:pPr>
        <w:r w:rsidRPr="002F3304">
          <w:rPr>
            <w:rFonts w:ascii="Segoe UI" w:hAnsi="Segoe UI" w:cs="Segoe UI"/>
            <w:noProof/>
            <w:color w:val="FFFFFF" w:themeColor="background1"/>
          </w:rPr>
          <w:drawing>
            <wp:anchor distT="0" distB="0" distL="114300" distR="114300" simplePos="0" relativeHeight="251659264" behindDoc="1" locked="0" layoutInCell="1" allowOverlap="1" wp14:anchorId="452635C5" wp14:editId="16AC0D20">
              <wp:simplePos x="0" y="0"/>
              <wp:positionH relativeFrom="column">
                <wp:posOffset>-511598</wp:posOffset>
              </wp:positionH>
              <wp:positionV relativeFrom="paragraph">
                <wp:posOffset>-290195</wp:posOffset>
              </wp:positionV>
              <wp:extent cx="7112000" cy="786303"/>
              <wp:effectExtent l="0" t="0" r="0" b="0"/>
              <wp:wrapNone/>
              <wp:docPr id="47513605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042514471" name="Picture 1042514471"/>
                      <pic:cNvPicPr/>
                    </pic:nvPicPr>
                    <pic:blipFill rotWithShape="1">
                      <a:blip r:embed="rId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92179"/>
                      <a:stretch/>
                    </pic:blipFill>
                    <pic:spPr bwMode="auto">
                      <a:xfrm>
                        <a:off x="0" y="0"/>
                        <a:ext cx="7112000" cy="786303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w:r>
        <w:r w:rsidRPr="002F3304">
          <w:rPr>
            <w:rFonts w:ascii="Segoe UI" w:hAnsi="Segoe UI" w:cs="Segoe UI"/>
            <w:color w:val="FFFFFF" w:themeColor="background1"/>
          </w:rPr>
          <w:fldChar w:fldCharType="begin"/>
        </w:r>
        <w:r w:rsidRPr="002F3304">
          <w:rPr>
            <w:rFonts w:ascii="Segoe UI" w:hAnsi="Segoe UI" w:cs="Segoe UI"/>
            <w:color w:val="FFFFFF" w:themeColor="background1"/>
          </w:rPr>
          <w:instrText xml:space="preserve"> PAGE   \* MERGEFORMAT </w:instrText>
        </w:r>
        <w:r w:rsidRPr="002F3304">
          <w:rPr>
            <w:rFonts w:ascii="Segoe UI" w:hAnsi="Segoe UI" w:cs="Segoe UI"/>
            <w:color w:val="FFFFFF" w:themeColor="background1"/>
          </w:rPr>
          <w:fldChar w:fldCharType="separate"/>
        </w:r>
        <w:r w:rsidRPr="002F3304">
          <w:rPr>
            <w:rFonts w:ascii="Segoe UI" w:hAnsi="Segoe UI" w:cs="Segoe UI"/>
            <w:noProof/>
            <w:color w:val="FFFFFF" w:themeColor="background1"/>
          </w:rPr>
          <w:t>2</w:t>
        </w:r>
        <w:r w:rsidRPr="002F3304">
          <w:rPr>
            <w:rFonts w:ascii="Segoe UI" w:hAnsi="Segoe UI" w:cs="Segoe UI"/>
            <w:noProof/>
            <w:color w:val="FFFFFF" w:themeColor="background1"/>
          </w:rPr>
          <w:fldChar w:fldCharType="end"/>
        </w:r>
      </w:p>
    </w:sdtContent>
  </w:sdt>
  <w:p w14:paraId="3C552F94" w14:textId="77777777" w:rsidR="002F3304" w:rsidRDefault="002F3304" w:rsidP="002F3304">
    <w:pPr>
      <w:pStyle w:val="Footer"/>
      <w:jc w:val="righ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18C432C" w14:textId="77777777" w:rsidR="00D3491D" w:rsidRDefault="00D3491D" w:rsidP="002F3304">
      <w:pPr>
        <w:spacing w:after="0" w:line="240" w:lineRule="auto"/>
      </w:pPr>
      <w:r>
        <w:separator/>
      </w:r>
    </w:p>
  </w:footnote>
  <w:footnote w:type="continuationSeparator" w:id="0">
    <w:p w14:paraId="4238DF40" w14:textId="77777777" w:rsidR="00D3491D" w:rsidRDefault="00D3491D" w:rsidP="002F33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183CFF"/>
    <w:multiLevelType w:val="hybridMultilevel"/>
    <w:tmpl w:val="A16C56A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" w15:restartNumberingAfterBreak="0">
    <w:nsid w:val="001D78DF"/>
    <w:multiLevelType w:val="hybridMultilevel"/>
    <w:tmpl w:val="BB40379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C94BAA"/>
    <w:multiLevelType w:val="hybridMultilevel"/>
    <w:tmpl w:val="3F1A1CF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1623B17"/>
    <w:multiLevelType w:val="hybridMultilevel"/>
    <w:tmpl w:val="C53E5E7E"/>
    <w:lvl w:ilvl="0" w:tplc="EF6217E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 w15:restartNumberingAfterBreak="0">
    <w:nsid w:val="04CA627B"/>
    <w:multiLevelType w:val="hybridMultilevel"/>
    <w:tmpl w:val="A154A2C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5A0D47"/>
    <w:multiLevelType w:val="hybridMultilevel"/>
    <w:tmpl w:val="2BEA32C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" w15:restartNumberingAfterBreak="0">
    <w:nsid w:val="05D038FD"/>
    <w:multiLevelType w:val="hybridMultilevel"/>
    <w:tmpl w:val="12D0F21E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6F939B0"/>
    <w:multiLevelType w:val="hybridMultilevel"/>
    <w:tmpl w:val="199CF654"/>
    <w:lvl w:ilvl="0" w:tplc="8C38A7E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" w15:restartNumberingAfterBreak="0">
    <w:nsid w:val="07BE3DA7"/>
    <w:multiLevelType w:val="hybridMultilevel"/>
    <w:tmpl w:val="218200BC"/>
    <w:lvl w:ilvl="0" w:tplc="F75ACB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081A064B"/>
    <w:multiLevelType w:val="hybridMultilevel"/>
    <w:tmpl w:val="244A6F5E"/>
    <w:lvl w:ilvl="0" w:tplc="17544736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085C688E"/>
    <w:multiLevelType w:val="hybridMultilevel"/>
    <w:tmpl w:val="D212B8E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" w15:restartNumberingAfterBreak="0">
    <w:nsid w:val="08C10165"/>
    <w:multiLevelType w:val="hybridMultilevel"/>
    <w:tmpl w:val="6CD22174"/>
    <w:lvl w:ilvl="0" w:tplc="B7B08F76">
      <w:start w:val="1"/>
      <w:numFmt w:val="decimal"/>
      <w:lvlText w:val="%1."/>
      <w:lvlJc w:val="left"/>
      <w:pPr>
        <w:ind w:left="786" w:hanging="360"/>
      </w:pPr>
      <w:rPr>
        <w:rFonts w:ascii="Segoe UI" w:hAnsi="Segoe UI" w:cs="Segoe UI" w:hint="default"/>
        <w:b w:val="0"/>
        <w:bCs/>
        <w:sz w:val="24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" w15:restartNumberingAfterBreak="0">
    <w:nsid w:val="0A5335E4"/>
    <w:multiLevelType w:val="hybridMultilevel"/>
    <w:tmpl w:val="463E268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" w15:restartNumberingAfterBreak="0">
    <w:nsid w:val="0A7C6B72"/>
    <w:multiLevelType w:val="hybridMultilevel"/>
    <w:tmpl w:val="AD74CCF8"/>
    <w:lvl w:ilvl="0" w:tplc="B728E9F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 w15:restartNumberingAfterBreak="0">
    <w:nsid w:val="0B7C4D10"/>
    <w:multiLevelType w:val="hybridMultilevel"/>
    <w:tmpl w:val="B84A7920"/>
    <w:lvl w:ilvl="0" w:tplc="906AD7C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" w15:restartNumberingAfterBreak="0">
    <w:nsid w:val="0CC058BD"/>
    <w:multiLevelType w:val="hybridMultilevel"/>
    <w:tmpl w:val="6900975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CC811F2"/>
    <w:multiLevelType w:val="hybridMultilevel"/>
    <w:tmpl w:val="2F7AA36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" w15:restartNumberingAfterBreak="0">
    <w:nsid w:val="0CD752DF"/>
    <w:multiLevelType w:val="hybridMultilevel"/>
    <w:tmpl w:val="189ECB9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8" w15:restartNumberingAfterBreak="0">
    <w:nsid w:val="102E58C5"/>
    <w:multiLevelType w:val="hybridMultilevel"/>
    <w:tmpl w:val="4E242D64"/>
    <w:lvl w:ilvl="0" w:tplc="1A1CFDA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9" w15:restartNumberingAfterBreak="0">
    <w:nsid w:val="113A0C4F"/>
    <w:multiLevelType w:val="hybridMultilevel"/>
    <w:tmpl w:val="BAB4008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115F2465"/>
    <w:multiLevelType w:val="hybridMultilevel"/>
    <w:tmpl w:val="FD006C72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11D84C0A"/>
    <w:multiLevelType w:val="hybridMultilevel"/>
    <w:tmpl w:val="CF987A9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2" w15:restartNumberingAfterBreak="0">
    <w:nsid w:val="12237CE1"/>
    <w:multiLevelType w:val="hybridMultilevel"/>
    <w:tmpl w:val="2E7491E4"/>
    <w:lvl w:ilvl="0" w:tplc="C0C008A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3" w15:restartNumberingAfterBreak="0">
    <w:nsid w:val="12C379CA"/>
    <w:multiLevelType w:val="hybridMultilevel"/>
    <w:tmpl w:val="E06AF714"/>
    <w:lvl w:ilvl="0" w:tplc="E4BA60B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4" w15:restartNumberingAfterBreak="0">
    <w:nsid w:val="12E75E0C"/>
    <w:multiLevelType w:val="hybridMultilevel"/>
    <w:tmpl w:val="CD468B4C"/>
    <w:lvl w:ilvl="0" w:tplc="14A08C4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 w15:restartNumberingAfterBreak="0">
    <w:nsid w:val="15D305FF"/>
    <w:multiLevelType w:val="hybridMultilevel"/>
    <w:tmpl w:val="64CC549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164B02F4"/>
    <w:multiLevelType w:val="hybridMultilevel"/>
    <w:tmpl w:val="FB10199A"/>
    <w:lvl w:ilvl="0" w:tplc="F78EBA6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7" w15:restartNumberingAfterBreak="0">
    <w:nsid w:val="16E21BF4"/>
    <w:multiLevelType w:val="hybridMultilevel"/>
    <w:tmpl w:val="5A3C33AC"/>
    <w:lvl w:ilvl="0" w:tplc="BDD89AA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8" w15:restartNumberingAfterBreak="0">
    <w:nsid w:val="174B58E2"/>
    <w:multiLevelType w:val="hybridMultilevel"/>
    <w:tmpl w:val="7AACA7E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17D62251"/>
    <w:multiLevelType w:val="hybridMultilevel"/>
    <w:tmpl w:val="C46031CA"/>
    <w:lvl w:ilvl="0" w:tplc="EDFC990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0" w15:restartNumberingAfterBreak="0">
    <w:nsid w:val="181D436A"/>
    <w:multiLevelType w:val="hybridMultilevel"/>
    <w:tmpl w:val="1B804DF0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1" w15:restartNumberingAfterBreak="0">
    <w:nsid w:val="18D60C99"/>
    <w:multiLevelType w:val="hybridMultilevel"/>
    <w:tmpl w:val="AD9CCED0"/>
    <w:lvl w:ilvl="0" w:tplc="E068A49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2" w15:restartNumberingAfterBreak="0">
    <w:nsid w:val="18FA5793"/>
    <w:multiLevelType w:val="hybridMultilevel"/>
    <w:tmpl w:val="1CD0BED6"/>
    <w:lvl w:ilvl="0" w:tplc="FC02698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3" w15:restartNumberingAfterBreak="0">
    <w:nsid w:val="19057B4D"/>
    <w:multiLevelType w:val="hybridMultilevel"/>
    <w:tmpl w:val="D862D140"/>
    <w:lvl w:ilvl="0" w:tplc="C8980BB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4" w15:restartNumberingAfterBreak="0">
    <w:nsid w:val="1AB67667"/>
    <w:multiLevelType w:val="hybridMultilevel"/>
    <w:tmpl w:val="36FCF4D0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1BE67868"/>
    <w:multiLevelType w:val="hybridMultilevel"/>
    <w:tmpl w:val="EC24CF7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6" w15:restartNumberingAfterBreak="0">
    <w:nsid w:val="1BE71B26"/>
    <w:multiLevelType w:val="hybridMultilevel"/>
    <w:tmpl w:val="E8A251E8"/>
    <w:lvl w:ilvl="0" w:tplc="3FD2A64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7" w15:restartNumberingAfterBreak="0">
    <w:nsid w:val="1BED0F45"/>
    <w:multiLevelType w:val="hybridMultilevel"/>
    <w:tmpl w:val="A442EAB2"/>
    <w:lvl w:ilvl="0" w:tplc="26CA6A8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38" w15:restartNumberingAfterBreak="0">
    <w:nsid w:val="1C8D13B9"/>
    <w:multiLevelType w:val="hybridMultilevel"/>
    <w:tmpl w:val="8410CF3A"/>
    <w:lvl w:ilvl="0" w:tplc="E6E8E59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9" w15:restartNumberingAfterBreak="0">
    <w:nsid w:val="1D51619C"/>
    <w:multiLevelType w:val="hybridMultilevel"/>
    <w:tmpl w:val="8BA267E6"/>
    <w:lvl w:ilvl="0" w:tplc="C38C5E00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0" w15:restartNumberingAfterBreak="0">
    <w:nsid w:val="1E3917B5"/>
    <w:multiLevelType w:val="hybridMultilevel"/>
    <w:tmpl w:val="165C2EEC"/>
    <w:lvl w:ilvl="0" w:tplc="9ED4A8D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1" w15:restartNumberingAfterBreak="0">
    <w:nsid w:val="1F2C0591"/>
    <w:multiLevelType w:val="hybridMultilevel"/>
    <w:tmpl w:val="5F28F6F2"/>
    <w:lvl w:ilvl="0" w:tplc="323A5AC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2" w15:restartNumberingAfterBreak="0">
    <w:nsid w:val="1FC03297"/>
    <w:multiLevelType w:val="hybridMultilevel"/>
    <w:tmpl w:val="E9C82B74"/>
    <w:lvl w:ilvl="0" w:tplc="6ECC0FB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3" w15:restartNumberingAfterBreak="0">
    <w:nsid w:val="209771BB"/>
    <w:multiLevelType w:val="hybridMultilevel"/>
    <w:tmpl w:val="B514675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4" w15:restartNumberingAfterBreak="0">
    <w:nsid w:val="21EF149C"/>
    <w:multiLevelType w:val="hybridMultilevel"/>
    <w:tmpl w:val="1B921E4E"/>
    <w:lvl w:ilvl="0" w:tplc="8ED8A1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5" w15:restartNumberingAfterBreak="0">
    <w:nsid w:val="229A30C7"/>
    <w:multiLevelType w:val="hybridMultilevel"/>
    <w:tmpl w:val="03400DD6"/>
    <w:lvl w:ilvl="0" w:tplc="69AE97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6" w15:restartNumberingAfterBreak="0">
    <w:nsid w:val="22A53F63"/>
    <w:multiLevelType w:val="hybridMultilevel"/>
    <w:tmpl w:val="D9DA3884"/>
    <w:lvl w:ilvl="0" w:tplc="8D22B68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7" w15:restartNumberingAfterBreak="0">
    <w:nsid w:val="23244466"/>
    <w:multiLevelType w:val="hybridMultilevel"/>
    <w:tmpl w:val="9446EC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48" w15:restartNumberingAfterBreak="0">
    <w:nsid w:val="23E94C96"/>
    <w:multiLevelType w:val="hybridMultilevel"/>
    <w:tmpl w:val="D13CA052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248A6BA7"/>
    <w:multiLevelType w:val="hybridMultilevel"/>
    <w:tmpl w:val="E31EB92C"/>
    <w:lvl w:ilvl="0" w:tplc="ACA260DA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0" w15:restartNumberingAfterBreak="0">
    <w:nsid w:val="25270A45"/>
    <w:multiLevelType w:val="hybridMultilevel"/>
    <w:tmpl w:val="A30EC7F4"/>
    <w:lvl w:ilvl="0" w:tplc="E40C477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1" w15:restartNumberingAfterBreak="0">
    <w:nsid w:val="264A1633"/>
    <w:multiLevelType w:val="hybridMultilevel"/>
    <w:tmpl w:val="72163936"/>
    <w:lvl w:ilvl="0" w:tplc="F8546CF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26DF670D"/>
    <w:multiLevelType w:val="hybridMultilevel"/>
    <w:tmpl w:val="71F2E6A2"/>
    <w:lvl w:ilvl="0" w:tplc="5678B922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3" w15:restartNumberingAfterBreak="0">
    <w:nsid w:val="26F12643"/>
    <w:multiLevelType w:val="hybridMultilevel"/>
    <w:tmpl w:val="91E21370"/>
    <w:lvl w:ilvl="0" w:tplc="432E9ED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4" w15:restartNumberingAfterBreak="0">
    <w:nsid w:val="27DF4057"/>
    <w:multiLevelType w:val="hybridMultilevel"/>
    <w:tmpl w:val="266EB1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5" w15:restartNumberingAfterBreak="0">
    <w:nsid w:val="285D2D22"/>
    <w:multiLevelType w:val="hybridMultilevel"/>
    <w:tmpl w:val="74660EB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56" w15:restartNumberingAfterBreak="0">
    <w:nsid w:val="287A0105"/>
    <w:multiLevelType w:val="hybridMultilevel"/>
    <w:tmpl w:val="CAE0970C"/>
    <w:lvl w:ilvl="0" w:tplc="3B4A0F5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57" w15:restartNumberingAfterBreak="0">
    <w:nsid w:val="28FC1517"/>
    <w:multiLevelType w:val="hybridMultilevel"/>
    <w:tmpl w:val="F6E699F0"/>
    <w:lvl w:ilvl="0" w:tplc="18BA0C0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8" w15:restartNumberingAfterBreak="0">
    <w:nsid w:val="291A144C"/>
    <w:multiLevelType w:val="hybridMultilevel"/>
    <w:tmpl w:val="CE22A6D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9" w15:restartNumberingAfterBreak="0">
    <w:nsid w:val="29AC6C60"/>
    <w:multiLevelType w:val="hybridMultilevel"/>
    <w:tmpl w:val="969452D2"/>
    <w:lvl w:ilvl="0" w:tplc="898E80B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0" w15:restartNumberingAfterBreak="0">
    <w:nsid w:val="29D17ABD"/>
    <w:multiLevelType w:val="hybridMultilevel"/>
    <w:tmpl w:val="3B28CDB2"/>
    <w:lvl w:ilvl="0" w:tplc="02A6E30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1" w15:restartNumberingAfterBreak="0">
    <w:nsid w:val="29D61FC2"/>
    <w:multiLevelType w:val="hybridMultilevel"/>
    <w:tmpl w:val="2FEE161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2" w15:restartNumberingAfterBreak="0">
    <w:nsid w:val="29DB67E0"/>
    <w:multiLevelType w:val="hybridMultilevel"/>
    <w:tmpl w:val="001CACA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6E451D4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3" w15:restartNumberingAfterBreak="0">
    <w:nsid w:val="2A0D60BC"/>
    <w:multiLevelType w:val="hybridMultilevel"/>
    <w:tmpl w:val="B2CCD8F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4" w15:restartNumberingAfterBreak="0">
    <w:nsid w:val="2B447FFC"/>
    <w:multiLevelType w:val="hybridMultilevel"/>
    <w:tmpl w:val="45BA465A"/>
    <w:lvl w:ilvl="0" w:tplc="F31C198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5" w15:restartNumberingAfterBreak="0">
    <w:nsid w:val="2B8D02C9"/>
    <w:multiLevelType w:val="hybridMultilevel"/>
    <w:tmpl w:val="FE9C661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6" w15:restartNumberingAfterBreak="0">
    <w:nsid w:val="2D6C4491"/>
    <w:multiLevelType w:val="hybridMultilevel"/>
    <w:tmpl w:val="A4C83D70"/>
    <w:lvl w:ilvl="0" w:tplc="1E90BDB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67" w15:restartNumberingAfterBreak="0">
    <w:nsid w:val="2DE576C8"/>
    <w:multiLevelType w:val="hybridMultilevel"/>
    <w:tmpl w:val="7F348DE6"/>
    <w:lvl w:ilvl="0" w:tplc="82EE7D7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8" w15:restartNumberingAfterBreak="0">
    <w:nsid w:val="2E4A7D75"/>
    <w:multiLevelType w:val="hybridMultilevel"/>
    <w:tmpl w:val="BC5A52C8"/>
    <w:lvl w:ilvl="0" w:tplc="349A465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9" w15:restartNumberingAfterBreak="0">
    <w:nsid w:val="2EAD6CF9"/>
    <w:multiLevelType w:val="hybridMultilevel"/>
    <w:tmpl w:val="A8E6154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0" w15:restartNumberingAfterBreak="0">
    <w:nsid w:val="306C5AFB"/>
    <w:multiLevelType w:val="hybridMultilevel"/>
    <w:tmpl w:val="2A22B54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1" w15:restartNumberingAfterBreak="0">
    <w:nsid w:val="325C43CD"/>
    <w:multiLevelType w:val="multilevel"/>
    <w:tmpl w:val="A118A1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2" w15:restartNumberingAfterBreak="0">
    <w:nsid w:val="3284224B"/>
    <w:multiLevelType w:val="hybridMultilevel"/>
    <w:tmpl w:val="9802006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3" w15:restartNumberingAfterBreak="0">
    <w:nsid w:val="33661260"/>
    <w:multiLevelType w:val="hybridMultilevel"/>
    <w:tmpl w:val="3E6895B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4" w15:restartNumberingAfterBreak="0">
    <w:nsid w:val="33841BCD"/>
    <w:multiLevelType w:val="hybridMultilevel"/>
    <w:tmpl w:val="34F85E10"/>
    <w:lvl w:ilvl="0" w:tplc="9D3A418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5" w15:restartNumberingAfterBreak="0">
    <w:nsid w:val="362B55D3"/>
    <w:multiLevelType w:val="hybridMultilevel"/>
    <w:tmpl w:val="23946476"/>
    <w:lvl w:ilvl="0" w:tplc="9FD65B3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6" w15:restartNumberingAfterBreak="0">
    <w:nsid w:val="383460CF"/>
    <w:multiLevelType w:val="hybridMultilevel"/>
    <w:tmpl w:val="BA5AB02A"/>
    <w:lvl w:ilvl="0" w:tplc="44F8436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7" w15:restartNumberingAfterBreak="0">
    <w:nsid w:val="38654403"/>
    <w:multiLevelType w:val="hybridMultilevel"/>
    <w:tmpl w:val="15DC1810"/>
    <w:lvl w:ilvl="0" w:tplc="E85CAC6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78" w15:restartNumberingAfterBreak="0">
    <w:nsid w:val="38DE6E7A"/>
    <w:multiLevelType w:val="hybridMultilevel"/>
    <w:tmpl w:val="3B1E67AA"/>
    <w:lvl w:ilvl="0" w:tplc="4AD8BE86">
      <w:start w:val="1"/>
      <w:numFmt w:val="upperLetter"/>
      <w:lvlText w:val="%1."/>
      <w:lvlJc w:val="left"/>
      <w:pPr>
        <w:ind w:left="720" w:hanging="360"/>
      </w:pPr>
      <w:rPr>
        <w:rFonts w:hint="default"/>
        <w:color w:val="FFFFFF" w:themeColor="background1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9" w15:restartNumberingAfterBreak="0">
    <w:nsid w:val="38F665A3"/>
    <w:multiLevelType w:val="hybridMultilevel"/>
    <w:tmpl w:val="CC740946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0" w15:restartNumberingAfterBreak="0">
    <w:nsid w:val="398C690D"/>
    <w:multiLevelType w:val="hybridMultilevel"/>
    <w:tmpl w:val="4E0CA71A"/>
    <w:lvl w:ilvl="0" w:tplc="A9F0F84E">
      <w:start w:val="1"/>
      <w:numFmt w:val="lowerLetter"/>
      <w:lvlText w:val="%1."/>
      <w:lvlJc w:val="left"/>
      <w:pPr>
        <w:ind w:left="21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81" w15:restartNumberingAfterBreak="0">
    <w:nsid w:val="39995F97"/>
    <w:multiLevelType w:val="hybridMultilevel"/>
    <w:tmpl w:val="6896CF14"/>
    <w:lvl w:ilvl="0" w:tplc="2DBE498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2" w15:restartNumberingAfterBreak="0">
    <w:nsid w:val="3A284E95"/>
    <w:multiLevelType w:val="hybridMultilevel"/>
    <w:tmpl w:val="6A9E99B4"/>
    <w:lvl w:ilvl="0" w:tplc="98A80BF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3" w15:restartNumberingAfterBreak="0">
    <w:nsid w:val="3AF75DA4"/>
    <w:multiLevelType w:val="hybridMultilevel"/>
    <w:tmpl w:val="1D8C0892"/>
    <w:lvl w:ilvl="0" w:tplc="2E6C751C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4" w15:restartNumberingAfterBreak="0">
    <w:nsid w:val="3F567F32"/>
    <w:multiLevelType w:val="hybridMultilevel"/>
    <w:tmpl w:val="76343C78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5" w15:restartNumberingAfterBreak="0">
    <w:nsid w:val="41010F0B"/>
    <w:multiLevelType w:val="hybridMultilevel"/>
    <w:tmpl w:val="D898EF30"/>
    <w:lvl w:ilvl="0" w:tplc="C98EE04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6" w15:restartNumberingAfterBreak="0">
    <w:nsid w:val="417E3AF6"/>
    <w:multiLevelType w:val="hybridMultilevel"/>
    <w:tmpl w:val="63E008A0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87" w15:restartNumberingAfterBreak="0">
    <w:nsid w:val="41FA49FE"/>
    <w:multiLevelType w:val="hybridMultilevel"/>
    <w:tmpl w:val="BC908FFA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43445B16"/>
    <w:multiLevelType w:val="hybridMultilevel"/>
    <w:tmpl w:val="5AE20C8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 w15:restartNumberingAfterBreak="0">
    <w:nsid w:val="435731FE"/>
    <w:multiLevelType w:val="hybridMultilevel"/>
    <w:tmpl w:val="6EE813C6"/>
    <w:lvl w:ilvl="0" w:tplc="AE9C34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0" w15:restartNumberingAfterBreak="0">
    <w:nsid w:val="436403D8"/>
    <w:multiLevelType w:val="hybridMultilevel"/>
    <w:tmpl w:val="48BCA73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1" w15:restartNumberingAfterBreak="0">
    <w:nsid w:val="43C8117A"/>
    <w:multiLevelType w:val="hybridMultilevel"/>
    <w:tmpl w:val="33C6B13C"/>
    <w:lvl w:ilvl="0" w:tplc="0FBE72D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2" w15:restartNumberingAfterBreak="0">
    <w:nsid w:val="44ED7222"/>
    <w:multiLevelType w:val="hybridMultilevel"/>
    <w:tmpl w:val="4B14AB2C"/>
    <w:lvl w:ilvl="0" w:tplc="4B00A44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3" w15:restartNumberingAfterBreak="0">
    <w:nsid w:val="44F06BF8"/>
    <w:multiLevelType w:val="hybridMultilevel"/>
    <w:tmpl w:val="0144CFAA"/>
    <w:lvl w:ilvl="0" w:tplc="1184767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4" w15:restartNumberingAfterBreak="0">
    <w:nsid w:val="462A708E"/>
    <w:multiLevelType w:val="hybridMultilevel"/>
    <w:tmpl w:val="A176D6B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5" w15:restartNumberingAfterBreak="0">
    <w:nsid w:val="4747316F"/>
    <w:multiLevelType w:val="hybridMultilevel"/>
    <w:tmpl w:val="C3A63C4E"/>
    <w:lvl w:ilvl="0" w:tplc="D9D08348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6" w15:restartNumberingAfterBreak="0">
    <w:nsid w:val="496B469F"/>
    <w:multiLevelType w:val="multilevel"/>
    <w:tmpl w:val="2A7E99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97" w15:restartNumberingAfterBreak="0">
    <w:nsid w:val="4A0C7312"/>
    <w:multiLevelType w:val="hybridMultilevel"/>
    <w:tmpl w:val="F7143FB6"/>
    <w:lvl w:ilvl="0" w:tplc="38AEBBD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8" w15:restartNumberingAfterBreak="0">
    <w:nsid w:val="4A6F59E4"/>
    <w:multiLevelType w:val="hybridMultilevel"/>
    <w:tmpl w:val="89EEED3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99" w15:restartNumberingAfterBreak="0">
    <w:nsid w:val="4C120D1D"/>
    <w:multiLevelType w:val="hybridMultilevel"/>
    <w:tmpl w:val="51EC565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0" w15:restartNumberingAfterBreak="0">
    <w:nsid w:val="4C5B1465"/>
    <w:multiLevelType w:val="hybridMultilevel"/>
    <w:tmpl w:val="80C0EE34"/>
    <w:lvl w:ilvl="0" w:tplc="B622CC7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1" w15:restartNumberingAfterBreak="0">
    <w:nsid w:val="4C760757"/>
    <w:multiLevelType w:val="hybridMultilevel"/>
    <w:tmpl w:val="A9AA4A8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2" w15:restartNumberingAfterBreak="0">
    <w:nsid w:val="4D9805D8"/>
    <w:multiLevelType w:val="hybridMultilevel"/>
    <w:tmpl w:val="63CE4EF6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3" w15:restartNumberingAfterBreak="0">
    <w:nsid w:val="4EA60B78"/>
    <w:multiLevelType w:val="hybridMultilevel"/>
    <w:tmpl w:val="E3CC9D34"/>
    <w:lvl w:ilvl="0" w:tplc="C2AAAA9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4" w15:restartNumberingAfterBreak="0">
    <w:nsid w:val="4F6C2C73"/>
    <w:multiLevelType w:val="hybridMultilevel"/>
    <w:tmpl w:val="DB584A6C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5" w15:restartNumberingAfterBreak="0">
    <w:nsid w:val="4F907C00"/>
    <w:multiLevelType w:val="hybridMultilevel"/>
    <w:tmpl w:val="B01CA13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6" w15:restartNumberingAfterBreak="0">
    <w:nsid w:val="4FE8421A"/>
    <w:multiLevelType w:val="hybridMultilevel"/>
    <w:tmpl w:val="670C9B8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7" w15:restartNumberingAfterBreak="0">
    <w:nsid w:val="50102CD7"/>
    <w:multiLevelType w:val="hybridMultilevel"/>
    <w:tmpl w:val="F79220E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8" w15:restartNumberingAfterBreak="0">
    <w:nsid w:val="503B3672"/>
    <w:multiLevelType w:val="hybridMultilevel"/>
    <w:tmpl w:val="29D096B0"/>
    <w:lvl w:ilvl="0" w:tplc="F18288D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09" w15:restartNumberingAfterBreak="0">
    <w:nsid w:val="53180374"/>
    <w:multiLevelType w:val="hybridMultilevel"/>
    <w:tmpl w:val="9ECC9244"/>
    <w:lvl w:ilvl="0" w:tplc="13620E3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0" w15:restartNumberingAfterBreak="0">
    <w:nsid w:val="55BF55AC"/>
    <w:multiLevelType w:val="hybridMultilevel"/>
    <w:tmpl w:val="9EA24340"/>
    <w:lvl w:ilvl="0" w:tplc="513CC618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1" w15:restartNumberingAfterBreak="0">
    <w:nsid w:val="56BC3CCA"/>
    <w:multiLevelType w:val="hybridMultilevel"/>
    <w:tmpl w:val="C0ECB17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2" w15:restartNumberingAfterBreak="0">
    <w:nsid w:val="58477396"/>
    <w:multiLevelType w:val="hybridMultilevel"/>
    <w:tmpl w:val="0AA2224C"/>
    <w:lvl w:ilvl="0" w:tplc="C9A664B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3" w15:restartNumberingAfterBreak="0">
    <w:nsid w:val="58EE7A31"/>
    <w:multiLevelType w:val="multilevel"/>
    <w:tmpl w:val="F4CA734E"/>
    <w:lvl w:ilvl="0">
      <w:start w:val="1"/>
      <w:numFmt w:val="bullet"/>
      <w:lvlText w:val=""/>
      <w:lvlJc w:val="left"/>
      <w:pPr>
        <w:tabs>
          <w:tab w:val="num" w:pos="786"/>
        </w:tabs>
        <w:ind w:left="78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506"/>
        </w:tabs>
        <w:ind w:left="1506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226"/>
        </w:tabs>
        <w:ind w:left="2226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946"/>
        </w:tabs>
        <w:ind w:left="2946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66"/>
        </w:tabs>
        <w:ind w:left="3666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86"/>
        </w:tabs>
        <w:ind w:left="4386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106"/>
        </w:tabs>
        <w:ind w:left="5106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826"/>
        </w:tabs>
        <w:ind w:left="5826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546"/>
        </w:tabs>
        <w:ind w:left="6546" w:hanging="360"/>
      </w:pPr>
      <w:rPr>
        <w:rFonts w:ascii="Symbol" w:hAnsi="Symbol" w:hint="default"/>
        <w:sz w:val="20"/>
      </w:rPr>
    </w:lvl>
  </w:abstractNum>
  <w:abstractNum w:abstractNumId="114" w15:restartNumberingAfterBreak="0">
    <w:nsid w:val="5A68089F"/>
    <w:multiLevelType w:val="hybridMultilevel"/>
    <w:tmpl w:val="7F7C2036"/>
    <w:lvl w:ilvl="0" w:tplc="94FADDD2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15" w15:restartNumberingAfterBreak="0">
    <w:nsid w:val="5B1D213A"/>
    <w:multiLevelType w:val="hybridMultilevel"/>
    <w:tmpl w:val="5C127EF2"/>
    <w:lvl w:ilvl="0" w:tplc="E248A0B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6" w15:restartNumberingAfterBreak="0">
    <w:nsid w:val="5B2558E2"/>
    <w:multiLevelType w:val="hybridMultilevel"/>
    <w:tmpl w:val="E3C21E30"/>
    <w:lvl w:ilvl="0" w:tplc="765E7E6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7" w15:restartNumberingAfterBreak="0">
    <w:nsid w:val="5C7407E6"/>
    <w:multiLevelType w:val="hybridMultilevel"/>
    <w:tmpl w:val="63C011AC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18" w15:restartNumberingAfterBreak="0">
    <w:nsid w:val="5CB008AB"/>
    <w:multiLevelType w:val="multilevel"/>
    <w:tmpl w:val="70862B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19" w15:restartNumberingAfterBreak="0">
    <w:nsid w:val="5E4E2A07"/>
    <w:multiLevelType w:val="hybridMultilevel"/>
    <w:tmpl w:val="163C63F2"/>
    <w:lvl w:ilvl="0" w:tplc="4318823E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0" w15:restartNumberingAfterBreak="0">
    <w:nsid w:val="5EB800CC"/>
    <w:multiLevelType w:val="hybridMultilevel"/>
    <w:tmpl w:val="EE608DD6"/>
    <w:lvl w:ilvl="0" w:tplc="4F48D46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1" w15:restartNumberingAfterBreak="0">
    <w:nsid w:val="5EC913C6"/>
    <w:multiLevelType w:val="hybridMultilevel"/>
    <w:tmpl w:val="EBDAB412"/>
    <w:lvl w:ilvl="0" w:tplc="198C743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2" w15:restartNumberingAfterBreak="0">
    <w:nsid w:val="5F103B24"/>
    <w:multiLevelType w:val="hybridMultilevel"/>
    <w:tmpl w:val="1F36BBE0"/>
    <w:lvl w:ilvl="0" w:tplc="15FE2B8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23" w15:restartNumberingAfterBreak="0">
    <w:nsid w:val="5F4517D1"/>
    <w:multiLevelType w:val="hybridMultilevel"/>
    <w:tmpl w:val="E56E59DC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4" w15:restartNumberingAfterBreak="0">
    <w:nsid w:val="5FC966B4"/>
    <w:multiLevelType w:val="hybridMultilevel"/>
    <w:tmpl w:val="8CDA1A2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5" w15:restartNumberingAfterBreak="0">
    <w:nsid w:val="601437C1"/>
    <w:multiLevelType w:val="hybridMultilevel"/>
    <w:tmpl w:val="2FA09E1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6" w15:restartNumberingAfterBreak="0">
    <w:nsid w:val="60BD7ADC"/>
    <w:multiLevelType w:val="hybridMultilevel"/>
    <w:tmpl w:val="46FEE0E6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7" w15:restartNumberingAfterBreak="0">
    <w:nsid w:val="60F90A4D"/>
    <w:multiLevelType w:val="multilevel"/>
    <w:tmpl w:val="CEF65516"/>
    <w:lvl w:ilvl="0">
      <w:start w:val="1"/>
      <w:numFmt w:val="bullet"/>
      <w:lvlText w:val=""/>
      <w:lvlJc w:val="left"/>
      <w:pPr>
        <w:tabs>
          <w:tab w:val="num" w:pos="786"/>
        </w:tabs>
        <w:ind w:left="786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506"/>
        </w:tabs>
        <w:ind w:left="1506" w:hanging="360"/>
      </w:pPr>
      <w:rPr>
        <w:rFonts w:ascii="Symbol" w:hAnsi="Symbol" w:hint="default"/>
        <w:sz w:val="20"/>
      </w:rPr>
    </w:lvl>
    <w:lvl w:ilvl="2">
      <w:start w:val="1"/>
      <w:numFmt w:val="bullet"/>
      <w:lvlText w:val=""/>
      <w:lvlJc w:val="left"/>
      <w:pPr>
        <w:tabs>
          <w:tab w:val="num" w:pos="2226"/>
        </w:tabs>
        <w:ind w:left="2226" w:hanging="360"/>
      </w:pPr>
      <w:rPr>
        <w:rFonts w:ascii="Symbol" w:hAnsi="Symbol" w:hint="default"/>
        <w:sz w:val="20"/>
      </w:rPr>
    </w:lvl>
    <w:lvl w:ilvl="3">
      <w:start w:val="1"/>
      <w:numFmt w:val="bullet"/>
      <w:lvlText w:val=""/>
      <w:lvlJc w:val="left"/>
      <w:pPr>
        <w:tabs>
          <w:tab w:val="num" w:pos="2946"/>
        </w:tabs>
        <w:ind w:left="2946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66"/>
        </w:tabs>
        <w:ind w:left="3666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86"/>
        </w:tabs>
        <w:ind w:left="4386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106"/>
        </w:tabs>
        <w:ind w:left="5106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826"/>
        </w:tabs>
        <w:ind w:left="5826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546"/>
        </w:tabs>
        <w:ind w:left="6546" w:hanging="360"/>
      </w:pPr>
      <w:rPr>
        <w:rFonts w:ascii="Symbol" w:hAnsi="Symbol" w:hint="default"/>
        <w:sz w:val="20"/>
      </w:rPr>
    </w:lvl>
  </w:abstractNum>
  <w:abstractNum w:abstractNumId="128" w15:restartNumberingAfterBreak="0">
    <w:nsid w:val="62C744C7"/>
    <w:multiLevelType w:val="hybridMultilevel"/>
    <w:tmpl w:val="CF8E3766"/>
    <w:lvl w:ilvl="0" w:tplc="E8FCA3C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9" w15:restartNumberingAfterBreak="0">
    <w:nsid w:val="62F9416F"/>
    <w:multiLevelType w:val="hybridMultilevel"/>
    <w:tmpl w:val="7E66AE0C"/>
    <w:lvl w:ilvl="0" w:tplc="41C22CD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0" w15:restartNumberingAfterBreak="0">
    <w:nsid w:val="636C63FD"/>
    <w:multiLevelType w:val="hybridMultilevel"/>
    <w:tmpl w:val="63A07C9C"/>
    <w:lvl w:ilvl="0" w:tplc="2E42FC3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1" w15:restartNumberingAfterBreak="0">
    <w:nsid w:val="64734D52"/>
    <w:multiLevelType w:val="hybridMultilevel"/>
    <w:tmpl w:val="1A00D502"/>
    <w:lvl w:ilvl="0" w:tplc="EEE0CDB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2" w15:restartNumberingAfterBreak="0">
    <w:nsid w:val="649333CD"/>
    <w:multiLevelType w:val="hybridMultilevel"/>
    <w:tmpl w:val="0B483264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3" w15:restartNumberingAfterBreak="0">
    <w:nsid w:val="64E85D4D"/>
    <w:multiLevelType w:val="hybridMultilevel"/>
    <w:tmpl w:val="0576DE02"/>
    <w:lvl w:ilvl="0" w:tplc="FA3687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4" w15:restartNumberingAfterBreak="0">
    <w:nsid w:val="64FA04C0"/>
    <w:multiLevelType w:val="hybridMultilevel"/>
    <w:tmpl w:val="E06C4586"/>
    <w:lvl w:ilvl="0" w:tplc="E4BC7EEE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5" w15:restartNumberingAfterBreak="0">
    <w:nsid w:val="65105DA2"/>
    <w:multiLevelType w:val="hybridMultilevel"/>
    <w:tmpl w:val="A9F6D67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6" w15:restartNumberingAfterBreak="0">
    <w:nsid w:val="65B9366D"/>
    <w:multiLevelType w:val="hybridMultilevel"/>
    <w:tmpl w:val="12386672"/>
    <w:lvl w:ilvl="0" w:tplc="00CC132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7" w15:restartNumberingAfterBreak="0">
    <w:nsid w:val="667E330A"/>
    <w:multiLevelType w:val="hybridMultilevel"/>
    <w:tmpl w:val="512ED8F6"/>
    <w:lvl w:ilvl="0" w:tplc="30BC18E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8" w15:restartNumberingAfterBreak="0">
    <w:nsid w:val="66A62918"/>
    <w:multiLevelType w:val="multilevel"/>
    <w:tmpl w:val="4B5670F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400"/>
        </w:tabs>
        <w:ind w:left="540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840"/>
        </w:tabs>
        <w:ind w:left="6840" w:hanging="360"/>
      </w:pPr>
      <w:rPr>
        <w:rFonts w:ascii="Symbol" w:hAnsi="Symbol" w:hint="default"/>
        <w:sz w:val="20"/>
      </w:rPr>
    </w:lvl>
  </w:abstractNum>
  <w:abstractNum w:abstractNumId="139" w15:restartNumberingAfterBreak="0">
    <w:nsid w:val="66EF34D2"/>
    <w:multiLevelType w:val="hybridMultilevel"/>
    <w:tmpl w:val="1F1AB2F8"/>
    <w:lvl w:ilvl="0" w:tplc="7778A71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0" w15:restartNumberingAfterBreak="0">
    <w:nsid w:val="67782C7A"/>
    <w:multiLevelType w:val="hybridMultilevel"/>
    <w:tmpl w:val="EEF82216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1" w15:restartNumberingAfterBreak="0">
    <w:nsid w:val="67794840"/>
    <w:multiLevelType w:val="hybridMultilevel"/>
    <w:tmpl w:val="5F16545E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2" w15:restartNumberingAfterBreak="0">
    <w:nsid w:val="69006218"/>
    <w:multiLevelType w:val="hybridMultilevel"/>
    <w:tmpl w:val="FA588EF8"/>
    <w:lvl w:ilvl="0" w:tplc="3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b w:val="0"/>
        <w:bCs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3" w15:restartNumberingAfterBreak="0">
    <w:nsid w:val="69CA3B55"/>
    <w:multiLevelType w:val="hybridMultilevel"/>
    <w:tmpl w:val="6E52C9FA"/>
    <w:lvl w:ilvl="0" w:tplc="A8BE2D2C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4" w15:restartNumberingAfterBreak="0">
    <w:nsid w:val="69CC7561"/>
    <w:multiLevelType w:val="hybridMultilevel"/>
    <w:tmpl w:val="8A70910E"/>
    <w:lvl w:ilvl="0" w:tplc="1EA85DE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5" w15:restartNumberingAfterBreak="0">
    <w:nsid w:val="69D14122"/>
    <w:multiLevelType w:val="hybridMultilevel"/>
    <w:tmpl w:val="F1722B9E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6" w15:restartNumberingAfterBreak="0">
    <w:nsid w:val="6B2B3198"/>
    <w:multiLevelType w:val="hybridMultilevel"/>
    <w:tmpl w:val="AC6654F8"/>
    <w:lvl w:ilvl="0" w:tplc="175447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7" w15:restartNumberingAfterBreak="0">
    <w:nsid w:val="6C931045"/>
    <w:multiLevelType w:val="hybridMultilevel"/>
    <w:tmpl w:val="A4887334"/>
    <w:lvl w:ilvl="0" w:tplc="FFFFFFFF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  <w:b w:val="0"/>
        <w:bCs/>
      </w:rPr>
    </w:lvl>
    <w:lvl w:ilvl="1" w:tplc="38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8" w15:restartNumberingAfterBreak="0">
    <w:nsid w:val="6CCC109B"/>
    <w:multiLevelType w:val="hybridMultilevel"/>
    <w:tmpl w:val="5AFE3B44"/>
    <w:lvl w:ilvl="0" w:tplc="0908C37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49" w15:restartNumberingAfterBreak="0">
    <w:nsid w:val="6CF94A36"/>
    <w:multiLevelType w:val="hybridMultilevel"/>
    <w:tmpl w:val="A066095A"/>
    <w:lvl w:ilvl="0" w:tplc="3872DF86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0" w15:restartNumberingAfterBreak="0">
    <w:nsid w:val="6D756149"/>
    <w:multiLevelType w:val="hybridMultilevel"/>
    <w:tmpl w:val="0928C6B2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1" w15:restartNumberingAfterBreak="0">
    <w:nsid w:val="6D7977AA"/>
    <w:multiLevelType w:val="hybridMultilevel"/>
    <w:tmpl w:val="A6CAFCFA"/>
    <w:lvl w:ilvl="0" w:tplc="702A585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2" w15:restartNumberingAfterBreak="0">
    <w:nsid w:val="6E404D80"/>
    <w:multiLevelType w:val="hybridMultilevel"/>
    <w:tmpl w:val="D924EF16"/>
    <w:lvl w:ilvl="0" w:tplc="9656069C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3" w15:restartNumberingAfterBreak="0">
    <w:nsid w:val="71227C0C"/>
    <w:multiLevelType w:val="hybridMultilevel"/>
    <w:tmpl w:val="180832BA"/>
    <w:lvl w:ilvl="0" w:tplc="76F4C9F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4" w15:restartNumberingAfterBreak="0">
    <w:nsid w:val="71C71FB3"/>
    <w:multiLevelType w:val="hybridMultilevel"/>
    <w:tmpl w:val="9712053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5" w15:restartNumberingAfterBreak="0">
    <w:nsid w:val="72B67FAA"/>
    <w:multiLevelType w:val="hybridMultilevel"/>
    <w:tmpl w:val="B2EA3284"/>
    <w:lvl w:ilvl="0" w:tplc="6C68720C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6" w15:restartNumberingAfterBreak="0">
    <w:nsid w:val="730B43DC"/>
    <w:multiLevelType w:val="hybridMultilevel"/>
    <w:tmpl w:val="18AE0A30"/>
    <w:lvl w:ilvl="0" w:tplc="CD329D8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7" w15:restartNumberingAfterBreak="0">
    <w:nsid w:val="75591DC0"/>
    <w:multiLevelType w:val="hybridMultilevel"/>
    <w:tmpl w:val="B9B83D78"/>
    <w:lvl w:ilvl="0" w:tplc="2E34E87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8" w15:restartNumberingAfterBreak="0">
    <w:nsid w:val="7599340C"/>
    <w:multiLevelType w:val="hybridMultilevel"/>
    <w:tmpl w:val="A4909832"/>
    <w:lvl w:ilvl="0" w:tplc="0A48F15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59" w15:restartNumberingAfterBreak="0">
    <w:nsid w:val="76BF58B4"/>
    <w:multiLevelType w:val="hybridMultilevel"/>
    <w:tmpl w:val="FBA46844"/>
    <w:lvl w:ilvl="0" w:tplc="D26C1F38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0" w15:restartNumberingAfterBreak="0">
    <w:nsid w:val="770F3F3C"/>
    <w:multiLevelType w:val="hybridMultilevel"/>
    <w:tmpl w:val="224889E8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1" w15:restartNumberingAfterBreak="0">
    <w:nsid w:val="78AE7036"/>
    <w:multiLevelType w:val="hybridMultilevel"/>
    <w:tmpl w:val="36944764"/>
    <w:lvl w:ilvl="0" w:tplc="665EBA6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2" w15:restartNumberingAfterBreak="0">
    <w:nsid w:val="78E77B23"/>
    <w:multiLevelType w:val="hybridMultilevel"/>
    <w:tmpl w:val="91B444DA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3" w15:restartNumberingAfterBreak="0">
    <w:nsid w:val="79FD2A8A"/>
    <w:multiLevelType w:val="hybridMultilevel"/>
    <w:tmpl w:val="0FB6253E"/>
    <w:lvl w:ilvl="0" w:tplc="D9E6F20A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4" w15:restartNumberingAfterBreak="0">
    <w:nsid w:val="7A061327"/>
    <w:multiLevelType w:val="hybridMultilevel"/>
    <w:tmpl w:val="7624C60C"/>
    <w:lvl w:ilvl="0" w:tplc="707CBE42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5" w15:restartNumberingAfterBreak="0">
    <w:nsid w:val="7BC32C04"/>
    <w:multiLevelType w:val="hybridMultilevel"/>
    <w:tmpl w:val="B2B8AA4C"/>
    <w:lvl w:ilvl="0" w:tplc="D12C449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6" w15:restartNumberingAfterBreak="0">
    <w:nsid w:val="7BDD1ED5"/>
    <w:multiLevelType w:val="hybridMultilevel"/>
    <w:tmpl w:val="DD10697A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7" w15:restartNumberingAfterBreak="0">
    <w:nsid w:val="7BE26854"/>
    <w:multiLevelType w:val="hybridMultilevel"/>
    <w:tmpl w:val="39A8405A"/>
    <w:lvl w:ilvl="0" w:tplc="17544736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8" w15:restartNumberingAfterBreak="0">
    <w:nsid w:val="7C1A43DA"/>
    <w:multiLevelType w:val="hybridMultilevel"/>
    <w:tmpl w:val="42BEFF50"/>
    <w:lvl w:ilvl="0" w:tplc="F3F80E98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69" w15:restartNumberingAfterBreak="0">
    <w:nsid w:val="7C4078A4"/>
    <w:multiLevelType w:val="hybridMultilevel"/>
    <w:tmpl w:val="510E15EA"/>
    <w:lvl w:ilvl="0" w:tplc="8C4EF660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0" w15:restartNumberingAfterBreak="0">
    <w:nsid w:val="7CB34119"/>
    <w:multiLevelType w:val="hybridMultilevel"/>
    <w:tmpl w:val="4312A03E"/>
    <w:lvl w:ilvl="0" w:tplc="17544736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71" w15:restartNumberingAfterBreak="0">
    <w:nsid w:val="7DD235CA"/>
    <w:multiLevelType w:val="hybridMultilevel"/>
    <w:tmpl w:val="78747282"/>
    <w:lvl w:ilvl="0" w:tplc="E61EB2C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2" w15:restartNumberingAfterBreak="0">
    <w:nsid w:val="7F872C76"/>
    <w:multiLevelType w:val="hybridMultilevel"/>
    <w:tmpl w:val="A4444B28"/>
    <w:lvl w:ilvl="0" w:tplc="2B04A8D0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73" w15:restartNumberingAfterBreak="0">
    <w:nsid w:val="7FB50AD2"/>
    <w:multiLevelType w:val="hybridMultilevel"/>
    <w:tmpl w:val="DD407E76"/>
    <w:lvl w:ilvl="0" w:tplc="FFCE10A4">
      <w:start w:val="1"/>
      <w:numFmt w:val="lowerLetter"/>
      <w:lvlText w:val="%1.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982004374">
    <w:abstractNumId w:val="142"/>
  </w:num>
  <w:num w:numId="2" w16cid:durableId="1344623955">
    <w:abstractNumId w:val="2"/>
  </w:num>
  <w:num w:numId="3" w16cid:durableId="617644002">
    <w:abstractNumId w:val="166"/>
  </w:num>
  <w:num w:numId="4" w16cid:durableId="354623399">
    <w:abstractNumId w:val="102"/>
  </w:num>
  <w:num w:numId="5" w16cid:durableId="1864125021">
    <w:abstractNumId w:val="78"/>
  </w:num>
  <w:num w:numId="6" w16cid:durableId="1334182813">
    <w:abstractNumId w:val="84"/>
  </w:num>
  <w:num w:numId="7" w16cid:durableId="1781290924">
    <w:abstractNumId w:val="161"/>
  </w:num>
  <w:num w:numId="8" w16cid:durableId="882329241">
    <w:abstractNumId w:val="36"/>
  </w:num>
  <w:num w:numId="9" w16cid:durableId="630209338">
    <w:abstractNumId w:val="50"/>
  </w:num>
  <w:num w:numId="10" w16cid:durableId="411239787">
    <w:abstractNumId w:val="83"/>
  </w:num>
  <w:num w:numId="11" w16cid:durableId="727343680">
    <w:abstractNumId w:val="93"/>
  </w:num>
  <w:num w:numId="12" w16cid:durableId="1988240928">
    <w:abstractNumId w:val="103"/>
  </w:num>
  <w:num w:numId="13" w16cid:durableId="105514847">
    <w:abstractNumId w:val="95"/>
  </w:num>
  <w:num w:numId="14" w16cid:durableId="524640332">
    <w:abstractNumId w:val="144"/>
  </w:num>
  <w:num w:numId="15" w16cid:durableId="1303970171">
    <w:abstractNumId w:val="85"/>
  </w:num>
  <w:num w:numId="16" w16cid:durableId="1498111943">
    <w:abstractNumId w:val="97"/>
  </w:num>
  <w:num w:numId="17" w16cid:durableId="1200505870">
    <w:abstractNumId w:val="60"/>
  </w:num>
  <w:num w:numId="18" w16cid:durableId="996886415">
    <w:abstractNumId w:val="29"/>
  </w:num>
  <w:num w:numId="19" w16cid:durableId="507183123">
    <w:abstractNumId w:val="148"/>
  </w:num>
  <w:num w:numId="20" w16cid:durableId="775176376">
    <w:abstractNumId w:val="92"/>
  </w:num>
  <w:num w:numId="21" w16cid:durableId="1272976381">
    <w:abstractNumId w:val="108"/>
  </w:num>
  <w:num w:numId="22" w16cid:durableId="1098522746">
    <w:abstractNumId w:val="157"/>
  </w:num>
  <w:num w:numId="23" w16cid:durableId="1043675561">
    <w:abstractNumId w:val="15"/>
  </w:num>
  <w:num w:numId="24" w16cid:durableId="1138569112">
    <w:abstractNumId w:val="11"/>
  </w:num>
  <w:num w:numId="25" w16cid:durableId="1833401612">
    <w:abstractNumId w:val="32"/>
  </w:num>
  <w:num w:numId="26" w16cid:durableId="1953584458">
    <w:abstractNumId w:val="164"/>
  </w:num>
  <w:num w:numId="27" w16cid:durableId="2144612204">
    <w:abstractNumId w:val="138"/>
  </w:num>
  <w:num w:numId="28" w16cid:durableId="1732998483">
    <w:abstractNumId w:val="52"/>
  </w:num>
  <w:num w:numId="29" w16cid:durableId="888541222">
    <w:abstractNumId w:val="42"/>
  </w:num>
  <w:num w:numId="30" w16cid:durableId="1858536926">
    <w:abstractNumId w:val="152"/>
  </w:num>
  <w:num w:numId="31" w16cid:durableId="41103105">
    <w:abstractNumId w:val="33"/>
  </w:num>
  <w:num w:numId="32" w16cid:durableId="1185365141">
    <w:abstractNumId w:val="110"/>
  </w:num>
  <w:num w:numId="33" w16cid:durableId="647591675">
    <w:abstractNumId w:val="114"/>
  </w:num>
  <w:num w:numId="34" w16cid:durableId="1377585869">
    <w:abstractNumId w:val="163"/>
  </w:num>
  <w:num w:numId="35" w16cid:durableId="1736202799">
    <w:abstractNumId w:val="136"/>
  </w:num>
  <w:num w:numId="36" w16cid:durableId="1247498609">
    <w:abstractNumId w:val="127"/>
  </w:num>
  <w:num w:numId="37" w16cid:durableId="1726830386">
    <w:abstractNumId w:val="100"/>
  </w:num>
  <w:num w:numId="38" w16cid:durableId="1091047637">
    <w:abstractNumId w:val="3"/>
  </w:num>
  <w:num w:numId="39" w16cid:durableId="1492987859">
    <w:abstractNumId w:val="131"/>
  </w:num>
  <w:num w:numId="40" w16cid:durableId="1278298906">
    <w:abstractNumId w:val="115"/>
  </w:num>
  <w:num w:numId="41" w16cid:durableId="1863547222">
    <w:abstractNumId w:val="113"/>
  </w:num>
  <w:num w:numId="42" w16cid:durableId="291332597">
    <w:abstractNumId w:val="40"/>
  </w:num>
  <w:num w:numId="43" w16cid:durableId="1507591747">
    <w:abstractNumId w:val="31"/>
  </w:num>
  <w:num w:numId="44" w16cid:durableId="1361928540">
    <w:abstractNumId w:val="7"/>
  </w:num>
  <w:num w:numId="45" w16cid:durableId="323969199">
    <w:abstractNumId w:val="27"/>
  </w:num>
  <w:num w:numId="46" w16cid:durableId="1958751323">
    <w:abstractNumId w:val="135"/>
  </w:num>
  <w:num w:numId="47" w16cid:durableId="606810011">
    <w:abstractNumId w:val="126"/>
  </w:num>
  <w:num w:numId="48" w16cid:durableId="1089932628">
    <w:abstractNumId w:val="23"/>
  </w:num>
  <w:num w:numId="49" w16cid:durableId="1385134124">
    <w:abstractNumId w:val="77"/>
  </w:num>
  <w:num w:numId="50" w16cid:durableId="645933981">
    <w:abstractNumId w:val="156"/>
  </w:num>
  <w:num w:numId="51" w16cid:durableId="1679386679">
    <w:abstractNumId w:val="71"/>
  </w:num>
  <w:num w:numId="52" w16cid:durableId="2046976046">
    <w:abstractNumId w:val="24"/>
  </w:num>
  <w:num w:numId="53" w16cid:durableId="1393848185">
    <w:abstractNumId w:val="74"/>
  </w:num>
  <w:num w:numId="54" w16cid:durableId="1707565636">
    <w:abstractNumId w:val="109"/>
  </w:num>
  <w:num w:numId="55" w16cid:durableId="1109932824">
    <w:abstractNumId w:val="67"/>
  </w:num>
  <w:num w:numId="56" w16cid:durableId="698745498">
    <w:abstractNumId w:val="173"/>
  </w:num>
  <w:num w:numId="57" w16cid:durableId="1008798810">
    <w:abstractNumId w:val="158"/>
  </w:num>
  <w:num w:numId="58" w16cid:durableId="201788824">
    <w:abstractNumId w:val="76"/>
  </w:num>
  <w:num w:numId="59" w16cid:durableId="2011448838">
    <w:abstractNumId w:val="137"/>
  </w:num>
  <w:num w:numId="60" w16cid:durableId="714886063">
    <w:abstractNumId w:val="46"/>
  </w:num>
  <w:num w:numId="61" w16cid:durableId="1405682698">
    <w:abstractNumId w:val="45"/>
  </w:num>
  <w:num w:numId="62" w16cid:durableId="1017927796">
    <w:abstractNumId w:val="130"/>
  </w:num>
  <w:num w:numId="63" w16cid:durableId="431248247">
    <w:abstractNumId w:val="59"/>
  </w:num>
  <w:num w:numId="64" w16cid:durableId="1294287355">
    <w:abstractNumId w:val="26"/>
  </w:num>
  <w:num w:numId="65" w16cid:durableId="1444765206">
    <w:abstractNumId w:val="153"/>
  </w:num>
  <w:num w:numId="66" w16cid:durableId="22755648">
    <w:abstractNumId w:val="133"/>
  </w:num>
  <w:num w:numId="67" w16cid:durableId="1976986216">
    <w:abstractNumId w:val="13"/>
  </w:num>
  <w:num w:numId="68" w16cid:durableId="427702585">
    <w:abstractNumId w:val="18"/>
  </w:num>
  <w:num w:numId="69" w16cid:durableId="1143500382">
    <w:abstractNumId w:val="111"/>
  </w:num>
  <w:num w:numId="70" w16cid:durableId="998535633">
    <w:abstractNumId w:val="68"/>
  </w:num>
  <w:num w:numId="71" w16cid:durableId="1862430005">
    <w:abstractNumId w:val="159"/>
  </w:num>
  <w:num w:numId="72" w16cid:durableId="57245631">
    <w:abstractNumId w:val="53"/>
  </w:num>
  <w:num w:numId="73" w16cid:durableId="926501572">
    <w:abstractNumId w:val="38"/>
  </w:num>
  <w:num w:numId="74" w16cid:durableId="695153896">
    <w:abstractNumId w:val="128"/>
  </w:num>
  <w:num w:numId="75" w16cid:durableId="2076708229">
    <w:abstractNumId w:val="22"/>
  </w:num>
  <w:num w:numId="76" w16cid:durableId="474296021">
    <w:abstractNumId w:val="118"/>
  </w:num>
  <w:num w:numId="77" w16cid:durableId="1533570221">
    <w:abstractNumId w:val="112"/>
  </w:num>
  <w:num w:numId="78" w16cid:durableId="537163180">
    <w:abstractNumId w:val="66"/>
  </w:num>
  <w:num w:numId="79" w16cid:durableId="2059164559">
    <w:abstractNumId w:val="14"/>
  </w:num>
  <w:num w:numId="80" w16cid:durableId="1903716552">
    <w:abstractNumId w:val="41"/>
  </w:num>
  <w:num w:numId="81" w16cid:durableId="915672175">
    <w:abstractNumId w:val="116"/>
  </w:num>
  <w:num w:numId="82" w16cid:durableId="1364675595">
    <w:abstractNumId w:val="37"/>
  </w:num>
  <w:num w:numId="83" w16cid:durableId="1789274012">
    <w:abstractNumId w:val="44"/>
  </w:num>
  <w:num w:numId="84" w16cid:durableId="1339039565">
    <w:abstractNumId w:val="81"/>
  </w:num>
  <w:num w:numId="85" w16cid:durableId="1554342682">
    <w:abstractNumId w:val="119"/>
  </w:num>
  <w:num w:numId="86" w16cid:durableId="480192793">
    <w:abstractNumId w:val="96"/>
  </w:num>
  <w:num w:numId="87" w16cid:durableId="208341414">
    <w:abstractNumId w:val="82"/>
  </w:num>
  <w:num w:numId="88" w16cid:durableId="1609435918">
    <w:abstractNumId w:val="169"/>
  </w:num>
  <w:num w:numId="89" w16cid:durableId="163864585">
    <w:abstractNumId w:val="64"/>
  </w:num>
  <w:num w:numId="90" w16cid:durableId="1729961981">
    <w:abstractNumId w:val="147"/>
  </w:num>
  <w:num w:numId="91" w16cid:durableId="366487269">
    <w:abstractNumId w:val="89"/>
  </w:num>
  <w:num w:numId="92" w16cid:durableId="278069587">
    <w:abstractNumId w:val="121"/>
  </w:num>
  <w:num w:numId="93" w16cid:durableId="1910381873">
    <w:abstractNumId w:val="56"/>
  </w:num>
  <w:num w:numId="94" w16cid:durableId="317147335">
    <w:abstractNumId w:val="75"/>
  </w:num>
  <w:num w:numId="95" w16cid:durableId="730202469">
    <w:abstractNumId w:val="151"/>
  </w:num>
  <w:num w:numId="96" w16cid:durableId="1389692836">
    <w:abstractNumId w:val="49"/>
  </w:num>
  <w:num w:numId="97" w16cid:durableId="272134398">
    <w:abstractNumId w:val="149"/>
  </w:num>
  <w:num w:numId="98" w16cid:durableId="1605308019">
    <w:abstractNumId w:val="91"/>
  </w:num>
  <w:num w:numId="99" w16cid:durableId="550925700">
    <w:abstractNumId w:val="172"/>
  </w:num>
  <w:num w:numId="100" w16cid:durableId="1630939899">
    <w:abstractNumId w:val="120"/>
  </w:num>
  <w:num w:numId="101" w16cid:durableId="844132336">
    <w:abstractNumId w:val="122"/>
  </w:num>
  <w:num w:numId="102" w16cid:durableId="2028021604">
    <w:abstractNumId w:val="171"/>
  </w:num>
  <w:num w:numId="103" w16cid:durableId="1027490162">
    <w:abstractNumId w:val="168"/>
  </w:num>
  <w:num w:numId="104" w16cid:durableId="1890409533">
    <w:abstractNumId w:val="165"/>
  </w:num>
  <w:num w:numId="105" w16cid:durableId="2141802467">
    <w:abstractNumId w:val="8"/>
  </w:num>
  <w:num w:numId="106" w16cid:durableId="1645232429">
    <w:abstractNumId w:val="57"/>
  </w:num>
  <w:num w:numId="107" w16cid:durableId="735906472">
    <w:abstractNumId w:val="51"/>
  </w:num>
  <w:num w:numId="108" w16cid:durableId="1119759511">
    <w:abstractNumId w:val="80"/>
  </w:num>
  <w:num w:numId="109" w16cid:durableId="1126504744">
    <w:abstractNumId w:val="143"/>
  </w:num>
  <w:num w:numId="110" w16cid:durableId="1130979303">
    <w:abstractNumId w:val="39"/>
  </w:num>
  <w:num w:numId="111" w16cid:durableId="1305046973">
    <w:abstractNumId w:val="134"/>
  </w:num>
  <w:num w:numId="112" w16cid:durableId="1248996648">
    <w:abstractNumId w:val="129"/>
  </w:num>
  <w:num w:numId="113" w16cid:durableId="879901884">
    <w:abstractNumId w:val="155"/>
  </w:num>
  <w:num w:numId="114" w16cid:durableId="1687487492">
    <w:abstractNumId w:val="62"/>
  </w:num>
  <w:num w:numId="115" w16cid:durableId="1859468363">
    <w:abstractNumId w:val="139"/>
  </w:num>
  <w:num w:numId="116" w16cid:durableId="874079230">
    <w:abstractNumId w:val="86"/>
  </w:num>
  <w:num w:numId="117" w16cid:durableId="1134835401">
    <w:abstractNumId w:val="9"/>
  </w:num>
  <w:num w:numId="118" w16cid:durableId="1785885026">
    <w:abstractNumId w:val="12"/>
  </w:num>
  <w:num w:numId="119" w16cid:durableId="620653419">
    <w:abstractNumId w:val="63"/>
  </w:num>
  <w:num w:numId="120" w16cid:durableId="295187094">
    <w:abstractNumId w:val="105"/>
  </w:num>
  <w:num w:numId="121" w16cid:durableId="1551576317">
    <w:abstractNumId w:val="69"/>
  </w:num>
  <w:num w:numId="122" w16cid:durableId="908198242">
    <w:abstractNumId w:val="61"/>
  </w:num>
  <w:num w:numId="123" w16cid:durableId="848955824">
    <w:abstractNumId w:val="117"/>
  </w:num>
  <w:num w:numId="124" w16cid:durableId="957642544">
    <w:abstractNumId w:val="106"/>
  </w:num>
  <w:num w:numId="125" w16cid:durableId="932862995">
    <w:abstractNumId w:val="25"/>
  </w:num>
  <w:num w:numId="126" w16cid:durableId="2009824174">
    <w:abstractNumId w:val="55"/>
  </w:num>
  <w:num w:numId="127" w16cid:durableId="122117676">
    <w:abstractNumId w:val="162"/>
  </w:num>
  <w:num w:numId="128" w16cid:durableId="158348562">
    <w:abstractNumId w:val="47"/>
  </w:num>
  <w:num w:numId="129" w16cid:durableId="718045114">
    <w:abstractNumId w:val="132"/>
  </w:num>
  <w:num w:numId="130" w16cid:durableId="1185244922">
    <w:abstractNumId w:val="104"/>
  </w:num>
  <w:num w:numId="131" w16cid:durableId="1711149680">
    <w:abstractNumId w:val="170"/>
  </w:num>
  <w:num w:numId="132" w16cid:durableId="1101876950">
    <w:abstractNumId w:val="72"/>
  </w:num>
  <w:num w:numId="133" w16cid:durableId="1488203753">
    <w:abstractNumId w:val="101"/>
  </w:num>
  <w:num w:numId="134" w16cid:durableId="526137998">
    <w:abstractNumId w:val="65"/>
  </w:num>
  <w:num w:numId="135" w16cid:durableId="258834070">
    <w:abstractNumId w:val="17"/>
  </w:num>
  <w:num w:numId="136" w16cid:durableId="958224253">
    <w:abstractNumId w:val="99"/>
  </w:num>
  <w:num w:numId="137" w16cid:durableId="1882788763">
    <w:abstractNumId w:val="124"/>
  </w:num>
  <w:num w:numId="138" w16cid:durableId="1989049420">
    <w:abstractNumId w:val="90"/>
  </w:num>
  <w:num w:numId="139" w16cid:durableId="1112556125">
    <w:abstractNumId w:val="73"/>
  </w:num>
  <w:num w:numId="140" w16cid:durableId="1848787992">
    <w:abstractNumId w:val="35"/>
  </w:num>
  <w:num w:numId="141" w16cid:durableId="1594509363">
    <w:abstractNumId w:val="21"/>
  </w:num>
  <w:num w:numId="142" w16cid:durableId="84569749">
    <w:abstractNumId w:val="16"/>
  </w:num>
  <w:num w:numId="143" w16cid:durableId="1368605730">
    <w:abstractNumId w:val="10"/>
  </w:num>
  <w:num w:numId="144" w16cid:durableId="136803212">
    <w:abstractNumId w:val="43"/>
  </w:num>
  <w:num w:numId="145" w16cid:durableId="767429447">
    <w:abstractNumId w:val="98"/>
  </w:num>
  <w:num w:numId="146" w16cid:durableId="1143111550">
    <w:abstractNumId w:val="107"/>
  </w:num>
  <w:num w:numId="147" w16cid:durableId="554127854">
    <w:abstractNumId w:val="28"/>
  </w:num>
  <w:num w:numId="148" w16cid:durableId="808131416">
    <w:abstractNumId w:val="94"/>
  </w:num>
  <w:num w:numId="149" w16cid:durableId="1462653880">
    <w:abstractNumId w:val="160"/>
  </w:num>
  <w:num w:numId="150" w16cid:durableId="280723138">
    <w:abstractNumId w:val="54"/>
  </w:num>
  <w:num w:numId="151" w16cid:durableId="1449229669">
    <w:abstractNumId w:val="125"/>
  </w:num>
  <w:num w:numId="152" w16cid:durableId="413283023">
    <w:abstractNumId w:val="150"/>
  </w:num>
  <w:num w:numId="153" w16cid:durableId="780343363">
    <w:abstractNumId w:val="0"/>
  </w:num>
  <w:num w:numId="154" w16cid:durableId="2005281236">
    <w:abstractNumId w:val="154"/>
  </w:num>
  <w:num w:numId="155" w16cid:durableId="702829639">
    <w:abstractNumId w:val="140"/>
  </w:num>
  <w:num w:numId="156" w16cid:durableId="70395509">
    <w:abstractNumId w:val="30"/>
  </w:num>
  <w:num w:numId="157" w16cid:durableId="201016194">
    <w:abstractNumId w:val="5"/>
  </w:num>
  <w:num w:numId="158" w16cid:durableId="219825771">
    <w:abstractNumId w:val="141"/>
  </w:num>
  <w:num w:numId="159" w16cid:durableId="296616212">
    <w:abstractNumId w:val="20"/>
  </w:num>
  <w:num w:numId="160" w16cid:durableId="1360274613">
    <w:abstractNumId w:val="146"/>
  </w:num>
  <w:num w:numId="161" w16cid:durableId="494107034">
    <w:abstractNumId w:val="145"/>
  </w:num>
  <w:num w:numId="162" w16cid:durableId="783043537">
    <w:abstractNumId w:val="88"/>
  </w:num>
  <w:num w:numId="163" w16cid:durableId="1931691449">
    <w:abstractNumId w:val="1"/>
  </w:num>
  <w:num w:numId="164" w16cid:durableId="516777935">
    <w:abstractNumId w:val="87"/>
  </w:num>
  <w:num w:numId="165" w16cid:durableId="1855917891">
    <w:abstractNumId w:val="58"/>
  </w:num>
  <w:num w:numId="166" w16cid:durableId="220143939">
    <w:abstractNumId w:val="70"/>
  </w:num>
  <w:num w:numId="167" w16cid:durableId="1099833922">
    <w:abstractNumId w:val="167"/>
  </w:num>
  <w:num w:numId="168" w16cid:durableId="1300261068">
    <w:abstractNumId w:val="48"/>
  </w:num>
  <w:num w:numId="169" w16cid:durableId="791557590">
    <w:abstractNumId w:val="4"/>
  </w:num>
  <w:num w:numId="170" w16cid:durableId="302319271">
    <w:abstractNumId w:val="123"/>
  </w:num>
  <w:num w:numId="171" w16cid:durableId="2011986845">
    <w:abstractNumId w:val="19"/>
  </w:num>
  <w:num w:numId="172" w16cid:durableId="1424689503">
    <w:abstractNumId w:val="79"/>
  </w:num>
  <w:num w:numId="173" w16cid:durableId="541331987">
    <w:abstractNumId w:val="6"/>
  </w:num>
  <w:num w:numId="174" w16cid:durableId="2040160636">
    <w:abstractNumId w:val="34"/>
  </w:num>
  <w:numIdMacAtCleanup w:val="17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360C"/>
    <w:rsid w:val="000105B6"/>
    <w:rsid w:val="000231B9"/>
    <w:rsid w:val="00024814"/>
    <w:rsid w:val="00026D0E"/>
    <w:rsid w:val="00035FD9"/>
    <w:rsid w:val="00042F59"/>
    <w:rsid w:val="00044ECC"/>
    <w:rsid w:val="00050600"/>
    <w:rsid w:val="000558EB"/>
    <w:rsid w:val="00064783"/>
    <w:rsid w:val="00072F0B"/>
    <w:rsid w:val="00080B59"/>
    <w:rsid w:val="00084F36"/>
    <w:rsid w:val="00087173"/>
    <w:rsid w:val="00090832"/>
    <w:rsid w:val="000A53FD"/>
    <w:rsid w:val="000C7391"/>
    <w:rsid w:val="000D1DAE"/>
    <w:rsid w:val="000E5334"/>
    <w:rsid w:val="000E7B1C"/>
    <w:rsid w:val="000F408B"/>
    <w:rsid w:val="00115A3A"/>
    <w:rsid w:val="00133214"/>
    <w:rsid w:val="00137780"/>
    <w:rsid w:val="00144B87"/>
    <w:rsid w:val="00165AE9"/>
    <w:rsid w:val="00172523"/>
    <w:rsid w:val="0018171B"/>
    <w:rsid w:val="00181EA1"/>
    <w:rsid w:val="00182831"/>
    <w:rsid w:val="001835AA"/>
    <w:rsid w:val="0018644B"/>
    <w:rsid w:val="001A51E0"/>
    <w:rsid w:val="001A5854"/>
    <w:rsid w:val="001B331E"/>
    <w:rsid w:val="001C1560"/>
    <w:rsid w:val="001C21AB"/>
    <w:rsid w:val="001C2C34"/>
    <w:rsid w:val="001C6C83"/>
    <w:rsid w:val="001D54DD"/>
    <w:rsid w:val="001E5789"/>
    <w:rsid w:val="001F05EC"/>
    <w:rsid w:val="001F5949"/>
    <w:rsid w:val="002050CB"/>
    <w:rsid w:val="00240299"/>
    <w:rsid w:val="00246A17"/>
    <w:rsid w:val="00246B36"/>
    <w:rsid w:val="00250F4B"/>
    <w:rsid w:val="00251D3A"/>
    <w:rsid w:val="002522F6"/>
    <w:rsid w:val="00255AAD"/>
    <w:rsid w:val="00287564"/>
    <w:rsid w:val="002A1A81"/>
    <w:rsid w:val="002B0FD9"/>
    <w:rsid w:val="002B3A1D"/>
    <w:rsid w:val="002B7563"/>
    <w:rsid w:val="002D2013"/>
    <w:rsid w:val="002D45B4"/>
    <w:rsid w:val="002D5E2D"/>
    <w:rsid w:val="002F3304"/>
    <w:rsid w:val="002F6E2B"/>
    <w:rsid w:val="00306409"/>
    <w:rsid w:val="00313245"/>
    <w:rsid w:val="00315CA7"/>
    <w:rsid w:val="003211B7"/>
    <w:rsid w:val="00335DCA"/>
    <w:rsid w:val="00337901"/>
    <w:rsid w:val="00352536"/>
    <w:rsid w:val="00354892"/>
    <w:rsid w:val="003672E4"/>
    <w:rsid w:val="0037185C"/>
    <w:rsid w:val="003761FC"/>
    <w:rsid w:val="003807BD"/>
    <w:rsid w:val="00382436"/>
    <w:rsid w:val="00390905"/>
    <w:rsid w:val="003A1258"/>
    <w:rsid w:val="003A4FE3"/>
    <w:rsid w:val="003C4E1C"/>
    <w:rsid w:val="003E5CA7"/>
    <w:rsid w:val="003F2AA1"/>
    <w:rsid w:val="003F51F7"/>
    <w:rsid w:val="003F704C"/>
    <w:rsid w:val="00406B17"/>
    <w:rsid w:val="00421C92"/>
    <w:rsid w:val="00421CAB"/>
    <w:rsid w:val="00424D47"/>
    <w:rsid w:val="00430F0B"/>
    <w:rsid w:val="0048072C"/>
    <w:rsid w:val="004B75DD"/>
    <w:rsid w:val="004D1B7E"/>
    <w:rsid w:val="004E65DC"/>
    <w:rsid w:val="00516A88"/>
    <w:rsid w:val="0052277B"/>
    <w:rsid w:val="005328FE"/>
    <w:rsid w:val="0053357C"/>
    <w:rsid w:val="005400D1"/>
    <w:rsid w:val="005569C4"/>
    <w:rsid w:val="005A37DE"/>
    <w:rsid w:val="005A7DDA"/>
    <w:rsid w:val="005B5686"/>
    <w:rsid w:val="005C30A8"/>
    <w:rsid w:val="005D047B"/>
    <w:rsid w:val="005D3C39"/>
    <w:rsid w:val="005E1C07"/>
    <w:rsid w:val="005E53FC"/>
    <w:rsid w:val="005E7BBD"/>
    <w:rsid w:val="00601192"/>
    <w:rsid w:val="006016CB"/>
    <w:rsid w:val="00611CED"/>
    <w:rsid w:val="006153A2"/>
    <w:rsid w:val="006310A7"/>
    <w:rsid w:val="00643A84"/>
    <w:rsid w:val="006470AF"/>
    <w:rsid w:val="00660704"/>
    <w:rsid w:val="0068384F"/>
    <w:rsid w:val="00690792"/>
    <w:rsid w:val="006A4B4A"/>
    <w:rsid w:val="006A7F7F"/>
    <w:rsid w:val="006B3630"/>
    <w:rsid w:val="006C0401"/>
    <w:rsid w:val="006C33DF"/>
    <w:rsid w:val="006D5694"/>
    <w:rsid w:val="006E4115"/>
    <w:rsid w:val="006F52A4"/>
    <w:rsid w:val="00703BCD"/>
    <w:rsid w:val="00711829"/>
    <w:rsid w:val="00733FF3"/>
    <w:rsid w:val="00734ED7"/>
    <w:rsid w:val="007377AA"/>
    <w:rsid w:val="007577C8"/>
    <w:rsid w:val="00764251"/>
    <w:rsid w:val="007767CA"/>
    <w:rsid w:val="0078658B"/>
    <w:rsid w:val="007909C5"/>
    <w:rsid w:val="007A133B"/>
    <w:rsid w:val="007B54F7"/>
    <w:rsid w:val="007D7C85"/>
    <w:rsid w:val="007F5B5A"/>
    <w:rsid w:val="00800E7D"/>
    <w:rsid w:val="00806658"/>
    <w:rsid w:val="008079DF"/>
    <w:rsid w:val="008423E3"/>
    <w:rsid w:val="00877896"/>
    <w:rsid w:val="00884008"/>
    <w:rsid w:val="008A5FD7"/>
    <w:rsid w:val="008E4BB8"/>
    <w:rsid w:val="008F7BA1"/>
    <w:rsid w:val="00913041"/>
    <w:rsid w:val="00916FD4"/>
    <w:rsid w:val="00925FC9"/>
    <w:rsid w:val="00936F0B"/>
    <w:rsid w:val="009763B7"/>
    <w:rsid w:val="0097672B"/>
    <w:rsid w:val="00977A1B"/>
    <w:rsid w:val="00997051"/>
    <w:rsid w:val="009A4EE7"/>
    <w:rsid w:val="009E0CD3"/>
    <w:rsid w:val="009E5018"/>
    <w:rsid w:val="009E7A46"/>
    <w:rsid w:val="00A057AD"/>
    <w:rsid w:val="00A140AC"/>
    <w:rsid w:val="00A17C21"/>
    <w:rsid w:val="00A222CA"/>
    <w:rsid w:val="00A22B0B"/>
    <w:rsid w:val="00A26FB9"/>
    <w:rsid w:val="00A41A71"/>
    <w:rsid w:val="00A525DB"/>
    <w:rsid w:val="00A67210"/>
    <w:rsid w:val="00A70876"/>
    <w:rsid w:val="00A76BA0"/>
    <w:rsid w:val="00A81CEF"/>
    <w:rsid w:val="00A95D3C"/>
    <w:rsid w:val="00AA3612"/>
    <w:rsid w:val="00AA3FAB"/>
    <w:rsid w:val="00AA7E29"/>
    <w:rsid w:val="00AB0994"/>
    <w:rsid w:val="00AB0B39"/>
    <w:rsid w:val="00AB2E69"/>
    <w:rsid w:val="00AC5F9C"/>
    <w:rsid w:val="00AD47A7"/>
    <w:rsid w:val="00B03D10"/>
    <w:rsid w:val="00B15864"/>
    <w:rsid w:val="00B24922"/>
    <w:rsid w:val="00B35408"/>
    <w:rsid w:val="00B51AB4"/>
    <w:rsid w:val="00B55AB5"/>
    <w:rsid w:val="00B612DF"/>
    <w:rsid w:val="00B733A0"/>
    <w:rsid w:val="00B8433D"/>
    <w:rsid w:val="00B8462F"/>
    <w:rsid w:val="00B852C9"/>
    <w:rsid w:val="00BA67D8"/>
    <w:rsid w:val="00BB0ACB"/>
    <w:rsid w:val="00BC3A63"/>
    <w:rsid w:val="00BE15BB"/>
    <w:rsid w:val="00BF0779"/>
    <w:rsid w:val="00BF3168"/>
    <w:rsid w:val="00C15491"/>
    <w:rsid w:val="00C20E8B"/>
    <w:rsid w:val="00C238AA"/>
    <w:rsid w:val="00C30DD4"/>
    <w:rsid w:val="00C45849"/>
    <w:rsid w:val="00C51B51"/>
    <w:rsid w:val="00C55490"/>
    <w:rsid w:val="00C57F6B"/>
    <w:rsid w:val="00C60949"/>
    <w:rsid w:val="00C90EEF"/>
    <w:rsid w:val="00C94B91"/>
    <w:rsid w:val="00C959C6"/>
    <w:rsid w:val="00C979B3"/>
    <w:rsid w:val="00CA61F6"/>
    <w:rsid w:val="00CD0289"/>
    <w:rsid w:val="00CD684B"/>
    <w:rsid w:val="00CF065E"/>
    <w:rsid w:val="00CF1B20"/>
    <w:rsid w:val="00CF7CC2"/>
    <w:rsid w:val="00D01751"/>
    <w:rsid w:val="00D02471"/>
    <w:rsid w:val="00D0360C"/>
    <w:rsid w:val="00D12980"/>
    <w:rsid w:val="00D3491D"/>
    <w:rsid w:val="00D375C4"/>
    <w:rsid w:val="00D511D5"/>
    <w:rsid w:val="00D52755"/>
    <w:rsid w:val="00DA7EB4"/>
    <w:rsid w:val="00DC1773"/>
    <w:rsid w:val="00DE25A1"/>
    <w:rsid w:val="00DE6EC1"/>
    <w:rsid w:val="00DE78E9"/>
    <w:rsid w:val="00DF1B1C"/>
    <w:rsid w:val="00DF44AD"/>
    <w:rsid w:val="00E07D7B"/>
    <w:rsid w:val="00E36A1F"/>
    <w:rsid w:val="00E415E4"/>
    <w:rsid w:val="00E60558"/>
    <w:rsid w:val="00E662CD"/>
    <w:rsid w:val="00E7146E"/>
    <w:rsid w:val="00E8124E"/>
    <w:rsid w:val="00E90BDC"/>
    <w:rsid w:val="00EA2C00"/>
    <w:rsid w:val="00EA3BAD"/>
    <w:rsid w:val="00EB2374"/>
    <w:rsid w:val="00EB67B2"/>
    <w:rsid w:val="00EC0BB7"/>
    <w:rsid w:val="00ED1935"/>
    <w:rsid w:val="00ED56B3"/>
    <w:rsid w:val="00EE1EE4"/>
    <w:rsid w:val="00F00D78"/>
    <w:rsid w:val="00F04CC8"/>
    <w:rsid w:val="00F065F3"/>
    <w:rsid w:val="00F10C6A"/>
    <w:rsid w:val="00F10D2F"/>
    <w:rsid w:val="00F11D75"/>
    <w:rsid w:val="00F17B25"/>
    <w:rsid w:val="00F20F1D"/>
    <w:rsid w:val="00F34461"/>
    <w:rsid w:val="00F36F8B"/>
    <w:rsid w:val="00F74FBE"/>
    <w:rsid w:val="00F75222"/>
    <w:rsid w:val="00F8259A"/>
    <w:rsid w:val="00F83C01"/>
    <w:rsid w:val="00F84685"/>
    <w:rsid w:val="00FA0D1B"/>
    <w:rsid w:val="00FB5499"/>
    <w:rsid w:val="00FC1914"/>
    <w:rsid w:val="00FC3094"/>
    <w:rsid w:val="00FD6F82"/>
    <w:rsid w:val="00FE3830"/>
    <w:rsid w:val="00FF01D5"/>
    <w:rsid w:val="00FF3151"/>
    <w:rsid w:val="00FF5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C4FB304"/>
  <w15:chartTrackingRefBased/>
  <w15:docId w15:val="{8472FF39-1316-4AB3-B81A-0A0EA65D52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54892"/>
    <w:pPr>
      <w:keepNext/>
      <w:keepLines/>
      <w:spacing w:before="360" w:after="80"/>
      <w:outlineLvl w:val="0"/>
    </w:pPr>
    <w:rPr>
      <w:rFonts w:ascii="Segoe UI" w:eastAsiaTheme="majorEastAsia" w:hAnsi="Segoe UI" w:cstheme="majorBidi"/>
      <w:b/>
      <w:color w:val="000000" w:themeColor="text1"/>
      <w:sz w:val="24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54892"/>
    <w:pPr>
      <w:keepNext/>
      <w:keepLines/>
      <w:spacing w:before="160" w:after="80"/>
      <w:outlineLvl w:val="1"/>
    </w:pPr>
    <w:rPr>
      <w:rFonts w:ascii="Segoe UI" w:eastAsiaTheme="majorEastAsia" w:hAnsi="Segoe UI" w:cstheme="majorBidi"/>
      <w:b/>
      <w:sz w:val="24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0360C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0360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D0360C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0360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0360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0360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0360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54892"/>
    <w:rPr>
      <w:rFonts w:ascii="Segoe UI" w:eastAsiaTheme="majorEastAsia" w:hAnsi="Segoe UI" w:cstheme="majorBidi"/>
      <w:b/>
      <w:color w:val="000000" w:themeColor="text1"/>
      <w:sz w:val="24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354892"/>
    <w:rPr>
      <w:rFonts w:ascii="Segoe UI" w:eastAsiaTheme="majorEastAsia" w:hAnsi="Segoe UI" w:cstheme="majorBidi"/>
      <w:b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0360C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0360C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D0360C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0360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0360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0360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0360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0360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0360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0360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0360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0360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0360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0360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0360C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0360C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0360C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0360C"/>
    <w:rPr>
      <w:b/>
      <w:bCs/>
      <w:smallCaps/>
      <w:color w:val="2F5496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8A5FD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A5FD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A5FD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0D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BB0A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D"/>
      <w14:ligatures w14:val="non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B0AC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B0ACB"/>
    <w:rPr>
      <w:rFonts w:ascii="Courier New" w:eastAsia="Times New Roman" w:hAnsi="Courier New" w:cs="Courier New"/>
      <w:kern w:val="0"/>
      <w:sz w:val="20"/>
      <w:szCs w:val="20"/>
      <w:lang w:eastAsia="en-ID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BB0ACB"/>
    <w:rPr>
      <w:rFonts w:ascii="Courier New" w:eastAsia="Times New Roman" w:hAnsi="Courier New" w:cs="Courier New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F3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3304"/>
  </w:style>
  <w:style w:type="paragraph" w:styleId="Footer">
    <w:name w:val="footer"/>
    <w:basedOn w:val="Normal"/>
    <w:link w:val="FooterChar"/>
    <w:uiPriority w:val="99"/>
    <w:unhideWhenUsed/>
    <w:rsid w:val="002F330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3304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EE1EE4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EE1EE4"/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EE1EE4"/>
    <w:pPr>
      <w:pBdr>
        <w:top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EE1EE4"/>
    <w:rPr>
      <w:rFonts w:ascii="Arial" w:eastAsia="Times New Roman" w:hAnsi="Arial" w:cs="Arial"/>
      <w:vanish/>
      <w:kern w:val="0"/>
      <w:sz w:val="16"/>
      <w:szCs w:val="16"/>
      <w:lang w:eastAsia="en-ID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6016CB"/>
    <w:pPr>
      <w:spacing w:before="240" w:after="0"/>
      <w:outlineLvl w:val="9"/>
    </w:pPr>
    <w:rPr>
      <w:rFonts w:asciiTheme="majorHAnsi" w:hAnsiTheme="majorHAnsi"/>
      <w:b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6016CB"/>
    <w:pPr>
      <w:tabs>
        <w:tab w:val="left" w:pos="480"/>
        <w:tab w:val="right" w:leader="dot" w:pos="9016"/>
      </w:tabs>
      <w:spacing w:after="100"/>
    </w:pPr>
    <w:rPr>
      <w:rFonts w:ascii="Segoe UI" w:hAnsi="Segoe UI" w:cs="Segoe UI"/>
      <w:b/>
      <w:bCs/>
      <w:noProof/>
      <w:sz w:val="24"/>
      <w:szCs w:val="24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6016CB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unhideWhenUsed/>
    <w:rsid w:val="00806658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86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78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76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092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041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8823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208190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52793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332074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343679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713871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036732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258192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40920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27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3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841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245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070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4744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937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74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532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7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5600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51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623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120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75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5650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643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92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3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7825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92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769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4" w:space="0" w:color="DEE2E6"/>
                    <w:bottom w:val="single" w:sz="4" w:space="0" w:color="DEE2E6"/>
                    <w:right w:val="single" w:sz="4" w:space="0" w:color="DEE2E6"/>
                  </w:divBdr>
                  <w:divsChild>
                    <w:div w:id="2048019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75568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6086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38721">
              <w:marLeft w:val="0"/>
              <w:marRight w:val="0"/>
              <w:marTop w:val="0"/>
              <w:marBottom w:val="0"/>
              <w:divBdr>
                <w:top w:val="single" w:sz="12" w:space="15" w:color="CCCCCC"/>
                <w:left w:val="single" w:sz="12" w:space="15" w:color="CCCCCC"/>
                <w:bottom w:val="single" w:sz="12" w:space="15" w:color="CCCCCC"/>
                <w:right w:val="single" w:sz="12" w:space="15" w:color="CCCCCC"/>
              </w:divBdr>
              <w:divsChild>
                <w:div w:id="50069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232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23919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710900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single" w:sz="6" w:space="0" w:color="DDDDDD"/>
                              </w:divBdr>
                              <w:divsChild>
                                <w:div w:id="535475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9567289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204829349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930398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429959148">
                      <w:marLeft w:val="0"/>
                      <w:marRight w:val="0"/>
                      <w:marTop w:val="75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7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2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9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180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889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056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7923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4738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418328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2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34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1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0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5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322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304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731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575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8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30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543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97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97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3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498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0112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54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78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111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5761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273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738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911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9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32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88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50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5141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98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7159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504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5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878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745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25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4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64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86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691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71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2804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620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5691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610002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889893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754651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48782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36179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83996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187115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5380854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3686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79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61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333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309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5281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4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312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529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98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786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7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7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67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28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568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3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32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41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248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046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88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026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56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8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9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8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8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52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5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47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4807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991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418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20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570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2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172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46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62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3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599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180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29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965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5243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332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21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1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03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731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02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2511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24172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142836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249131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00366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53032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199007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88170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049511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57321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082938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577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979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167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6049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1260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107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6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64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600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565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3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810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3565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73032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6472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082804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74766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78711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6223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10075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37742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628288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444964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147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26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5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0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9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39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00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66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4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433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078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715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212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64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626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4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458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18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54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3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40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0349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2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743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923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351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913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418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272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73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3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76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27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817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761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52432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94520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569508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926506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06902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4113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95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602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70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9662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2091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41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802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16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599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754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21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8089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75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859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69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793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313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79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8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6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93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9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246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74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054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28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76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797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231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97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61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87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7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32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7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1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20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85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7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18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5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7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5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6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29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8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28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687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31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024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56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943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824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78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2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401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49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61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72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single" w:sz="4" w:space="0" w:color="DEE2E6"/>
                    <w:bottom w:val="single" w:sz="4" w:space="0" w:color="DEE2E6"/>
                    <w:right w:val="single" w:sz="4" w:space="0" w:color="DEE2E6"/>
                  </w:divBdr>
                  <w:divsChild>
                    <w:div w:id="673579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70576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841503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85346">
              <w:marLeft w:val="0"/>
              <w:marRight w:val="0"/>
              <w:marTop w:val="0"/>
              <w:marBottom w:val="0"/>
              <w:divBdr>
                <w:top w:val="single" w:sz="12" w:space="15" w:color="CCCCCC"/>
                <w:left w:val="single" w:sz="12" w:space="15" w:color="CCCCCC"/>
                <w:bottom w:val="single" w:sz="12" w:space="15" w:color="CCCCCC"/>
                <w:right w:val="single" w:sz="12" w:space="15" w:color="CCCCCC"/>
              </w:divBdr>
              <w:divsChild>
                <w:div w:id="998310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99178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90196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56962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single" w:sz="6" w:space="0" w:color="DDDDDD"/>
                              </w:divBdr>
                              <w:divsChild>
                                <w:div w:id="10060562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1243196">
                                      <w:marLeft w:val="0"/>
                                      <w:marRight w:val="0"/>
                                      <w:marTop w:val="6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4303224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2142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326514921">
                      <w:marLeft w:val="0"/>
                      <w:marRight w:val="0"/>
                      <w:marTop w:val="75"/>
                      <w:marBottom w:val="75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731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3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3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92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85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6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22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98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440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79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7407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98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40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198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7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96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7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3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276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4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563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06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32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439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805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250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70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303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455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865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209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422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708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901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779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920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372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5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393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6743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2037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3047450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475436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960171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981194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75052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95386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33736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496408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294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76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155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82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81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055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4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159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90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2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jpe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1C7FA6-7513-4322-8F3D-6544FB29C6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4</TotalTime>
  <Pages>93</Pages>
  <Words>11313</Words>
  <Characters>64487</Characters>
  <Application>Microsoft Office Word</Application>
  <DocSecurity>0</DocSecurity>
  <Lines>537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oyrur roykhan</dc:creator>
  <cp:keywords/>
  <dc:description/>
  <cp:lastModifiedBy>khoyrur roykhan</cp:lastModifiedBy>
  <cp:revision>32</cp:revision>
  <cp:lastPrinted>2025-04-25T00:48:00Z</cp:lastPrinted>
  <dcterms:created xsi:type="dcterms:W3CDTF">2025-04-22T13:30:00Z</dcterms:created>
  <dcterms:modified xsi:type="dcterms:W3CDTF">2025-04-25T0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7b12c9a-b2f1-3c84-bb22-1707cea4a33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/7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4th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